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0013" w:rsidRPr="00532E9E" w:rsidRDefault="00E17E0D" w:rsidP="00180AD6">
      <w:pPr>
        <w:spacing w:line="480" w:lineRule="auto"/>
        <w:jc w:val="center"/>
        <w:rPr>
          <w:rFonts w:ascii="Times New Roman" w:hAnsi="Times New Roman"/>
          <w:b/>
        </w:rPr>
      </w:pPr>
      <w:bookmarkStart w:id="0" w:name="_GoBack"/>
      <w:bookmarkEnd w:id="0"/>
      <w:r w:rsidRPr="00532E9E">
        <w:rPr>
          <w:rFonts w:ascii="Times New Roman" w:hAnsi="Times New Roman"/>
          <w:b/>
        </w:rPr>
        <w:t xml:space="preserve">The </w:t>
      </w:r>
      <w:r w:rsidR="0018165E" w:rsidRPr="00532E9E">
        <w:rPr>
          <w:rFonts w:ascii="Times New Roman" w:hAnsi="Times New Roman"/>
          <w:b/>
        </w:rPr>
        <w:t>Vulnerability</w:t>
      </w:r>
      <w:r w:rsidRPr="00532E9E">
        <w:rPr>
          <w:rFonts w:ascii="Times New Roman" w:hAnsi="Times New Roman"/>
          <w:b/>
        </w:rPr>
        <w:t xml:space="preserve"> of </w:t>
      </w:r>
      <w:r w:rsidRPr="00532E9E">
        <w:rPr>
          <w:rFonts w:ascii="Times New Roman" w:hAnsi="Times New Roman"/>
          <w:b/>
          <w:i/>
        </w:rPr>
        <w:t>Quasi-Professional Experts</w:t>
      </w:r>
      <w:r w:rsidRPr="00532E9E">
        <w:rPr>
          <w:rFonts w:ascii="Times New Roman" w:hAnsi="Times New Roman"/>
          <w:b/>
        </w:rPr>
        <w:t>:</w:t>
      </w:r>
    </w:p>
    <w:p w:rsidR="00E17E0D" w:rsidRDefault="00E17E0D" w:rsidP="00180AD6">
      <w:pPr>
        <w:spacing w:line="480" w:lineRule="auto"/>
        <w:jc w:val="center"/>
        <w:rPr>
          <w:rFonts w:ascii="Times New Roman" w:hAnsi="Times New Roman"/>
          <w:b/>
        </w:rPr>
      </w:pPr>
      <w:r w:rsidRPr="00532E9E">
        <w:rPr>
          <w:rFonts w:ascii="Times New Roman" w:hAnsi="Times New Roman"/>
          <w:b/>
        </w:rPr>
        <w:t>A Study of the Changing Character of US Airline Pilot</w:t>
      </w:r>
      <w:r w:rsidR="00281B30" w:rsidRPr="00532E9E">
        <w:rPr>
          <w:rFonts w:ascii="Times New Roman" w:hAnsi="Times New Roman"/>
          <w:b/>
        </w:rPr>
        <w:t>s’ Work</w:t>
      </w:r>
    </w:p>
    <w:p w:rsidR="00601664" w:rsidRDefault="003C1BD8" w:rsidP="00180AD6">
      <w:pPr>
        <w:spacing w:line="480" w:lineRule="auto"/>
        <w:jc w:val="center"/>
        <w:rPr>
          <w:rFonts w:ascii="Times New Roman" w:hAnsi="Times New Roman"/>
          <w:b/>
        </w:rPr>
      </w:pPr>
      <w:r>
        <w:rPr>
          <w:rFonts w:ascii="Times New Roman" w:hAnsi="Times New Roman"/>
          <w:b/>
        </w:rPr>
        <w:t>By Amy L Fraher</w:t>
      </w:r>
    </w:p>
    <w:p w:rsidR="003C1BD8" w:rsidRPr="00532E9E" w:rsidRDefault="003C1BD8" w:rsidP="00180AD6">
      <w:pPr>
        <w:spacing w:line="480" w:lineRule="auto"/>
        <w:jc w:val="center"/>
        <w:rPr>
          <w:rFonts w:ascii="Times New Roman" w:hAnsi="Times New Roman"/>
          <w:b/>
        </w:rPr>
      </w:pPr>
      <w:r>
        <w:rPr>
          <w:rFonts w:ascii="Times New Roman" w:hAnsi="Times New Roman"/>
          <w:b/>
        </w:rPr>
        <w:t xml:space="preserve">Accepted </w:t>
      </w:r>
      <w:r w:rsidRPr="003C1BD8">
        <w:rPr>
          <w:rFonts w:ascii="Times New Roman" w:hAnsi="Times New Roman"/>
          <w:b/>
          <w:i/>
        </w:rPr>
        <w:t>Economic &amp; Industrial Democracy</w:t>
      </w:r>
    </w:p>
    <w:p w:rsidR="00601664" w:rsidRPr="00532E9E" w:rsidRDefault="00601664" w:rsidP="00180AD6">
      <w:pPr>
        <w:pStyle w:val="Heading1"/>
        <w:spacing w:line="480" w:lineRule="auto"/>
        <w:rPr>
          <w:rFonts w:ascii="Times New Roman" w:hAnsi="Times New Roman" w:cs="Times New Roman"/>
          <w:szCs w:val="24"/>
        </w:rPr>
      </w:pPr>
      <w:r w:rsidRPr="00532E9E">
        <w:rPr>
          <w:rFonts w:ascii="Times New Roman" w:hAnsi="Times New Roman" w:cs="Times New Roman"/>
          <w:szCs w:val="24"/>
        </w:rPr>
        <w:t>ABSTRACT</w:t>
      </w:r>
    </w:p>
    <w:p w:rsidR="00106FFF" w:rsidRPr="00532E9E" w:rsidRDefault="00601664" w:rsidP="00180AD6">
      <w:pPr>
        <w:spacing w:line="480" w:lineRule="auto"/>
        <w:rPr>
          <w:rFonts w:ascii="Times New Roman" w:hAnsi="Times New Roman"/>
        </w:rPr>
      </w:pPr>
      <w:r w:rsidRPr="00532E9E">
        <w:rPr>
          <w:rFonts w:ascii="Times New Roman" w:hAnsi="Times New Roman"/>
        </w:rPr>
        <w:t xml:space="preserve">This </w:t>
      </w:r>
      <w:r w:rsidR="00AE7971" w:rsidRPr="00532E9E">
        <w:rPr>
          <w:rFonts w:ascii="Times New Roman" w:hAnsi="Times New Roman"/>
        </w:rPr>
        <w:t xml:space="preserve">paper </w:t>
      </w:r>
      <w:r w:rsidRPr="00532E9E">
        <w:rPr>
          <w:rFonts w:ascii="Times New Roman" w:hAnsi="Times New Roman"/>
        </w:rPr>
        <w:t xml:space="preserve">contributes to ‘sociology of professions’ theory through the study of changes </w:t>
      </w:r>
      <w:r w:rsidR="00AE7971" w:rsidRPr="00532E9E">
        <w:rPr>
          <w:rFonts w:ascii="Times New Roman" w:hAnsi="Times New Roman"/>
        </w:rPr>
        <w:t xml:space="preserve">that </w:t>
      </w:r>
      <w:r w:rsidRPr="00532E9E">
        <w:rPr>
          <w:rFonts w:ascii="Times New Roman" w:hAnsi="Times New Roman"/>
        </w:rPr>
        <w:t>occurr</w:t>
      </w:r>
      <w:r w:rsidR="00AE7971" w:rsidRPr="00532E9E">
        <w:rPr>
          <w:rFonts w:ascii="Times New Roman" w:hAnsi="Times New Roman"/>
        </w:rPr>
        <w:t>ed</w:t>
      </w:r>
      <w:r w:rsidRPr="00532E9E">
        <w:rPr>
          <w:rFonts w:ascii="Times New Roman" w:hAnsi="Times New Roman"/>
        </w:rPr>
        <w:t xml:space="preserve"> in US airline pilots’ work. Findings reveal that </w:t>
      </w:r>
      <w:r w:rsidR="00AE7971" w:rsidRPr="00532E9E">
        <w:rPr>
          <w:rFonts w:ascii="Times New Roman" w:hAnsi="Times New Roman"/>
        </w:rPr>
        <w:t xml:space="preserve">airline </w:t>
      </w:r>
      <w:r w:rsidRPr="00532E9E">
        <w:rPr>
          <w:rFonts w:ascii="Times New Roman" w:hAnsi="Times New Roman"/>
        </w:rPr>
        <w:t xml:space="preserve">pilots are </w:t>
      </w:r>
      <w:r w:rsidRPr="00532E9E">
        <w:rPr>
          <w:rFonts w:ascii="Times New Roman" w:hAnsi="Times New Roman"/>
          <w:i/>
        </w:rPr>
        <w:t xml:space="preserve">quasi-professional experts </w:t>
      </w:r>
      <w:r w:rsidRPr="00532E9E">
        <w:rPr>
          <w:rFonts w:ascii="Times New Roman" w:hAnsi="Times New Roman"/>
        </w:rPr>
        <w:t>who develop</w:t>
      </w:r>
      <w:r w:rsidR="00235EAD" w:rsidRPr="00532E9E">
        <w:rPr>
          <w:rFonts w:ascii="Times New Roman" w:hAnsi="Times New Roman"/>
        </w:rPr>
        <w:t>ed</w:t>
      </w:r>
      <w:r w:rsidRPr="00532E9E">
        <w:rPr>
          <w:rFonts w:ascii="Times New Roman" w:hAnsi="Times New Roman"/>
        </w:rPr>
        <w:t xml:space="preserve"> specialized skill</w:t>
      </w:r>
      <w:r w:rsidR="00E62012" w:rsidRPr="00532E9E">
        <w:rPr>
          <w:rFonts w:ascii="Times New Roman" w:hAnsi="Times New Roman"/>
        </w:rPr>
        <w:t>s</w:t>
      </w:r>
      <w:r w:rsidRPr="00532E9E">
        <w:rPr>
          <w:rFonts w:ascii="Times New Roman" w:hAnsi="Times New Roman"/>
        </w:rPr>
        <w:t xml:space="preserve"> based on talent and experience which allow</w:t>
      </w:r>
      <w:r w:rsidR="00457109" w:rsidRPr="00532E9E">
        <w:rPr>
          <w:rFonts w:ascii="Times New Roman" w:hAnsi="Times New Roman"/>
        </w:rPr>
        <w:t>ed</w:t>
      </w:r>
      <w:r w:rsidRPr="00532E9E">
        <w:rPr>
          <w:rFonts w:ascii="Times New Roman" w:hAnsi="Times New Roman"/>
        </w:rPr>
        <w:t xml:space="preserve"> them to work autonomously and enjoy a correspondingly high sense of trust and prestige for which they </w:t>
      </w:r>
      <w:r w:rsidR="00532E9E" w:rsidRPr="00532E9E">
        <w:rPr>
          <w:rFonts w:ascii="Times New Roman" w:hAnsi="Times New Roman"/>
        </w:rPr>
        <w:t>we</w:t>
      </w:r>
      <w:r w:rsidRPr="00532E9E">
        <w:rPr>
          <w:rFonts w:ascii="Times New Roman" w:hAnsi="Times New Roman"/>
        </w:rPr>
        <w:t>re often well compensated. However</w:t>
      </w:r>
      <w:r w:rsidR="00710DE5" w:rsidRPr="00532E9E">
        <w:rPr>
          <w:rFonts w:ascii="Times New Roman" w:hAnsi="Times New Roman"/>
        </w:rPr>
        <w:t>,</w:t>
      </w:r>
      <w:r w:rsidRPr="00532E9E">
        <w:rPr>
          <w:rFonts w:ascii="Times New Roman" w:hAnsi="Times New Roman"/>
        </w:rPr>
        <w:t xml:space="preserve"> results </w:t>
      </w:r>
      <w:r w:rsidR="00CB2D5E" w:rsidRPr="00532E9E">
        <w:rPr>
          <w:rFonts w:ascii="Times New Roman" w:hAnsi="Times New Roman"/>
        </w:rPr>
        <w:t xml:space="preserve">of this study </w:t>
      </w:r>
      <w:r w:rsidRPr="00532E9E">
        <w:rPr>
          <w:rFonts w:ascii="Times New Roman" w:hAnsi="Times New Roman"/>
        </w:rPr>
        <w:t xml:space="preserve">suggest high labour costs and weak professional communities leave </w:t>
      </w:r>
      <w:r w:rsidRPr="00532E9E">
        <w:rPr>
          <w:rFonts w:ascii="Times New Roman" w:hAnsi="Times New Roman"/>
          <w:i/>
        </w:rPr>
        <w:t>quasi-professional experts</w:t>
      </w:r>
      <w:r w:rsidRPr="00532E9E">
        <w:rPr>
          <w:rFonts w:ascii="Times New Roman" w:hAnsi="Times New Roman"/>
        </w:rPr>
        <w:t xml:space="preserve"> vulnerable to managerial cost-cutting and work intensification agendas</w:t>
      </w:r>
      <w:r w:rsidR="00A77584" w:rsidRPr="00532E9E">
        <w:rPr>
          <w:rFonts w:ascii="Times New Roman" w:hAnsi="Times New Roman"/>
        </w:rPr>
        <w:t xml:space="preserve">, particularly during periods of merger, downsizing, and </w:t>
      </w:r>
      <w:r w:rsidR="00532E9E" w:rsidRPr="00532E9E">
        <w:rPr>
          <w:rFonts w:ascii="Times New Roman" w:hAnsi="Times New Roman"/>
        </w:rPr>
        <w:t xml:space="preserve">other forms of </w:t>
      </w:r>
      <w:r w:rsidR="00A77584" w:rsidRPr="00532E9E">
        <w:rPr>
          <w:rFonts w:ascii="Times New Roman" w:hAnsi="Times New Roman"/>
        </w:rPr>
        <w:t>industry restructuring</w:t>
      </w:r>
      <w:r w:rsidR="00235EAD" w:rsidRPr="00532E9E">
        <w:rPr>
          <w:rFonts w:ascii="Times New Roman" w:hAnsi="Times New Roman"/>
        </w:rPr>
        <w:t xml:space="preserve">. </w:t>
      </w:r>
      <w:r w:rsidR="00C61A81" w:rsidRPr="00532E9E">
        <w:rPr>
          <w:rFonts w:ascii="Times New Roman" w:hAnsi="Times New Roman"/>
        </w:rPr>
        <w:t xml:space="preserve">Findings signal a </w:t>
      </w:r>
      <w:r w:rsidR="00532E9E" w:rsidRPr="00532E9E">
        <w:rPr>
          <w:rFonts w:ascii="Times New Roman" w:hAnsi="Times New Roman"/>
        </w:rPr>
        <w:t>deprofessionalisation</w:t>
      </w:r>
      <w:r w:rsidR="004546C6" w:rsidRPr="00532E9E">
        <w:rPr>
          <w:rFonts w:ascii="Times New Roman" w:hAnsi="Times New Roman"/>
        </w:rPr>
        <w:t xml:space="preserve"> </w:t>
      </w:r>
      <w:r w:rsidR="00532E9E" w:rsidRPr="00532E9E">
        <w:rPr>
          <w:rFonts w:ascii="Times New Roman" w:hAnsi="Times New Roman"/>
        </w:rPr>
        <w:t>of</w:t>
      </w:r>
      <w:r w:rsidR="000A2ED0" w:rsidRPr="00532E9E">
        <w:rPr>
          <w:rFonts w:ascii="Times New Roman" w:hAnsi="Times New Roman"/>
        </w:rPr>
        <w:t xml:space="preserve"> </w:t>
      </w:r>
      <w:r w:rsidR="004546C6" w:rsidRPr="00532E9E">
        <w:rPr>
          <w:rFonts w:ascii="Times New Roman" w:hAnsi="Times New Roman"/>
        </w:rPr>
        <w:t xml:space="preserve">some </w:t>
      </w:r>
      <w:r w:rsidR="00710DE5" w:rsidRPr="00532E9E">
        <w:rPr>
          <w:rFonts w:ascii="Times New Roman" w:hAnsi="Times New Roman"/>
        </w:rPr>
        <w:t xml:space="preserve">elite </w:t>
      </w:r>
      <w:r w:rsidR="004546C6" w:rsidRPr="00532E9E">
        <w:rPr>
          <w:rFonts w:ascii="Times New Roman" w:hAnsi="Times New Roman"/>
        </w:rPr>
        <w:t xml:space="preserve">fields </w:t>
      </w:r>
      <w:r w:rsidR="00532E9E" w:rsidRPr="00532E9E">
        <w:rPr>
          <w:rFonts w:ascii="Times New Roman" w:hAnsi="Times New Roman"/>
        </w:rPr>
        <w:t xml:space="preserve">in which </w:t>
      </w:r>
      <w:r w:rsidR="00710DE5" w:rsidRPr="00532E9E">
        <w:rPr>
          <w:rFonts w:ascii="Times New Roman" w:hAnsi="Times New Roman"/>
        </w:rPr>
        <w:t xml:space="preserve">experts’ </w:t>
      </w:r>
      <w:r w:rsidR="004546C6" w:rsidRPr="00532E9E">
        <w:rPr>
          <w:rFonts w:ascii="Times New Roman" w:hAnsi="Times New Roman"/>
        </w:rPr>
        <w:t xml:space="preserve">specialized skills become </w:t>
      </w:r>
      <w:r w:rsidR="00710DE5" w:rsidRPr="00532E9E">
        <w:rPr>
          <w:rFonts w:ascii="Times New Roman" w:hAnsi="Times New Roman"/>
        </w:rPr>
        <w:t>devalued and the industry specific nature of their expertise reduce</w:t>
      </w:r>
      <w:r w:rsidR="00487045" w:rsidRPr="00532E9E">
        <w:rPr>
          <w:rFonts w:ascii="Times New Roman" w:hAnsi="Times New Roman"/>
        </w:rPr>
        <w:t>s</w:t>
      </w:r>
      <w:r w:rsidR="00710DE5" w:rsidRPr="00532E9E">
        <w:rPr>
          <w:rFonts w:ascii="Times New Roman" w:hAnsi="Times New Roman"/>
        </w:rPr>
        <w:t xml:space="preserve"> career options and job mobility</w:t>
      </w:r>
      <w:r w:rsidR="004546C6" w:rsidRPr="00532E9E">
        <w:rPr>
          <w:rFonts w:ascii="Times New Roman" w:hAnsi="Times New Roman"/>
        </w:rPr>
        <w:t>.</w:t>
      </w:r>
      <w:r w:rsidR="00106FFF" w:rsidRPr="00532E9E">
        <w:rPr>
          <w:rFonts w:ascii="Times New Roman" w:hAnsi="Times New Roman"/>
        </w:rPr>
        <w:t xml:space="preserve"> Although </w:t>
      </w:r>
      <w:r w:rsidR="00532E9E" w:rsidRPr="00532E9E">
        <w:rPr>
          <w:rFonts w:ascii="Times New Roman" w:hAnsi="Times New Roman"/>
        </w:rPr>
        <w:t xml:space="preserve">the present </w:t>
      </w:r>
      <w:r w:rsidR="00106FFF" w:rsidRPr="00532E9E">
        <w:rPr>
          <w:rFonts w:ascii="Times New Roman" w:hAnsi="Times New Roman"/>
        </w:rPr>
        <w:t>study identifie</w:t>
      </w:r>
      <w:r w:rsidR="00532E9E" w:rsidRPr="00532E9E">
        <w:rPr>
          <w:rFonts w:ascii="Times New Roman" w:hAnsi="Times New Roman"/>
        </w:rPr>
        <w:t>s</w:t>
      </w:r>
      <w:r w:rsidR="00106FFF" w:rsidRPr="00532E9E">
        <w:rPr>
          <w:rFonts w:ascii="Times New Roman" w:hAnsi="Times New Roman"/>
        </w:rPr>
        <w:t xml:space="preserve"> this trend in aviation, recent changes in a wide range of industries from healthcare to high-tech portend applicability in a variety of domains.</w:t>
      </w:r>
    </w:p>
    <w:p w:rsidR="00106FFF" w:rsidRPr="00532E9E" w:rsidRDefault="00106FFF">
      <w:pPr>
        <w:spacing w:line="480" w:lineRule="auto"/>
        <w:rPr>
          <w:rFonts w:ascii="Times New Roman" w:hAnsi="Times New Roman"/>
          <w:b/>
        </w:rPr>
      </w:pPr>
    </w:p>
    <w:p w:rsidR="00106FFF" w:rsidRPr="00532E9E" w:rsidRDefault="00106FFF">
      <w:pPr>
        <w:spacing w:line="480" w:lineRule="auto"/>
        <w:rPr>
          <w:rFonts w:ascii="Times New Roman" w:hAnsi="Times New Roman"/>
          <w:b/>
        </w:rPr>
      </w:pPr>
    </w:p>
    <w:p w:rsidR="00601664" w:rsidRPr="00532E9E" w:rsidRDefault="00601664">
      <w:pPr>
        <w:spacing w:line="480" w:lineRule="auto"/>
        <w:rPr>
          <w:rFonts w:ascii="Times New Roman" w:hAnsi="Times New Roman"/>
        </w:rPr>
      </w:pPr>
      <w:r w:rsidRPr="00532E9E">
        <w:rPr>
          <w:rFonts w:ascii="Times New Roman" w:hAnsi="Times New Roman"/>
          <w:b/>
        </w:rPr>
        <w:t xml:space="preserve">Keywords: </w:t>
      </w:r>
      <w:r w:rsidR="00E56504" w:rsidRPr="00532E9E">
        <w:rPr>
          <w:rFonts w:ascii="Times New Roman" w:hAnsi="Times New Roman"/>
        </w:rPr>
        <w:t>work intensification,</w:t>
      </w:r>
      <w:r w:rsidRPr="00532E9E">
        <w:rPr>
          <w:rFonts w:ascii="Times New Roman" w:hAnsi="Times New Roman"/>
        </w:rPr>
        <w:t xml:space="preserve"> deprofessionalisation, sociology of professions, </w:t>
      </w:r>
      <w:r w:rsidR="00E56504" w:rsidRPr="00532E9E">
        <w:rPr>
          <w:rFonts w:ascii="Times New Roman" w:hAnsi="Times New Roman"/>
        </w:rPr>
        <w:t>airline pilots</w:t>
      </w:r>
    </w:p>
    <w:p w:rsidR="004D5818" w:rsidRPr="00532E9E" w:rsidRDefault="004D5818">
      <w:pPr>
        <w:spacing w:after="200" w:line="480" w:lineRule="auto"/>
        <w:rPr>
          <w:rFonts w:ascii="Times New Roman" w:hAnsi="Times New Roman"/>
        </w:rPr>
      </w:pPr>
    </w:p>
    <w:p w:rsidR="00726FC2" w:rsidRPr="00532E9E" w:rsidRDefault="00726FC2">
      <w:pPr>
        <w:pStyle w:val="Heading1"/>
        <w:spacing w:line="480" w:lineRule="auto"/>
        <w:rPr>
          <w:rFonts w:ascii="Times New Roman" w:hAnsi="Times New Roman" w:cs="Times New Roman"/>
          <w:szCs w:val="24"/>
        </w:rPr>
      </w:pPr>
      <w:r w:rsidRPr="00532E9E">
        <w:rPr>
          <w:rFonts w:ascii="Times New Roman" w:hAnsi="Times New Roman" w:cs="Times New Roman"/>
          <w:szCs w:val="24"/>
        </w:rPr>
        <w:lastRenderedPageBreak/>
        <w:t xml:space="preserve">INTRODUCTION </w:t>
      </w:r>
    </w:p>
    <w:p w:rsidR="00CC0E5A" w:rsidRPr="00532E9E" w:rsidRDefault="00726FC2">
      <w:pPr>
        <w:spacing w:line="480" w:lineRule="auto"/>
        <w:rPr>
          <w:rFonts w:ascii="Times New Roman" w:hAnsi="Times New Roman"/>
        </w:rPr>
      </w:pPr>
      <w:r w:rsidRPr="00532E9E">
        <w:rPr>
          <w:rFonts w:ascii="Times New Roman" w:hAnsi="Times New Roman"/>
        </w:rPr>
        <w:t>Much has changed in corporate America in the troubling first decade of the 21</w:t>
      </w:r>
      <w:r w:rsidRPr="00532E9E">
        <w:rPr>
          <w:rFonts w:ascii="Times New Roman" w:hAnsi="Times New Roman"/>
          <w:vertAlign w:val="superscript"/>
        </w:rPr>
        <w:t>st</w:t>
      </w:r>
      <w:r w:rsidRPr="00532E9E">
        <w:rPr>
          <w:rFonts w:ascii="Times New Roman" w:hAnsi="Times New Roman"/>
        </w:rPr>
        <w:t xml:space="preserve"> century</w:t>
      </w:r>
      <w:r w:rsidR="0070341E" w:rsidRPr="00532E9E">
        <w:rPr>
          <w:rFonts w:ascii="Times New Roman" w:hAnsi="Times New Roman"/>
        </w:rPr>
        <w:t>,</w:t>
      </w:r>
      <w:r w:rsidRPr="00532E9E">
        <w:rPr>
          <w:rFonts w:ascii="Times New Roman" w:hAnsi="Times New Roman"/>
        </w:rPr>
        <w:t xml:space="preserve"> challenging workers to adjust. One area of intense </w:t>
      </w:r>
      <w:r w:rsidR="00E114C4" w:rsidRPr="00532E9E">
        <w:rPr>
          <w:rFonts w:ascii="Times New Roman" w:hAnsi="Times New Roman"/>
        </w:rPr>
        <w:t xml:space="preserve">transformation </w:t>
      </w:r>
      <w:r w:rsidRPr="00532E9E">
        <w:rPr>
          <w:rFonts w:ascii="Times New Roman" w:hAnsi="Times New Roman"/>
        </w:rPr>
        <w:t xml:space="preserve">has been </w:t>
      </w:r>
      <w:r w:rsidR="00281B30" w:rsidRPr="00532E9E">
        <w:rPr>
          <w:rFonts w:ascii="Times New Roman" w:hAnsi="Times New Roman"/>
        </w:rPr>
        <w:t xml:space="preserve">in </w:t>
      </w:r>
      <w:r w:rsidRPr="00532E9E">
        <w:rPr>
          <w:rFonts w:ascii="Times New Roman" w:hAnsi="Times New Roman"/>
        </w:rPr>
        <w:t>US commercial piloting where airline bankruptcy</w:t>
      </w:r>
      <w:r w:rsidR="00A30E54" w:rsidRPr="00532E9E">
        <w:rPr>
          <w:rFonts w:ascii="Times New Roman" w:hAnsi="Times New Roman"/>
        </w:rPr>
        <w:t>, merger,</w:t>
      </w:r>
      <w:r w:rsidRPr="00532E9E">
        <w:rPr>
          <w:rFonts w:ascii="Times New Roman" w:hAnsi="Times New Roman"/>
        </w:rPr>
        <w:t xml:space="preserve"> and industry restructuring after September 11</w:t>
      </w:r>
      <w:r w:rsidRPr="00532E9E">
        <w:rPr>
          <w:rFonts w:ascii="Times New Roman" w:hAnsi="Times New Roman"/>
          <w:vertAlign w:val="superscript"/>
        </w:rPr>
        <w:t>th</w:t>
      </w:r>
      <w:r w:rsidRPr="00532E9E">
        <w:rPr>
          <w:rFonts w:ascii="Times New Roman" w:hAnsi="Times New Roman"/>
        </w:rPr>
        <w:t xml:space="preserve"> 2001 (9/11) led to employee layoffs called </w:t>
      </w:r>
      <w:r w:rsidRPr="00532E9E">
        <w:rPr>
          <w:rFonts w:ascii="Times New Roman" w:hAnsi="Times New Roman"/>
          <w:i/>
        </w:rPr>
        <w:t>furlough</w:t>
      </w:r>
      <w:r w:rsidR="0070341E" w:rsidRPr="00532E9E">
        <w:rPr>
          <w:rFonts w:ascii="Times New Roman" w:hAnsi="Times New Roman"/>
          <w:i/>
        </w:rPr>
        <w:t>s</w:t>
      </w:r>
      <w:r w:rsidRPr="00532E9E">
        <w:rPr>
          <w:rFonts w:ascii="Times New Roman" w:hAnsi="Times New Roman"/>
        </w:rPr>
        <w:t xml:space="preserve">, an average 56% pay cut with corresponding 20% increase in hours worked, and the loss of billions of dollars of employee retirement benefits due to pension plan default </w:t>
      </w:r>
      <w:r w:rsidR="00532E9E" w:rsidRPr="00222176">
        <w:rPr>
          <w:rFonts w:ascii="Times New Roman" w:hAnsi="Times New Roman"/>
        </w:rPr>
        <w:fldChar w:fldCharType="begin"/>
      </w:r>
      <w:r w:rsidR="00532E9E" w:rsidRPr="00532E9E">
        <w:rPr>
          <w:rFonts w:ascii="Times New Roman" w:hAnsi="Times New Roman"/>
        </w:rPr>
        <w:instrText xml:space="preserve"> ADDIN EN.CITE &lt;EndNote&gt;&lt;Cite&gt;&lt;Author&gt;Fraher&lt;/Author&gt;&lt;Year&gt;2014&lt;/Year&gt;&lt;RecNum&gt;1501&lt;/RecNum&gt;&lt;DisplayText&gt;(Fraher, 2014)&lt;/DisplayText&gt;&lt;record&gt;&lt;rec-number&gt;1501&lt;/rec-number&gt;&lt;foreign-keys&gt;&lt;key app="EN" db-id="w0tdrfaatpdwsyexar7p2a5kv0pr20efvzv0" timestamp="1396111904"&gt;1501&lt;/key&gt;&lt;/foreign-keys&gt;&lt;ref-type name="Book"&gt;6&lt;/ref-type&gt;&lt;contributors&gt;&lt;authors&gt;&lt;author&gt;Fraher, A. L.&lt;/author&gt;&lt;/authors&gt;&lt;/contributors&gt;&lt;titles&gt;&lt;title&gt;The Next Crash: How Short-Term Profit Seeking Trumps Airline Safety&lt;/title&gt;&lt;/titles&gt;&lt;dates&gt;&lt;year&gt;2014&lt;/year&gt;&lt;/dates&gt;&lt;pub-location&gt;New York&lt;/pub-location&gt;&lt;publisher&gt;Cornell University Press&lt;/publisher&gt;&lt;urls&gt;&lt;/urls&gt;&lt;/record&gt;&lt;/Cite&gt;&lt;/EndNote&gt;</w:instrText>
      </w:r>
      <w:r w:rsidR="00532E9E" w:rsidRPr="00222176">
        <w:rPr>
          <w:rFonts w:ascii="Times New Roman" w:hAnsi="Times New Roman"/>
        </w:rPr>
        <w:fldChar w:fldCharType="separate"/>
      </w:r>
      <w:r w:rsidR="00532E9E" w:rsidRPr="00532E9E">
        <w:rPr>
          <w:rFonts w:ascii="Times New Roman" w:hAnsi="Times New Roman"/>
          <w:noProof/>
        </w:rPr>
        <w:t>(</w:t>
      </w:r>
      <w:hyperlink w:anchor="_ENREF_30" w:tooltip="Fraher, 2014 #1501" w:history="1">
        <w:r w:rsidR="00E21C04" w:rsidRPr="00532E9E">
          <w:rPr>
            <w:rFonts w:ascii="Times New Roman" w:hAnsi="Times New Roman"/>
            <w:noProof/>
          </w:rPr>
          <w:t>Fraher, 2014</w:t>
        </w:r>
      </w:hyperlink>
      <w:r w:rsidR="00532E9E" w:rsidRPr="00532E9E">
        <w:rPr>
          <w:rFonts w:ascii="Times New Roman" w:hAnsi="Times New Roman"/>
          <w:noProof/>
        </w:rPr>
        <w:t>)</w:t>
      </w:r>
      <w:r w:rsidR="00532E9E" w:rsidRPr="00222176">
        <w:rPr>
          <w:rFonts w:ascii="Times New Roman" w:hAnsi="Times New Roman"/>
        </w:rPr>
        <w:fldChar w:fldCharType="end"/>
      </w:r>
      <w:r w:rsidRPr="00532E9E">
        <w:rPr>
          <w:rFonts w:ascii="Times New Roman" w:hAnsi="Times New Roman"/>
        </w:rPr>
        <w:t xml:space="preserve">. Of the 50,167 pilots employed by the major US airlines in 2000, almost 11,000 (21%) saw their jobs disappear by 2010 and over 20,000 pilots were forced to change uniforms and adopted new work rules in a wave of corporate mergers </w:t>
      </w:r>
      <w:r w:rsidRPr="00222176">
        <w:rPr>
          <w:rFonts w:ascii="Times New Roman" w:hAnsi="Times New Roman"/>
        </w:rPr>
        <w:fldChar w:fldCharType="begin"/>
      </w:r>
      <w:r w:rsidR="00C60D1E" w:rsidRPr="00532E9E">
        <w:rPr>
          <w:rFonts w:ascii="Times New Roman" w:hAnsi="Times New Roman"/>
        </w:rPr>
        <w:instrText xml:space="preserve"> ADDIN EN.CITE &lt;EndNote&gt;&lt;Cite&gt;&lt;Author&gt;Bureau of Transportation Statistics&lt;/Author&gt;&lt;Year&gt;2011&lt;/Year&gt;&lt;RecNum&gt;579&lt;/RecNum&gt;&lt;DisplayText&gt;(Bureau of Transportation Statistics, 2011)&lt;/DisplayText&gt;&lt;record&gt;&lt;rec-number&gt;579&lt;/rec-number&gt;&lt;foreign-keys&gt;&lt;key app="EN" db-id="w0tdrfaatpdwsyexar7p2a5kv0pr20efvzv0" timestamp="1330459557"&gt;579&lt;/key&gt;&lt;/foreign-keys&gt;&lt;ref-type name="Online Database"&gt;45&lt;/ref-type&gt;&lt;contributors&gt;&lt;authors&gt;&lt;author&gt;Bureau of Transportation Statistics,&lt;/author&gt;&lt;/authors&gt;&lt;/contributors&gt;&lt;titles&gt;&lt;title&gt;www.bts.gov&lt;/title&gt;&lt;/titles&gt;&lt;dates&gt;&lt;year&gt;2011&lt;/year&gt;&lt;/dates&gt;&lt;urls&gt;&lt;/urls&gt;&lt;/record&gt;&lt;/Cite&gt;&lt;/EndNote&gt;</w:instrText>
      </w:r>
      <w:r w:rsidRPr="00222176">
        <w:rPr>
          <w:rFonts w:ascii="Times New Roman" w:hAnsi="Times New Roman"/>
        </w:rPr>
        <w:fldChar w:fldCharType="separate"/>
      </w:r>
      <w:r w:rsidRPr="00532E9E">
        <w:rPr>
          <w:rFonts w:ascii="Times New Roman" w:hAnsi="Times New Roman"/>
          <w:noProof/>
        </w:rPr>
        <w:t>(</w:t>
      </w:r>
      <w:hyperlink w:anchor="_ENREF_17" w:tooltip="Bureau of Transportation Statistics, 2011 #579" w:history="1">
        <w:r w:rsidR="00E21C04" w:rsidRPr="00532E9E">
          <w:rPr>
            <w:rFonts w:ascii="Times New Roman" w:hAnsi="Times New Roman"/>
            <w:noProof/>
          </w:rPr>
          <w:t>Bureau of Transportation Statistics, 2011</w:t>
        </w:r>
      </w:hyperlink>
      <w:r w:rsidRPr="00532E9E">
        <w:rPr>
          <w:rFonts w:ascii="Times New Roman" w:hAnsi="Times New Roman"/>
          <w:noProof/>
        </w:rPr>
        <w:t>)</w:t>
      </w:r>
      <w:r w:rsidRPr="00222176">
        <w:rPr>
          <w:rFonts w:ascii="Times New Roman" w:hAnsi="Times New Roman"/>
        </w:rPr>
        <w:fldChar w:fldCharType="end"/>
      </w:r>
      <w:r w:rsidRPr="00532E9E">
        <w:rPr>
          <w:rFonts w:ascii="Times New Roman" w:hAnsi="Times New Roman"/>
        </w:rPr>
        <w:t xml:space="preserve"> (See Table 1). </w:t>
      </w:r>
      <w:r w:rsidR="00E114C4" w:rsidRPr="00532E9E">
        <w:rPr>
          <w:rFonts w:ascii="Times New Roman" w:hAnsi="Times New Roman"/>
        </w:rPr>
        <w:t>In light of these extensive industry changes, t</w:t>
      </w:r>
      <w:r w:rsidR="003B1EF7" w:rsidRPr="00532E9E">
        <w:rPr>
          <w:rFonts w:ascii="Times New Roman" w:hAnsi="Times New Roman"/>
        </w:rPr>
        <w:t>h</w:t>
      </w:r>
      <w:r w:rsidR="000943CB" w:rsidRPr="00532E9E">
        <w:rPr>
          <w:rFonts w:ascii="Times New Roman" w:hAnsi="Times New Roman"/>
        </w:rPr>
        <w:t xml:space="preserve">e </w:t>
      </w:r>
      <w:r w:rsidR="00AE492F" w:rsidRPr="00532E9E">
        <w:rPr>
          <w:rFonts w:ascii="Times New Roman" w:hAnsi="Times New Roman"/>
        </w:rPr>
        <w:t xml:space="preserve">research question adopted here is how, if at all, has the </w:t>
      </w:r>
      <w:r w:rsidR="00ED0089" w:rsidRPr="00532E9E">
        <w:rPr>
          <w:rFonts w:ascii="Times New Roman" w:hAnsi="Times New Roman"/>
        </w:rPr>
        <w:t xml:space="preserve">character of </w:t>
      </w:r>
      <w:r w:rsidR="00AE492F" w:rsidRPr="00532E9E">
        <w:rPr>
          <w:rFonts w:ascii="Times New Roman" w:hAnsi="Times New Roman"/>
        </w:rPr>
        <w:t xml:space="preserve">commercial airline pilots’ </w:t>
      </w:r>
      <w:r w:rsidR="003B1EF7" w:rsidRPr="00532E9E">
        <w:rPr>
          <w:rFonts w:ascii="Times New Roman" w:hAnsi="Times New Roman"/>
        </w:rPr>
        <w:t>work</w:t>
      </w:r>
      <w:r w:rsidR="00E114C4" w:rsidRPr="00532E9E">
        <w:rPr>
          <w:rFonts w:ascii="Times New Roman" w:hAnsi="Times New Roman"/>
        </w:rPr>
        <w:t xml:space="preserve"> </w:t>
      </w:r>
      <w:r w:rsidR="00A07980" w:rsidRPr="00532E9E">
        <w:rPr>
          <w:rFonts w:ascii="Times New Roman" w:hAnsi="Times New Roman"/>
        </w:rPr>
        <w:t>be</w:t>
      </w:r>
      <w:r w:rsidR="005705E1" w:rsidRPr="00532E9E">
        <w:rPr>
          <w:rFonts w:ascii="Times New Roman" w:hAnsi="Times New Roman"/>
        </w:rPr>
        <w:t>en</w:t>
      </w:r>
      <w:r w:rsidR="00A07980" w:rsidRPr="00532E9E">
        <w:rPr>
          <w:rFonts w:ascii="Times New Roman" w:hAnsi="Times New Roman"/>
        </w:rPr>
        <w:t xml:space="preserve"> </w:t>
      </w:r>
      <w:r w:rsidR="000A2ED0" w:rsidRPr="00532E9E">
        <w:rPr>
          <w:rFonts w:ascii="Times New Roman" w:hAnsi="Times New Roman"/>
        </w:rPr>
        <w:t xml:space="preserve">affected by </w:t>
      </w:r>
      <w:r w:rsidR="00AE492F" w:rsidRPr="00532E9E">
        <w:rPr>
          <w:rFonts w:ascii="Times New Roman" w:hAnsi="Times New Roman"/>
        </w:rPr>
        <w:t xml:space="preserve">this </w:t>
      </w:r>
      <w:r w:rsidR="003B1EF7" w:rsidRPr="00532E9E">
        <w:rPr>
          <w:rFonts w:ascii="Times New Roman" w:hAnsi="Times New Roman"/>
        </w:rPr>
        <w:t>industry restructuring</w:t>
      </w:r>
      <w:r w:rsidR="000943CB" w:rsidRPr="00532E9E">
        <w:rPr>
          <w:rFonts w:ascii="Times New Roman" w:hAnsi="Times New Roman"/>
        </w:rPr>
        <w:t xml:space="preserve">. </w:t>
      </w:r>
    </w:p>
    <w:p w:rsidR="00F1308B" w:rsidRPr="00532E9E" w:rsidRDefault="001D6A85" w:rsidP="00222176">
      <w:pPr>
        <w:spacing w:line="480" w:lineRule="auto"/>
        <w:ind w:firstLine="720"/>
        <w:rPr>
          <w:rFonts w:ascii="Times New Roman" w:hAnsi="Times New Roman"/>
        </w:rPr>
      </w:pPr>
      <w:hyperlink w:anchor="_ENREF_1" w:tooltip="Adams, 2015 #1884" w:history="1">
        <w:r w:rsidR="00E21C04" w:rsidRPr="00222176">
          <w:rPr>
            <w:rFonts w:ascii="Times New Roman" w:hAnsi="Times New Roman"/>
          </w:rPr>
          <w:fldChar w:fldCharType="begin"/>
        </w:r>
        <w:r w:rsidR="00E21C04" w:rsidRPr="00532E9E">
          <w:rPr>
            <w:rFonts w:ascii="Times New Roman" w:hAnsi="Times New Roman"/>
          </w:rPr>
          <w:instrText xml:space="preserve"> ADDIN EN.CITE &lt;EndNote&gt;&lt;Cite AuthorYear="1"&gt;&lt;Author&gt;Adams&lt;/Author&gt;&lt;Year&gt;2015&lt;/Year&gt;&lt;RecNum&gt;1884&lt;/RecNum&gt;&lt;Pages&gt;155&lt;/Pages&gt;&lt;DisplayText&gt;Adams (2015: 155)&lt;/DisplayText&gt;&lt;record&gt;&lt;rec-number&gt;1884&lt;/rec-number&gt;&lt;foreign-keys&gt;&lt;key app="EN" db-id="w0tdrfaatpdwsyexar7p2a5kv0pr20efvzv0" timestamp="1434329629"&gt;1884&lt;/key&gt;&lt;/foreign-keys&gt;&lt;ref-type name="Journal Article"&gt;17&lt;/ref-type&gt;&lt;contributors&gt;&lt;authors&gt;&lt;author&gt;Adams, T. L.&lt;/author&gt;&lt;/authors&gt;&lt;/contributors&gt;&lt;titles&gt;&lt;title&gt;Sociology of professions: International divergences and research directions&lt;/title&gt;&lt;secondary-title&gt;Work, Employment and Society&lt;/secondary-title&gt;&lt;/titles&gt;&lt;periodical&gt;&lt;full-title&gt;Work, Employment and Society&lt;/full-title&gt;&lt;/periodical&gt;&lt;pages&gt;154-165&lt;/pages&gt;&lt;volume&gt;29&lt;/volume&gt;&lt;number&gt;1&lt;/number&gt;&lt;dates&gt;&lt;year&gt;2015&lt;/year&gt;&lt;/dates&gt;&lt;urls&gt;&lt;/urls&gt;&lt;/record&gt;&lt;/Cite&gt;&lt;/EndNote&gt;</w:instrText>
        </w:r>
        <w:r w:rsidR="00E21C04" w:rsidRPr="00222176">
          <w:rPr>
            <w:rFonts w:ascii="Times New Roman" w:hAnsi="Times New Roman"/>
          </w:rPr>
          <w:fldChar w:fldCharType="separate"/>
        </w:r>
        <w:r w:rsidR="00E21C04" w:rsidRPr="00532E9E">
          <w:rPr>
            <w:rFonts w:ascii="Times New Roman" w:hAnsi="Times New Roman"/>
            <w:noProof/>
          </w:rPr>
          <w:t>Adams (2015: 155)</w:t>
        </w:r>
        <w:r w:rsidR="00E21C04" w:rsidRPr="00222176">
          <w:rPr>
            <w:rFonts w:ascii="Times New Roman" w:hAnsi="Times New Roman"/>
          </w:rPr>
          <w:fldChar w:fldCharType="end"/>
        </w:r>
      </w:hyperlink>
      <w:r w:rsidR="00F1308B" w:rsidRPr="00532E9E">
        <w:rPr>
          <w:rFonts w:ascii="Times New Roman" w:hAnsi="Times New Roman"/>
        </w:rPr>
        <w:t xml:space="preserve"> notes there is a need for </w:t>
      </w:r>
      <w:r w:rsidR="00A07980" w:rsidRPr="00532E9E">
        <w:rPr>
          <w:rFonts w:ascii="Times New Roman" w:hAnsi="Times New Roman"/>
        </w:rPr>
        <w:t xml:space="preserve">new </w:t>
      </w:r>
      <w:r w:rsidR="00F1308B" w:rsidRPr="00532E9E">
        <w:rPr>
          <w:rFonts w:ascii="Times New Roman" w:hAnsi="Times New Roman"/>
        </w:rPr>
        <w:t xml:space="preserve">research on </w:t>
      </w:r>
      <w:r w:rsidR="00A07980" w:rsidRPr="00532E9E">
        <w:rPr>
          <w:rFonts w:ascii="Times New Roman" w:hAnsi="Times New Roman"/>
        </w:rPr>
        <w:t>work “</w:t>
      </w:r>
      <w:r w:rsidR="00F1308B" w:rsidRPr="00532E9E">
        <w:rPr>
          <w:rFonts w:ascii="Times New Roman" w:hAnsi="Times New Roman"/>
        </w:rPr>
        <w:t xml:space="preserve">to improve theorizing and to develop a more accurate empirical picture of the changing nature of professions in Western societies”. </w:t>
      </w:r>
      <w:r w:rsidR="000943CB" w:rsidRPr="00532E9E">
        <w:rPr>
          <w:rFonts w:ascii="Times New Roman" w:hAnsi="Times New Roman"/>
        </w:rPr>
        <w:t xml:space="preserve">Therefore, a secondary aim of the paper is </w:t>
      </w:r>
      <w:r w:rsidR="00F1308B" w:rsidRPr="00532E9E">
        <w:rPr>
          <w:rFonts w:ascii="Times New Roman" w:hAnsi="Times New Roman"/>
        </w:rPr>
        <w:t xml:space="preserve">to follow Braverman (1974: 3) and provide a “substantial historical description and analysis of the process of occupational change” in the US airline industry. By introducing evidence that airline pilots are a distinct kind of employment category called </w:t>
      </w:r>
      <w:r w:rsidR="00F1308B" w:rsidRPr="00532E9E">
        <w:rPr>
          <w:rFonts w:ascii="Times New Roman" w:hAnsi="Times New Roman"/>
          <w:i/>
        </w:rPr>
        <w:t xml:space="preserve">quasi-professional expert </w:t>
      </w:r>
      <w:r w:rsidR="00F1308B" w:rsidRPr="00532E9E">
        <w:rPr>
          <w:rFonts w:ascii="Times New Roman" w:hAnsi="Times New Roman"/>
        </w:rPr>
        <w:t xml:space="preserve">and investigating their particular vulnerabilities during times of intense industry restructuring such as that encountered in the post-9/11 period, this paper contributes to our understanding of the deprofessionalisation of expert knowledge and advances theory about the changing nature of </w:t>
      </w:r>
      <w:r w:rsidR="00A07980" w:rsidRPr="00532E9E">
        <w:rPr>
          <w:rFonts w:ascii="Times New Roman" w:hAnsi="Times New Roman"/>
        </w:rPr>
        <w:t xml:space="preserve">elite </w:t>
      </w:r>
      <w:r w:rsidR="00381E50" w:rsidRPr="00532E9E">
        <w:rPr>
          <w:rFonts w:ascii="Times New Roman" w:hAnsi="Times New Roman"/>
        </w:rPr>
        <w:t>fields</w:t>
      </w:r>
      <w:r w:rsidR="00F1308B" w:rsidRPr="00532E9E">
        <w:rPr>
          <w:rFonts w:ascii="Times New Roman" w:hAnsi="Times New Roman"/>
        </w:rPr>
        <w:t xml:space="preserve"> in Western society.</w:t>
      </w:r>
    </w:p>
    <w:p w:rsidR="00F12E9A" w:rsidRPr="00532E9E" w:rsidRDefault="00CC0E5A">
      <w:pPr>
        <w:spacing w:line="480" w:lineRule="auto"/>
        <w:ind w:firstLine="720"/>
        <w:rPr>
          <w:rFonts w:ascii="Times New Roman" w:hAnsi="Times New Roman"/>
        </w:rPr>
      </w:pPr>
      <w:r w:rsidRPr="00532E9E">
        <w:rPr>
          <w:rFonts w:ascii="Times New Roman" w:hAnsi="Times New Roman"/>
        </w:rPr>
        <w:t xml:space="preserve">There have been other recent studies of airlines in the post-9/11 period. For example, </w:t>
      </w:r>
      <w:r w:rsidR="00A55F17" w:rsidRPr="00532E9E">
        <w:rPr>
          <w:rFonts w:ascii="Times New Roman" w:hAnsi="Times New Roman"/>
        </w:rPr>
        <w:t xml:space="preserve">Harvey </w:t>
      </w:r>
      <w:r w:rsidR="00A55F17" w:rsidRPr="00222176">
        <w:rPr>
          <w:rFonts w:ascii="Times New Roman" w:hAnsi="Times New Roman"/>
        </w:rPr>
        <w:fldChar w:fldCharType="begin"/>
      </w:r>
      <w:r w:rsidR="00C60D1E" w:rsidRPr="00532E9E">
        <w:rPr>
          <w:rFonts w:ascii="Times New Roman" w:hAnsi="Times New Roman"/>
        </w:rPr>
        <w:instrText xml:space="preserve"> ADDIN EN.CITE &lt;EndNote&gt;&lt;Cite ExcludeAuth="1"&gt;&lt;Author&gt;Harvey&lt;/Author&gt;&lt;Year&gt;2007&lt;/Year&gt;&lt;RecNum&gt;1973&lt;/RecNum&gt;&lt;DisplayText&gt;(2007)&lt;/DisplayText&gt;&lt;record&gt;&lt;rec-number&gt;1973&lt;/rec-number&gt;&lt;foreign-keys&gt;&lt;key app="EN" db-id="w0tdrfaatpdwsyexar7p2a5kv0pr20efvzv0" timestamp="1437851423"&gt;1973&lt;/key&gt;&lt;/foreign-keys&gt;&lt;ref-type name="Book"&gt;6&lt;/ref-type&gt;&lt;contributors&gt;&lt;authors&gt;&lt;author&gt;Harvey, Geraint&lt;/author&gt;&lt;/authors&gt;&lt;/contributors&gt;&lt;titles&gt;&lt;title&gt;Management in the Airline Industry&lt;/title&gt;&lt;/titles&gt;&lt;dates&gt;&lt;year&gt;2007&lt;/year&gt;&lt;/dates&gt;&lt;pub-location&gt;London&lt;/pub-location&gt;&lt;publisher&gt;Routledge&lt;/publisher&gt;&lt;urls&gt;&lt;/urls&gt;&lt;/record&gt;&lt;/Cite&gt;&lt;/EndNote&gt;</w:instrText>
      </w:r>
      <w:r w:rsidR="00A55F17" w:rsidRPr="00222176">
        <w:rPr>
          <w:rFonts w:ascii="Times New Roman" w:hAnsi="Times New Roman"/>
        </w:rPr>
        <w:fldChar w:fldCharType="separate"/>
      </w:r>
      <w:r w:rsidR="00A55F17" w:rsidRPr="00532E9E">
        <w:rPr>
          <w:rFonts w:ascii="Times New Roman" w:hAnsi="Times New Roman"/>
          <w:noProof/>
        </w:rPr>
        <w:t>(</w:t>
      </w:r>
      <w:hyperlink w:anchor="_ENREF_41" w:tooltip="Harvey, 2007 #1973" w:history="1">
        <w:r w:rsidR="00E21C04" w:rsidRPr="00532E9E">
          <w:rPr>
            <w:rFonts w:ascii="Times New Roman" w:hAnsi="Times New Roman"/>
            <w:noProof/>
          </w:rPr>
          <w:t>2007</w:t>
        </w:r>
      </w:hyperlink>
      <w:r w:rsidR="00A55F17" w:rsidRPr="00532E9E">
        <w:rPr>
          <w:rFonts w:ascii="Times New Roman" w:hAnsi="Times New Roman"/>
          <w:noProof/>
        </w:rPr>
        <w:t>)</w:t>
      </w:r>
      <w:r w:rsidR="00A55F17" w:rsidRPr="00222176">
        <w:rPr>
          <w:rFonts w:ascii="Times New Roman" w:hAnsi="Times New Roman"/>
        </w:rPr>
        <w:fldChar w:fldCharType="end"/>
      </w:r>
      <w:r w:rsidR="00A55F17" w:rsidRPr="00532E9E">
        <w:rPr>
          <w:rFonts w:ascii="Times New Roman" w:hAnsi="Times New Roman"/>
        </w:rPr>
        <w:t xml:space="preserve"> </w:t>
      </w:r>
      <w:r w:rsidR="00281B30" w:rsidRPr="00532E9E">
        <w:rPr>
          <w:rFonts w:ascii="Times New Roman" w:hAnsi="Times New Roman"/>
        </w:rPr>
        <w:t>notes</w:t>
      </w:r>
      <w:r w:rsidR="00A55F17" w:rsidRPr="00532E9E">
        <w:rPr>
          <w:rFonts w:ascii="Times New Roman" w:hAnsi="Times New Roman"/>
        </w:rPr>
        <w:t xml:space="preserve"> that </w:t>
      </w:r>
      <w:r w:rsidR="0000580E" w:rsidRPr="00532E9E">
        <w:rPr>
          <w:rFonts w:ascii="Times New Roman" w:hAnsi="Times New Roman"/>
        </w:rPr>
        <w:t xml:space="preserve">prior to </w:t>
      </w:r>
      <w:r w:rsidR="00AE7971" w:rsidRPr="00532E9E">
        <w:rPr>
          <w:rFonts w:ascii="Times New Roman" w:hAnsi="Times New Roman"/>
        </w:rPr>
        <w:t>2001</w:t>
      </w:r>
      <w:r w:rsidR="0000580E" w:rsidRPr="00532E9E">
        <w:rPr>
          <w:rFonts w:ascii="Times New Roman" w:hAnsi="Times New Roman"/>
        </w:rPr>
        <w:t xml:space="preserve"> </w:t>
      </w:r>
      <w:r w:rsidR="00A55F17" w:rsidRPr="00532E9E">
        <w:rPr>
          <w:rFonts w:ascii="Times New Roman" w:hAnsi="Times New Roman"/>
        </w:rPr>
        <w:t xml:space="preserve">the global aviation industry was already </w:t>
      </w:r>
      <w:r w:rsidR="0012146A" w:rsidRPr="00532E9E">
        <w:rPr>
          <w:rFonts w:ascii="Times New Roman" w:hAnsi="Times New Roman"/>
        </w:rPr>
        <w:t xml:space="preserve">experiencing </w:t>
      </w:r>
      <w:r w:rsidR="0012146A" w:rsidRPr="00532E9E">
        <w:rPr>
          <w:rFonts w:ascii="Times New Roman" w:hAnsi="Times New Roman"/>
        </w:rPr>
        <w:lastRenderedPageBreak/>
        <w:t>revenue decline</w:t>
      </w:r>
      <w:r w:rsidRPr="00532E9E">
        <w:rPr>
          <w:rFonts w:ascii="Times New Roman" w:hAnsi="Times New Roman"/>
        </w:rPr>
        <w:t xml:space="preserve"> and in need of restructuring</w:t>
      </w:r>
      <w:r w:rsidR="0012146A" w:rsidRPr="00532E9E">
        <w:rPr>
          <w:rFonts w:ascii="Times New Roman" w:hAnsi="Times New Roman"/>
        </w:rPr>
        <w:t xml:space="preserve">. </w:t>
      </w:r>
      <w:r w:rsidRPr="00532E9E">
        <w:rPr>
          <w:rFonts w:ascii="Times New Roman" w:hAnsi="Times New Roman"/>
        </w:rPr>
        <w:t xml:space="preserve">Similarly, </w:t>
      </w:r>
      <w:r w:rsidR="00205C40" w:rsidRPr="00532E9E">
        <w:rPr>
          <w:rFonts w:ascii="Times New Roman" w:hAnsi="Times New Roman"/>
        </w:rPr>
        <w:t xml:space="preserve">many pilots </w:t>
      </w:r>
      <w:r w:rsidR="00205C40" w:rsidRPr="00532E9E">
        <w:rPr>
          <w:rFonts w:ascii="Times New Roman" w:hAnsi="Times New Roman"/>
          <w:color w:val="000000"/>
        </w:rPr>
        <w:t xml:space="preserve">in </w:t>
      </w:r>
      <w:r w:rsidR="00A07980" w:rsidRPr="00532E9E">
        <w:rPr>
          <w:rFonts w:ascii="Times New Roman" w:hAnsi="Times New Roman"/>
          <w:color w:val="000000"/>
        </w:rPr>
        <w:t xml:space="preserve">the </w:t>
      </w:r>
      <w:r w:rsidR="00F97DB9" w:rsidRPr="00532E9E">
        <w:rPr>
          <w:rFonts w:ascii="Times New Roman" w:hAnsi="Times New Roman"/>
          <w:color w:val="000000"/>
        </w:rPr>
        <w:t xml:space="preserve">present </w:t>
      </w:r>
      <w:r w:rsidR="00205C40" w:rsidRPr="00532E9E">
        <w:rPr>
          <w:rFonts w:ascii="Times New Roman" w:hAnsi="Times New Roman"/>
          <w:color w:val="000000"/>
        </w:rPr>
        <w:t xml:space="preserve">US aviation industry </w:t>
      </w:r>
      <w:r w:rsidR="00F97DB9" w:rsidRPr="00532E9E">
        <w:rPr>
          <w:rFonts w:ascii="Times New Roman" w:hAnsi="Times New Roman"/>
          <w:color w:val="000000"/>
        </w:rPr>
        <w:t xml:space="preserve">study </w:t>
      </w:r>
      <w:r w:rsidR="00205C40" w:rsidRPr="00532E9E">
        <w:rPr>
          <w:rFonts w:ascii="Times New Roman" w:hAnsi="Times New Roman"/>
          <w:color w:val="000000"/>
        </w:rPr>
        <w:t>report</w:t>
      </w:r>
      <w:r w:rsidRPr="00532E9E">
        <w:rPr>
          <w:rFonts w:ascii="Times New Roman" w:hAnsi="Times New Roman"/>
          <w:color w:val="000000"/>
        </w:rPr>
        <w:t>ed</w:t>
      </w:r>
      <w:r w:rsidR="00281B30" w:rsidRPr="00532E9E">
        <w:rPr>
          <w:rFonts w:ascii="Times New Roman" w:hAnsi="Times New Roman"/>
          <w:color w:val="000000"/>
        </w:rPr>
        <w:t xml:space="preserve"> that</w:t>
      </w:r>
      <w:r w:rsidR="00205C40" w:rsidRPr="00532E9E">
        <w:rPr>
          <w:rFonts w:ascii="Times New Roman" w:hAnsi="Times New Roman"/>
        </w:rPr>
        <w:t xml:space="preserve"> managers used </w:t>
      </w:r>
      <w:r w:rsidR="00E114C4" w:rsidRPr="00532E9E">
        <w:rPr>
          <w:rFonts w:ascii="Times New Roman" w:hAnsi="Times New Roman"/>
        </w:rPr>
        <w:t xml:space="preserve">the </w:t>
      </w:r>
      <w:r w:rsidR="00AE7971" w:rsidRPr="00532E9E">
        <w:rPr>
          <w:rFonts w:ascii="Times New Roman" w:hAnsi="Times New Roman"/>
        </w:rPr>
        <w:t xml:space="preserve">events of </w:t>
      </w:r>
      <w:r w:rsidR="00205C40" w:rsidRPr="00532E9E">
        <w:rPr>
          <w:rFonts w:ascii="Times New Roman" w:hAnsi="Times New Roman"/>
        </w:rPr>
        <w:t xml:space="preserve">9/11 opportunistically to drive work intensification </w:t>
      </w:r>
      <w:r w:rsidR="00601664" w:rsidRPr="00532E9E">
        <w:rPr>
          <w:rFonts w:ascii="Times New Roman" w:hAnsi="Times New Roman"/>
        </w:rPr>
        <w:t>agendas</w:t>
      </w:r>
      <w:r w:rsidRPr="00532E9E">
        <w:rPr>
          <w:rFonts w:ascii="Times New Roman" w:hAnsi="Times New Roman"/>
        </w:rPr>
        <w:t xml:space="preserve"> </w:t>
      </w:r>
      <w:r w:rsidR="00FA688B" w:rsidRPr="00532E9E">
        <w:rPr>
          <w:rFonts w:ascii="Times New Roman" w:hAnsi="Times New Roman"/>
        </w:rPr>
        <w:t>airlines</w:t>
      </w:r>
      <w:r w:rsidRPr="00532E9E">
        <w:rPr>
          <w:rFonts w:ascii="Times New Roman" w:hAnsi="Times New Roman"/>
        </w:rPr>
        <w:t xml:space="preserve"> sought prior to 2001, just as </w:t>
      </w:r>
      <w:hyperlink w:anchor="_ENREF_63" w:tooltip="Taylor, 2015 #1924" w:history="1">
        <w:r w:rsidR="00E21C04" w:rsidRPr="00222176">
          <w:rPr>
            <w:rFonts w:ascii="Times New Roman" w:hAnsi="Times New Roman"/>
          </w:rPr>
          <w:fldChar w:fldCharType="begin"/>
        </w:r>
        <w:r w:rsidR="00E21C04" w:rsidRPr="00532E9E">
          <w:rPr>
            <w:rFonts w:ascii="Times New Roman" w:hAnsi="Times New Roman"/>
          </w:rPr>
          <w:instrText xml:space="preserve"> ADDIN EN.CITE &lt;EndNote&gt;&lt;Cite AuthorYear="1"&gt;&lt;Author&gt;Taylor&lt;/Author&gt;&lt;Year&gt;2015&lt;/Year&gt;&lt;RecNum&gt;1924&lt;/RecNum&gt;&lt;DisplayText&gt;Taylor and Moore (2015)&lt;/DisplayText&gt;&lt;record&gt;&lt;rec-number&gt;1924&lt;/rec-number&gt;&lt;foreign-keys&gt;&lt;key app="EN" db-id="w0tdrfaatpdwsyexar7p2a5kv0pr20efvzv0" timestamp="1435101636"&gt;1924&lt;/key&gt;&lt;/foreign-keys&gt;&lt;ref-type name="Journal Article"&gt;17&lt;/ref-type&gt;&lt;contributors&gt;&lt;authors&gt;&lt;author&gt;Taylor, P.&lt;/author&gt;&lt;author&gt;Moore, S.&lt;/author&gt;&lt;/authors&gt;&lt;/contributors&gt;&lt;titles&gt;&lt;title&gt;Cabin crew collectivism: labour process and the roots of mobilization&lt;/title&gt;&lt;secondary-title&gt;Work, Employment and Society&lt;/secondary-title&gt;&lt;/titles&gt;&lt;periodical&gt;&lt;full-title&gt;Work, Employment and Society&lt;/full-title&gt;&lt;/periodical&gt;&lt;pages&gt;79-98&lt;/pages&gt;&lt;volume&gt;29&lt;/volume&gt;&lt;number&gt;1&lt;/number&gt;&lt;dates&gt;&lt;year&gt;2015&lt;/year&gt;&lt;/dates&gt;&lt;urls&gt;&lt;/urls&gt;&lt;/record&gt;&lt;/Cite&gt;&lt;/EndNote&gt;</w:instrText>
        </w:r>
        <w:r w:rsidR="00E21C04" w:rsidRPr="00222176">
          <w:rPr>
            <w:rFonts w:ascii="Times New Roman" w:hAnsi="Times New Roman"/>
          </w:rPr>
          <w:fldChar w:fldCharType="separate"/>
        </w:r>
        <w:r w:rsidR="00E21C04" w:rsidRPr="00532E9E">
          <w:rPr>
            <w:rFonts w:ascii="Times New Roman" w:hAnsi="Times New Roman"/>
            <w:noProof/>
          </w:rPr>
          <w:t>Taylor and Moore (2015)</w:t>
        </w:r>
        <w:r w:rsidR="00E21C04" w:rsidRPr="00222176">
          <w:rPr>
            <w:rFonts w:ascii="Times New Roman" w:hAnsi="Times New Roman"/>
          </w:rPr>
          <w:fldChar w:fldCharType="end"/>
        </w:r>
      </w:hyperlink>
      <w:r w:rsidRPr="00532E9E">
        <w:rPr>
          <w:rFonts w:ascii="Times New Roman" w:hAnsi="Times New Roman"/>
        </w:rPr>
        <w:t xml:space="preserve"> discovered in their British Airways study</w:t>
      </w:r>
      <w:r w:rsidR="00A55F17" w:rsidRPr="00532E9E">
        <w:rPr>
          <w:rFonts w:ascii="Times New Roman" w:hAnsi="Times New Roman"/>
        </w:rPr>
        <w:t xml:space="preserve">. </w:t>
      </w:r>
      <w:r w:rsidRPr="00532E9E">
        <w:rPr>
          <w:rFonts w:ascii="Times New Roman" w:hAnsi="Times New Roman"/>
        </w:rPr>
        <w:t xml:space="preserve">As a result, </w:t>
      </w:r>
      <w:r w:rsidR="00726FC2" w:rsidRPr="00532E9E">
        <w:rPr>
          <w:rFonts w:ascii="Times New Roman" w:hAnsi="Times New Roman"/>
          <w:color w:val="000000"/>
        </w:rPr>
        <w:t>92 percent of the pilots surveyed</w:t>
      </w:r>
      <w:r w:rsidRPr="00532E9E">
        <w:rPr>
          <w:rFonts w:ascii="Times New Roman" w:hAnsi="Times New Roman"/>
          <w:color w:val="000000"/>
        </w:rPr>
        <w:t xml:space="preserve"> </w:t>
      </w:r>
      <w:r w:rsidR="00532E9E">
        <w:rPr>
          <w:rFonts w:ascii="Times New Roman" w:hAnsi="Times New Roman"/>
          <w:color w:val="000000"/>
        </w:rPr>
        <w:t xml:space="preserve">here </w:t>
      </w:r>
      <w:r w:rsidR="00726FC2" w:rsidRPr="00532E9E">
        <w:rPr>
          <w:rFonts w:ascii="Times New Roman" w:hAnsi="Times New Roman"/>
          <w:color w:val="000000"/>
        </w:rPr>
        <w:t xml:space="preserve">would not “recommend an airline </w:t>
      </w:r>
      <w:r w:rsidR="00601664" w:rsidRPr="00532E9E">
        <w:rPr>
          <w:rFonts w:ascii="Times New Roman" w:hAnsi="Times New Roman"/>
          <w:color w:val="000000"/>
        </w:rPr>
        <w:t>career to a young person today”</w:t>
      </w:r>
      <w:r w:rsidR="00726FC2" w:rsidRPr="00532E9E">
        <w:rPr>
          <w:rFonts w:ascii="Times New Roman" w:hAnsi="Times New Roman"/>
          <w:color w:val="000000"/>
        </w:rPr>
        <w:t xml:space="preserve">. </w:t>
      </w:r>
      <w:r w:rsidR="00F1308B" w:rsidRPr="00532E9E">
        <w:rPr>
          <w:rFonts w:ascii="Times New Roman" w:hAnsi="Times New Roman"/>
          <w:color w:val="000000"/>
        </w:rPr>
        <w:t>Therefore, a</w:t>
      </w:r>
      <w:r w:rsidR="00E114C4" w:rsidRPr="00532E9E">
        <w:rPr>
          <w:rFonts w:ascii="Times New Roman" w:hAnsi="Times New Roman"/>
          <w:color w:val="000000"/>
        </w:rPr>
        <w:t xml:space="preserve"> </w:t>
      </w:r>
      <w:r w:rsidR="000943CB" w:rsidRPr="00532E9E">
        <w:rPr>
          <w:rFonts w:ascii="Times New Roman" w:hAnsi="Times New Roman"/>
          <w:color w:val="000000"/>
        </w:rPr>
        <w:t xml:space="preserve">tertiary </w:t>
      </w:r>
      <w:r w:rsidR="006878B9" w:rsidRPr="00532E9E">
        <w:rPr>
          <w:rFonts w:ascii="Times New Roman" w:hAnsi="Times New Roman"/>
          <w:color w:val="000000"/>
        </w:rPr>
        <w:t>aim of this study is to investigate w</w:t>
      </w:r>
      <w:r w:rsidR="00726FC2" w:rsidRPr="00532E9E">
        <w:rPr>
          <w:rFonts w:ascii="Times New Roman" w:hAnsi="Times New Roman"/>
          <w:color w:val="000000"/>
        </w:rPr>
        <w:t xml:space="preserve">hat accounts for this radical </w:t>
      </w:r>
      <w:r w:rsidR="00E114C4" w:rsidRPr="00532E9E">
        <w:rPr>
          <w:rFonts w:ascii="Times New Roman" w:hAnsi="Times New Roman"/>
          <w:color w:val="000000"/>
        </w:rPr>
        <w:t xml:space="preserve">decline in the prestige of </w:t>
      </w:r>
      <w:r w:rsidR="00281B30" w:rsidRPr="00532E9E">
        <w:rPr>
          <w:rFonts w:ascii="Times New Roman" w:hAnsi="Times New Roman"/>
          <w:color w:val="000000"/>
        </w:rPr>
        <w:t xml:space="preserve">an airline </w:t>
      </w:r>
      <w:r w:rsidRPr="00532E9E">
        <w:rPr>
          <w:rFonts w:ascii="Times New Roman" w:hAnsi="Times New Roman"/>
          <w:color w:val="000000"/>
        </w:rPr>
        <w:t xml:space="preserve">pilot </w:t>
      </w:r>
      <w:r w:rsidR="00281B30" w:rsidRPr="00532E9E">
        <w:rPr>
          <w:rFonts w:ascii="Times New Roman" w:hAnsi="Times New Roman"/>
          <w:color w:val="000000"/>
        </w:rPr>
        <w:t>career</w:t>
      </w:r>
      <w:r w:rsidR="0012146A" w:rsidRPr="00532E9E">
        <w:rPr>
          <w:rFonts w:ascii="Times New Roman" w:hAnsi="Times New Roman"/>
          <w:color w:val="000000"/>
        </w:rPr>
        <w:t>.</w:t>
      </w:r>
      <w:r w:rsidR="00C326E4" w:rsidRPr="00532E9E">
        <w:rPr>
          <w:rFonts w:ascii="Times New Roman" w:hAnsi="Times New Roman"/>
          <w:color w:val="000000"/>
        </w:rPr>
        <w:t xml:space="preserve"> </w:t>
      </w:r>
      <w:r w:rsidR="00C326E4" w:rsidRPr="00532E9E">
        <w:rPr>
          <w:rFonts w:ascii="Times New Roman" w:hAnsi="Times New Roman"/>
        </w:rPr>
        <w:t xml:space="preserve">Several recent aviation studies investigated the implications of aggressive managerial strategies at European airlines such as Ryanair and British Airways (see for example Blyton et al, 2001; Curley and Royle, 2013; Gittell and Bamber, 2010; Harvey and Turnbull, 2010). Yet, few studies examine </w:t>
      </w:r>
      <w:r w:rsidR="006B360D" w:rsidRPr="00532E9E">
        <w:rPr>
          <w:rFonts w:ascii="Times New Roman" w:hAnsi="Times New Roman"/>
        </w:rPr>
        <w:t xml:space="preserve">either </w:t>
      </w:r>
      <w:r w:rsidR="00C326E4" w:rsidRPr="00532E9E">
        <w:rPr>
          <w:rFonts w:ascii="Times New Roman" w:hAnsi="Times New Roman"/>
        </w:rPr>
        <w:t xml:space="preserve">the emergence of ‘low-road’ managerialism at </w:t>
      </w:r>
      <w:r w:rsidR="00AE7971" w:rsidRPr="00532E9E">
        <w:rPr>
          <w:rFonts w:ascii="Times New Roman" w:hAnsi="Times New Roman"/>
        </w:rPr>
        <w:t xml:space="preserve">American </w:t>
      </w:r>
      <w:r w:rsidR="00C326E4" w:rsidRPr="00532E9E">
        <w:rPr>
          <w:rFonts w:ascii="Times New Roman" w:hAnsi="Times New Roman"/>
        </w:rPr>
        <w:t xml:space="preserve">air carriers </w:t>
      </w:r>
      <w:r w:rsidR="0031726C" w:rsidRPr="00532E9E">
        <w:rPr>
          <w:rFonts w:ascii="Times New Roman" w:hAnsi="Times New Roman"/>
        </w:rPr>
        <w:t>or</w:t>
      </w:r>
      <w:r w:rsidR="00C326E4" w:rsidRPr="00532E9E">
        <w:rPr>
          <w:rFonts w:ascii="Times New Roman" w:hAnsi="Times New Roman"/>
        </w:rPr>
        <w:t xml:space="preserve"> </w:t>
      </w:r>
      <w:r w:rsidR="006B360D" w:rsidRPr="00532E9E">
        <w:rPr>
          <w:rFonts w:ascii="Times New Roman" w:hAnsi="Times New Roman"/>
        </w:rPr>
        <w:t xml:space="preserve">its </w:t>
      </w:r>
      <w:r w:rsidR="00C326E4" w:rsidRPr="00532E9E">
        <w:rPr>
          <w:rFonts w:ascii="Times New Roman" w:hAnsi="Times New Roman"/>
        </w:rPr>
        <w:t>rep</w:t>
      </w:r>
      <w:r w:rsidR="00F275F4" w:rsidRPr="00532E9E">
        <w:rPr>
          <w:rFonts w:ascii="Times New Roman" w:hAnsi="Times New Roman"/>
        </w:rPr>
        <w:t>e</w:t>
      </w:r>
      <w:r w:rsidR="00C326E4" w:rsidRPr="00532E9E">
        <w:rPr>
          <w:rFonts w:ascii="Times New Roman" w:hAnsi="Times New Roman"/>
        </w:rPr>
        <w:t xml:space="preserve">rcussions for </w:t>
      </w:r>
      <w:r w:rsidR="00AE7971" w:rsidRPr="00532E9E">
        <w:rPr>
          <w:rFonts w:ascii="Times New Roman" w:hAnsi="Times New Roman"/>
        </w:rPr>
        <w:t xml:space="preserve">US </w:t>
      </w:r>
      <w:r w:rsidR="00C326E4" w:rsidRPr="00532E9E">
        <w:rPr>
          <w:rFonts w:ascii="Times New Roman" w:hAnsi="Times New Roman"/>
        </w:rPr>
        <w:t>airline pilots.</w:t>
      </w:r>
      <w:r w:rsidR="00F14E4E" w:rsidRPr="00532E9E">
        <w:rPr>
          <w:rFonts w:ascii="Times New Roman" w:hAnsi="Times New Roman"/>
        </w:rPr>
        <w:t xml:space="preserve"> </w:t>
      </w:r>
    </w:p>
    <w:p w:rsidR="003D5139" w:rsidRPr="00532E9E" w:rsidRDefault="00EC734B">
      <w:pPr>
        <w:pStyle w:val="Heading1"/>
        <w:spacing w:line="480" w:lineRule="auto"/>
        <w:rPr>
          <w:rFonts w:ascii="Times New Roman" w:hAnsi="Times New Roman" w:cs="Times New Roman"/>
          <w:color w:val="000000"/>
          <w:szCs w:val="24"/>
        </w:rPr>
      </w:pPr>
      <w:r w:rsidRPr="00532E9E">
        <w:rPr>
          <w:rFonts w:ascii="Times New Roman" w:hAnsi="Times New Roman" w:cs="Times New Roman"/>
          <w:szCs w:val="24"/>
        </w:rPr>
        <w:t>SOCIOLOGY OF PROFESSIONS</w:t>
      </w:r>
    </w:p>
    <w:p w:rsidR="00C67C8D" w:rsidRPr="00532E9E" w:rsidRDefault="00C67C8D">
      <w:pPr>
        <w:pStyle w:val="Heading3"/>
      </w:pPr>
      <w:r w:rsidRPr="00532E9E">
        <w:t>Occupation or profession?</w:t>
      </w:r>
    </w:p>
    <w:p w:rsidR="00FA688B" w:rsidRPr="00532E9E" w:rsidRDefault="00CC0E5A">
      <w:pPr>
        <w:spacing w:line="480" w:lineRule="auto"/>
        <w:rPr>
          <w:rFonts w:ascii="Times New Roman" w:hAnsi="Times New Roman"/>
          <w:lang w:val="en-GB"/>
        </w:rPr>
      </w:pPr>
      <w:r w:rsidRPr="00532E9E">
        <w:rPr>
          <w:rFonts w:ascii="Times New Roman" w:hAnsi="Times New Roman"/>
          <w:lang w:val="en-GB"/>
        </w:rPr>
        <w:t xml:space="preserve">Although </w:t>
      </w:r>
      <w:r w:rsidRPr="00532E9E">
        <w:rPr>
          <w:rFonts w:ascii="Times New Roman" w:hAnsi="Times New Roman"/>
        </w:rPr>
        <w:t>studying</w:t>
      </w:r>
      <w:r w:rsidR="00726FC2" w:rsidRPr="00532E9E">
        <w:rPr>
          <w:rFonts w:ascii="Times New Roman" w:hAnsi="Times New Roman"/>
        </w:rPr>
        <w:t xml:space="preserve"> the ways that occupations transform </w:t>
      </w:r>
      <w:r w:rsidR="00C67C8D" w:rsidRPr="00532E9E">
        <w:rPr>
          <w:rFonts w:ascii="Times New Roman" w:hAnsi="Times New Roman"/>
        </w:rPr>
        <w:t xml:space="preserve">has been </w:t>
      </w:r>
      <w:r w:rsidR="00726FC2" w:rsidRPr="00532E9E">
        <w:rPr>
          <w:rFonts w:ascii="Times New Roman" w:hAnsi="Times New Roman"/>
        </w:rPr>
        <w:t>a central theme in the ‘sociology of professions’ literature</w:t>
      </w:r>
      <w:r w:rsidRPr="00532E9E">
        <w:rPr>
          <w:rFonts w:ascii="Times New Roman" w:hAnsi="Times New Roman"/>
        </w:rPr>
        <w:t xml:space="preserve"> for decades</w:t>
      </w:r>
      <w:r w:rsidR="00726FC2" w:rsidRPr="00532E9E">
        <w:rPr>
          <w:rFonts w:ascii="Times New Roman" w:hAnsi="Times New Roman"/>
        </w:rPr>
        <w:t xml:space="preserve"> </w:t>
      </w:r>
      <w:r w:rsidR="00726FC2" w:rsidRPr="00222176">
        <w:rPr>
          <w:rFonts w:ascii="Times New Roman" w:hAnsi="Times New Roman"/>
        </w:rPr>
        <w:fldChar w:fldCharType="begin"/>
      </w:r>
      <w:r w:rsidR="004A0AEA" w:rsidRPr="00532E9E">
        <w:rPr>
          <w:rFonts w:ascii="Times New Roman" w:hAnsi="Times New Roman"/>
        </w:rPr>
        <w:instrText xml:space="preserve"> ADDIN EN.CITE &lt;EndNote&gt;&lt;Cite&gt;&lt;Author&gt;Klegon&lt;/Author&gt;&lt;Year&gt;1978&lt;/Year&gt;&lt;RecNum&gt;1945&lt;/RecNum&gt;&lt;DisplayText&gt;(Klegon, 1978; Wilensky, 1974)&lt;/DisplayText&gt;&lt;record&gt;&lt;rec-number&gt;1945&lt;/rec-number&gt;&lt;foreign-keys&gt;&lt;key app="EN" db-id="w0tdrfaatpdwsyexar7p2a5kv0pr20efvzv0" timestamp="1435876073"&gt;1945&lt;/key&gt;&lt;/foreign-keys&gt;&lt;ref-type name="Journal Article"&gt;17&lt;/ref-type&gt;&lt;contributors&gt;&lt;authors&gt;&lt;author&gt;Klegon, D.&lt;/author&gt;&lt;/authors&gt;&lt;/contributors&gt;&lt;titles&gt;&lt;title&gt;The sociology of professions: An emerging perspective&lt;/title&gt;&lt;secondary-title&gt;Sociology of Work and Occupations&lt;/secondary-title&gt;&lt;/titles&gt;&lt;periodical&gt;&lt;full-title&gt;Sociology of Work and Occupations&lt;/full-title&gt;&lt;/periodical&gt;&lt;pages&gt;259-283&lt;/pages&gt;&lt;volume&gt;5&lt;/volume&gt;&lt;number&gt;3&lt;/number&gt;&lt;dates&gt;&lt;year&gt;1978&lt;/year&gt;&lt;/dates&gt;&lt;urls&gt;&lt;/urls&gt;&lt;/record&gt;&lt;/Cite&gt;&lt;Cite&gt;&lt;Author&gt;Wilensky&lt;/Author&gt;&lt;Year&gt;1974&lt;/Year&gt;&lt;RecNum&gt;1954&lt;/RecNum&gt;&lt;record&gt;&lt;rec-number&gt;1954&lt;/rec-number&gt;&lt;foreign-keys&gt;&lt;key app="EN" db-id="w0tdrfaatpdwsyexar7p2a5kv0pr20efvzv0" timestamp="1436038057"&gt;1954&lt;/key&gt;&lt;/foreign-keys&gt;&lt;ref-type name="Journal Article"&gt;17&lt;/ref-type&gt;&lt;contributors&gt;&lt;authors&gt;&lt;author&gt;Wilensky, H.&lt;/author&gt;&lt;/authors&gt;&lt;/contributors&gt;&lt;titles&gt;&lt;title&gt;The professionalization of everyone?&lt;/title&gt;&lt;secondary-title&gt;American Journal of Sociology&lt;/secondary-title&gt;&lt;/titles&gt;&lt;periodical&gt;&lt;full-title&gt;American Journal of Sociology&lt;/full-title&gt;&lt;/periodical&gt;&lt;pages&gt;137-158&lt;/pages&gt;&lt;volume&gt;70&lt;/volume&gt;&lt;dates&gt;&lt;year&gt;1974&lt;/year&gt;&lt;/dates&gt;&lt;urls&gt;&lt;/urls&gt;&lt;/record&gt;&lt;/Cite&gt;&lt;/EndNote&gt;</w:instrText>
      </w:r>
      <w:r w:rsidR="00726FC2" w:rsidRPr="00222176">
        <w:rPr>
          <w:rFonts w:ascii="Times New Roman" w:hAnsi="Times New Roman"/>
        </w:rPr>
        <w:fldChar w:fldCharType="separate"/>
      </w:r>
      <w:r w:rsidR="004A0AEA" w:rsidRPr="00532E9E">
        <w:rPr>
          <w:rFonts w:ascii="Times New Roman" w:hAnsi="Times New Roman"/>
          <w:noProof/>
        </w:rPr>
        <w:t>(</w:t>
      </w:r>
      <w:hyperlink w:anchor="_ENREF_46" w:tooltip="Klegon, 1978 #1945" w:history="1">
        <w:r w:rsidR="00E21C04" w:rsidRPr="00532E9E">
          <w:rPr>
            <w:rFonts w:ascii="Times New Roman" w:hAnsi="Times New Roman"/>
            <w:noProof/>
          </w:rPr>
          <w:t>Klegon, 1978</w:t>
        </w:r>
      </w:hyperlink>
      <w:r w:rsidR="004A0AEA" w:rsidRPr="00532E9E">
        <w:rPr>
          <w:rFonts w:ascii="Times New Roman" w:hAnsi="Times New Roman"/>
          <w:noProof/>
        </w:rPr>
        <w:t xml:space="preserve">; </w:t>
      </w:r>
      <w:hyperlink w:anchor="_ENREF_68" w:tooltip="Wilensky, 1974 #1954" w:history="1">
        <w:r w:rsidR="00E21C04" w:rsidRPr="00532E9E">
          <w:rPr>
            <w:rFonts w:ascii="Times New Roman" w:hAnsi="Times New Roman"/>
            <w:noProof/>
          </w:rPr>
          <w:t>Wilensky, 1974</w:t>
        </w:r>
      </w:hyperlink>
      <w:r w:rsidR="004A0AEA" w:rsidRPr="00532E9E">
        <w:rPr>
          <w:rFonts w:ascii="Times New Roman" w:hAnsi="Times New Roman"/>
          <w:noProof/>
        </w:rPr>
        <w:t>)</w:t>
      </w:r>
      <w:r w:rsidR="00726FC2" w:rsidRPr="00222176">
        <w:rPr>
          <w:rFonts w:ascii="Times New Roman" w:hAnsi="Times New Roman"/>
        </w:rPr>
        <w:fldChar w:fldCharType="end"/>
      </w:r>
      <w:r w:rsidRPr="00532E9E">
        <w:rPr>
          <w:rFonts w:ascii="Times New Roman" w:hAnsi="Times New Roman"/>
        </w:rPr>
        <w:t>, m</w:t>
      </w:r>
      <w:r w:rsidRPr="00532E9E">
        <w:rPr>
          <w:rFonts w:ascii="Times New Roman" w:hAnsi="Times New Roman"/>
          <w:lang w:val="en-GB"/>
        </w:rPr>
        <w:t xml:space="preserve">ore recent </w:t>
      </w:r>
      <w:r w:rsidR="00FA688B" w:rsidRPr="00532E9E">
        <w:rPr>
          <w:rFonts w:ascii="Times New Roman" w:hAnsi="Times New Roman"/>
          <w:lang w:val="en-GB"/>
        </w:rPr>
        <w:t xml:space="preserve">research such as Aldridge and Evetts’ </w:t>
      </w:r>
      <w:r w:rsidR="00FA688B" w:rsidRPr="00222176">
        <w:rPr>
          <w:rFonts w:ascii="Times New Roman" w:hAnsi="Times New Roman"/>
          <w:lang w:val="en-GB"/>
        </w:rPr>
        <w:fldChar w:fldCharType="begin"/>
      </w:r>
      <w:r w:rsidR="00FA688B" w:rsidRPr="00532E9E">
        <w:rPr>
          <w:rFonts w:ascii="Times New Roman" w:hAnsi="Times New Roman"/>
          <w:lang w:val="en-GB"/>
        </w:rPr>
        <w:instrText xml:space="preserve"> ADDIN EN.CITE &lt;EndNote&gt;&lt;Cite ExcludeAuth="1"&gt;&lt;Author&gt;Aldridge&lt;/Author&gt;&lt;Year&gt;2003&lt;/Year&gt;&lt;RecNum&gt;2028&lt;/RecNum&gt;&lt;DisplayText&gt;(2003)&lt;/DisplayText&gt;&lt;record&gt;&lt;rec-number&gt;2028&lt;/rec-number&gt;&lt;foreign-keys&gt;&lt;key app="EN" db-id="w0tdrfaatpdwsyexar7p2a5kv0pr20efvzv0" timestamp="1451521209"&gt;2028&lt;/key&gt;&lt;/foreign-keys&gt;&lt;ref-type name="Journal Article"&gt;17&lt;/ref-type&gt;&lt;contributors&gt;&lt;authors&gt;&lt;author&gt;Aldridge, Meryl&lt;/author&gt;&lt;author&gt;Evetts, Julia&lt;/author&gt;&lt;/authors&gt;&lt;/contributors&gt;&lt;titles&gt;&lt;title&gt;Rethinking the Concept of Professionalism: The Case of Journalism&lt;/title&gt;&lt;secondary-title&gt;British Journal of Sociology&lt;/secondary-title&gt;&lt;/titles&gt;&lt;periodical&gt;&lt;full-title&gt;British Journal of Sociology&lt;/full-title&gt;&lt;/periodical&gt;&lt;pages&gt;547-564&lt;/pages&gt;&lt;volume&gt;54&lt;/volume&gt;&lt;number&gt;4&lt;/number&gt;&lt;keywords&gt;&lt;keyword&gt;Professional identity&lt;/keyword&gt;&lt;keyword&gt;UK&lt;/keyword&gt;&lt;keyword&gt;Professionalism&lt;/keyword&gt;&lt;keyword&gt;Journalism&lt;/keyword&gt;&lt;/keywords&gt;&lt;dates&gt;&lt;year&gt;2003&lt;/year&gt;&lt;pub-dates&gt;&lt;date&gt;Dec 2003&amp;#xD;2011-11-01&lt;/date&gt;&lt;/pub-dates&gt;&lt;/dates&gt;&lt;isbn&gt;0007-1315, 0007-1315&lt;/isbn&gt;&lt;accession-num&gt;57172437; 284140&lt;/accession-num&gt;&lt;urls&gt;&lt;related-urls&gt;&lt;url&gt;http://search.proquest.com/docview/57172437?accountid=8630&lt;/url&gt;&lt;url&gt;http://diglib1.bham.ac.uk:3210/sfxlcl3?url_ver=Z39.88-2004&amp;amp;rft_val_fmt=info:ofi/fmt:kev:mtx:journal&amp;amp;genre=article&amp;amp;sid=ProQ:ProQ%3Aassiashell&amp;amp;atitle=Rethinking+the+Concept+of+Professionalism%3A+The+Case+of+Journalism&amp;amp;title=British+Journal+of+Sociology&amp;amp;issn=00071315&amp;amp;date=2003-12-01&amp;amp;volume=54&amp;amp;issue=4&amp;amp;spage=547&amp;amp;au=Aldridge%2C+Meryl%3BEvetts%2C+Julia&amp;amp;isbn=&amp;amp;jtitle=British+Journal+of+Sociology&amp;amp;btitle=&amp;amp;rft_id=info:eric/&amp;amp;rft_id=info:doi/&lt;/url&gt;&lt;/related-urls&gt;&lt;/urls&gt;&lt;remote-database-name&gt;ProQuest Social Sciences Premium Collection&lt;/remote-database-name&gt;&lt;language&gt;English&lt;/language&gt;&lt;/record&gt;&lt;/Cite&gt;&lt;/EndNote&gt;</w:instrText>
      </w:r>
      <w:r w:rsidR="00FA688B" w:rsidRPr="00222176">
        <w:rPr>
          <w:rFonts w:ascii="Times New Roman" w:hAnsi="Times New Roman"/>
          <w:lang w:val="en-GB"/>
        </w:rPr>
        <w:fldChar w:fldCharType="separate"/>
      </w:r>
      <w:r w:rsidR="00FA688B" w:rsidRPr="00532E9E">
        <w:rPr>
          <w:rFonts w:ascii="Times New Roman" w:hAnsi="Times New Roman"/>
          <w:noProof/>
          <w:lang w:val="en-GB"/>
        </w:rPr>
        <w:t>(</w:t>
      </w:r>
      <w:hyperlink w:anchor="_ENREF_3" w:tooltip="Aldridge, 2003 #2028" w:history="1">
        <w:r w:rsidR="00E21C04" w:rsidRPr="00532E9E">
          <w:rPr>
            <w:rFonts w:ascii="Times New Roman" w:hAnsi="Times New Roman"/>
            <w:noProof/>
            <w:lang w:val="en-GB"/>
          </w:rPr>
          <w:t>2003</w:t>
        </w:r>
      </w:hyperlink>
      <w:r w:rsidR="00FA688B" w:rsidRPr="00532E9E">
        <w:rPr>
          <w:rFonts w:ascii="Times New Roman" w:hAnsi="Times New Roman"/>
          <w:noProof/>
          <w:lang w:val="en-GB"/>
        </w:rPr>
        <w:t>)</w:t>
      </w:r>
      <w:r w:rsidR="00FA688B" w:rsidRPr="00222176">
        <w:rPr>
          <w:rFonts w:ascii="Times New Roman" w:hAnsi="Times New Roman"/>
          <w:lang w:val="en-GB"/>
        </w:rPr>
        <w:fldChar w:fldCharType="end"/>
      </w:r>
      <w:r w:rsidRPr="00532E9E">
        <w:rPr>
          <w:rFonts w:ascii="Times New Roman" w:hAnsi="Times New Roman"/>
          <w:lang w:val="en-GB"/>
        </w:rPr>
        <w:t xml:space="preserve"> </w:t>
      </w:r>
      <w:r w:rsidR="00FA688B" w:rsidRPr="00532E9E">
        <w:rPr>
          <w:rFonts w:ascii="Times New Roman" w:hAnsi="Times New Roman"/>
          <w:lang w:val="en-GB"/>
        </w:rPr>
        <w:t>j</w:t>
      </w:r>
      <w:r w:rsidRPr="00532E9E">
        <w:rPr>
          <w:rFonts w:ascii="Times New Roman" w:hAnsi="Times New Roman"/>
          <w:lang w:val="en-GB"/>
        </w:rPr>
        <w:t xml:space="preserve">ournalism </w:t>
      </w:r>
      <w:r w:rsidR="00FA688B" w:rsidRPr="00532E9E">
        <w:rPr>
          <w:rFonts w:ascii="Times New Roman" w:hAnsi="Times New Roman"/>
          <w:lang w:val="en-GB"/>
        </w:rPr>
        <w:t xml:space="preserve">study </w:t>
      </w:r>
      <w:r w:rsidRPr="00532E9E">
        <w:rPr>
          <w:rFonts w:ascii="Times New Roman" w:hAnsi="Times New Roman"/>
          <w:lang w:val="en-GB"/>
        </w:rPr>
        <w:t xml:space="preserve">and </w:t>
      </w:r>
      <w:r w:rsidR="00FA688B" w:rsidRPr="00532E9E">
        <w:rPr>
          <w:rFonts w:ascii="Times New Roman" w:hAnsi="Times New Roman"/>
          <w:lang w:val="en-GB"/>
        </w:rPr>
        <w:t xml:space="preserve">Muzio et al’s </w:t>
      </w:r>
      <w:r w:rsidR="00FA688B" w:rsidRPr="00222176">
        <w:rPr>
          <w:rFonts w:ascii="Times New Roman" w:hAnsi="Times New Roman"/>
          <w:lang w:val="en-GB"/>
        </w:rPr>
        <w:fldChar w:fldCharType="begin"/>
      </w:r>
      <w:r w:rsidR="00FA688B" w:rsidRPr="00532E9E">
        <w:rPr>
          <w:rFonts w:ascii="Times New Roman" w:hAnsi="Times New Roman"/>
          <w:lang w:val="en-GB"/>
        </w:rPr>
        <w:instrText xml:space="preserve"> ADDIN EN.CITE &lt;EndNote&gt;&lt;Cite ExcludeAuth="1"&gt;&lt;Author&gt;Muzio&lt;/Author&gt;&lt;Year&gt;2008&lt;/Year&gt;&lt;RecNum&gt;2029&lt;/RecNum&gt;&lt;DisplayText&gt;(2008)&lt;/DisplayText&gt;&lt;record&gt;&lt;rec-number&gt;2029&lt;/rec-number&gt;&lt;foreign-keys&gt;&lt;key app="EN" db-id="w0tdrfaatpdwsyexar7p2a5kv0pr20efvzv0" timestamp="1451521673"&gt;2029&lt;/key&gt;&lt;/foreign-keys&gt;&lt;ref-type name="Book"&gt;6&lt;/ref-type&gt;&lt;contributors&gt;&lt;authors&gt;&lt;author&gt;Muzio, Daniel&lt;/author&gt;&lt;author&gt;Ackroyd, Stephen&lt;/author&gt;&lt;author&gt;Chanlat, Jean-Francois&lt;/author&gt;&lt;/authors&gt;&lt;/contributors&gt;&lt;titles&gt;&lt;title&gt;Redirections in the study of expert labour: established professions and new expert occupations&lt;/title&gt;&lt;/titles&gt;&lt;pages&gt;272-xiv, 272&lt;/pages&gt;&lt;keywords&gt;&lt;keyword&gt;Sociology&lt;/keyword&gt;&lt;keyword&gt;Professional workers&lt;/keyword&gt;&lt;keyword&gt;Skilled workers&lt;/keyword&gt;&lt;keyword&gt;Working life&lt;/keyword&gt;&lt;keyword&gt;Labour force&lt;/keyword&gt;&lt;keyword&gt;U.S.A.&lt;/keyword&gt;&lt;keyword&gt;Occupations&lt;/keyword&gt;&lt;keyword&gt;United Kingdom&lt;/keyword&gt;&lt;/keywords&gt;&lt;dates&gt;&lt;year&gt;2008&lt;/year&gt;&lt;pub-dates&gt;&lt;date&gt;2008&lt;/date&gt;&lt;/pub-dates&gt;&lt;/dates&gt;&lt;publisher&gt;Palgrave Macmillan&lt;/publisher&gt;&lt;isbn&gt;9781403998705&lt;/isbn&gt;&lt;accession-num&gt;37144147; 3873309&lt;/accession-num&gt;&lt;urls&gt;&lt;related-urls&gt;&lt;url&gt;http://search.proquest.com/docview/37144147?accountid=8630&lt;/url&gt;&lt;url&gt;http://diglib1.bham.ac.uk:3210/sfxlcl3?url_ver=Z39.88-2004&amp;amp;rft_val_fmt=info:ofi/fmt:kev:mtx:book&amp;amp;genre=book&amp;amp;sid=ProQ:International+Bibliography+of+the+Social+Sciences+%28IBSS%29&amp;amp;atitle=&amp;amp;title=Redirections+in+the+study+of+expert+labour%3A+established+professions+and+new+expert+occupations&amp;amp;issn=&amp;amp;date=2008-01-01&amp;amp;volume=&amp;amp;issue=&amp;amp;spage=xiv&amp;amp;au=Muzio%2C+Daniel%3BAckroyd%2C+Stephen%3BChanlat%2C+Jean-Francois&amp;amp;isbn=9781403998705&amp;amp;jtitle=&amp;amp;btitle=Redirections+in+the+study+of+expert+labour%3A+established+professions+and+new+expert+occupations&amp;amp;rft_id=info:eric/&amp;amp;rft_id=info:doi/&lt;/url&gt;&lt;/related-urls&gt;&lt;/urls&gt;&lt;remote-database-name&gt;International Bibliography of the Social Sciences (IBSS); ProQuest Social Sciences Premium Collection&lt;/remote-database-name&gt;&lt;language&gt;English&lt;/language&gt;&lt;/record&gt;&lt;/Cite&gt;&lt;/EndNote&gt;</w:instrText>
      </w:r>
      <w:r w:rsidR="00FA688B" w:rsidRPr="00222176">
        <w:rPr>
          <w:rFonts w:ascii="Times New Roman" w:hAnsi="Times New Roman"/>
          <w:lang w:val="en-GB"/>
        </w:rPr>
        <w:fldChar w:fldCharType="separate"/>
      </w:r>
      <w:r w:rsidR="00FA688B" w:rsidRPr="00532E9E">
        <w:rPr>
          <w:rFonts w:ascii="Times New Roman" w:hAnsi="Times New Roman"/>
          <w:noProof/>
          <w:lang w:val="en-GB"/>
        </w:rPr>
        <w:t>(</w:t>
      </w:r>
      <w:hyperlink w:anchor="_ENREF_53" w:tooltip="Muzio, 2008 #2029" w:history="1">
        <w:r w:rsidR="00E21C04" w:rsidRPr="00532E9E">
          <w:rPr>
            <w:rFonts w:ascii="Times New Roman" w:hAnsi="Times New Roman"/>
            <w:noProof/>
            <w:lang w:val="en-GB"/>
          </w:rPr>
          <w:t>2008</w:t>
        </w:r>
      </w:hyperlink>
      <w:r w:rsidR="00FA688B" w:rsidRPr="00532E9E">
        <w:rPr>
          <w:rFonts w:ascii="Times New Roman" w:hAnsi="Times New Roman"/>
          <w:noProof/>
          <w:lang w:val="en-GB"/>
        </w:rPr>
        <w:t>)</w:t>
      </w:r>
      <w:r w:rsidR="00FA688B" w:rsidRPr="00222176">
        <w:rPr>
          <w:rFonts w:ascii="Times New Roman" w:hAnsi="Times New Roman"/>
          <w:lang w:val="en-GB"/>
        </w:rPr>
        <w:fldChar w:fldCharType="end"/>
      </w:r>
      <w:r w:rsidRPr="00532E9E">
        <w:rPr>
          <w:rFonts w:ascii="Times New Roman" w:hAnsi="Times New Roman"/>
          <w:lang w:val="en-GB"/>
        </w:rPr>
        <w:t xml:space="preserve"> management consultant</w:t>
      </w:r>
      <w:r w:rsidR="00FA688B" w:rsidRPr="00532E9E">
        <w:rPr>
          <w:rFonts w:ascii="Times New Roman" w:hAnsi="Times New Roman"/>
          <w:lang w:val="en-GB"/>
        </w:rPr>
        <w:t xml:space="preserve"> study noted how the discourse of professionalism is changing. </w:t>
      </w:r>
    </w:p>
    <w:p w:rsidR="007B6EFF" w:rsidRPr="00532E9E" w:rsidRDefault="00CC0E5A" w:rsidP="00222176">
      <w:pPr>
        <w:spacing w:line="480" w:lineRule="auto"/>
        <w:ind w:firstLine="720"/>
        <w:rPr>
          <w:rFonts w:ascii="Times New Roman" w:hAnsi="Times New Roman"/>
        </w:rPr>
      </w:pPr>
      <w:r w:rsidRPr="00532E9E">
        <w:rPr>
          <w:rFonts w:ascii="Times New Roman" w:hAnsi="Times New Roman"/>
        </w:rPr>
        <w:t>Historically, sociology of professions r</w:t>
      </w:r>
      <w:r w:rsidR="00C67C8D" w:rsidRPr="00532E9E">
        <w:rPr>
          <w:rFonts w:ascii="Times New Roman" w:hAnsi="Times New Roman"/>
        </w:rPr>
        <w:t xml:space="preserve">esearch </w:t>
      </w:r>
      <w:r w:rsidR="00EC7B55" w:rsidRPr="00532E9E">
        <w:rPr>
          <w:rFonts w:ascii="Times New Roman" w:hAnsi="Times New Roman"/>
        </w:rPr>
        <w:t xml:space="preserve">typically </w:t>
      </w:r>
      <w:r w:rsidR="0031726C" w:rsidRPr="00532E9E">
        <w:rPr>
          <w:rFonts w:ascii="Times New Roman" w:hAnsi="Times New Roman"/>
        </w:rPr>
        <w:t>focus</w:t>
      </w:r>
      <w:r w:rsidR="00C67C8D" w:rsidRPr="00532E9E">
        <w:rPr>
          <w:rFonts w:ascii="Times New Roman" w:hAnsi="Times New Roman"/>
        </w:rPr>
        <w:t>ed</w:t>
      </w:r>
      <w:r w:rsidR="0031726C" w:rsidRPr="00532E9E">
        <w:rPr>
          <w:rFonts w:ascii="Times New Roman" w:hAnsi="Times New Roman"/>
        </w:rPr>
        <w:t xml:space="preserve"> on </w:t>
      </w:r>
      <w:r w:rsidR="00EC7B55" w:rsidRPr="00532E9E">
        <w:rPr>
          <w:rFonts w:ascii="Times New Roman" w:hAnsi="Times New Roman"/>
        </w:rPr>
        <w:t>t</w:t>
      </w:r>
      <w:r w:rsidR="00173ED3" w:rsidRPr="00532E9E">
        <w:rPr>
          <w:rFonts w:ascii="Times New Roman" w:hAnsi="Times New Roman"/>
        </w:rPr>
        <w:t>wo</w:t>
      </w:r>
      <w:r w:rsidR="00EC7B55" w:rsidRPr="00532E9E">
        <w:rPr>
          <w:rFonts w:ascii="Times New Roman" w:hAnsi="Times New Roman"/>
        </w:rPr>
        <w:t xml:space="preserve"> subgroups: </w:t>
      </w:r>
      <w:r w:rsidR="0012146A" w:rsidRPr="00532E9E">
        <w:rPr>
          <w:rFonts w:ascii="Times New Roman" w:hAnsi="Times New Roman"/>
        </w:rPr>
        <w:t xml:space="preserve">blue-collar </w:t>
      </w:r>
      <w:r w:rsidR="005B180E" w:rsidRPr="00532E9E">
        <w:rPr>
          <w:rFonts w:ascii="Times New Roman" w:hAnsi="Times New Roman"/>
        </w:rPr>
        <w:t>‘occupations’</w:t>
      </w:r>
      <w:r w:rsidR="005E268D" w:rsidRPr="00532E9E">
        <w:rPr>
          <w:rFonts w:ascii="Times New Roman" w:hAnsi="Times New Roman"/>
        </w:rPr>
        <w:t>,</w:t>
      </w:r>
      <w:r w:rsidR="00A97436" w:rsidRPr="00532E9E">
        <w:rPr>
          <w:rFonts w:ascii="Times New Roman" w:hAnsi="Times New Roman"/>
        </w:rPr>
        <w:t xml:space="preserve"> such as craftsmen and manual workers, </w:t>
      </w:r>
      <w:r w:rsidR="00173ED3" w:rsidRPr="00532E9E">
        <w:rPr>
          <w:rFonts w:ascii="Times New Roman" w:hAnsi="Times New Roman"/>
        </w:rPr>
        <w:t>and</w:t>
      </w:r>
      <w:r w:rsidR="00B9379C" w:rsidRPr="00532E9E">
        <w:rPr>
          <w:rFonts w:ascii="Times New Roman" w:hAnsi="Times New Roman"/>
        </w:rPr>
        <w:t xml:space="preserve"> </w:t>
      </w:r>
      <w:r w:rsidR="0012146A" w:rsidRPr="00532E9E">
        <w:rPr>
          <w:rFonts w:ascii="Times New Roman" w:hAnsi="Times New Roman"/>
        </w:rPr>
        <w:t xml:space="preserve">white-collar </w:t>
      </w:r>
      <w:r w:rsidR="005B180E" w:rsidRPr="00532E9E">
        <w:rPr>
          <w:rFonts w:ascii="Times New Roman" w:hAnsi="Times New Roman"/>
        </w:rPr>
        <w:t>‘</w:t>
      </w:r>
      <w:r w:rsidR="00EC7B55" w:rsidRPr="00532E9E">
        <w:rPr>
          <w:rFonts w:ascii="Times New Roman" w:hAnsi="Times New Roman"/>
        </w:rPr>
        <w:t>professions</w:t>
      </w:r>
      <w:r w:rsidR="005B180E" w:rsidRPr="00532E9E">
        <w:rPr>
          <w:rFonts w:ascii="Times New Roman" w:hAnsi="Times New Roman"/>
        </w:rPr>
        <w:t>’</w:t>
      </w:r>
      <w:r w:rsidR="005E268D" w:rsidRPr="00532E9E">
        <w:rPr>
          <w:rFonts w:ascii="Times New Roman" w:hAnsi="Times New Roman"/>
        </w:rPr>
        <w:t>,</w:t>
      </w:r>
      <w:r w:rsidR="00EC7B55" w:rsidRPr="00532E9E">
        <w:rPr>
          <w:rFonts w:ascii="Times New Roman" w:hAnsi="Times New Roman"/>
        </w:rPr>
        <w:t xml:space="preserve"> such as doctors and lawyers</w:t>
      </w:r>
      <w:r w:rsidR="004E282A" w:rsidRPr="00532E9E">
        <w:rPr>
          <w:rFonts w:ascii="Times New Roman" w:hAnsi="Times New Roman"/>
        </w:rPr>
        <w:t>,</w:t>
      </w:r>
      <w:r w:rsidR="00726FC2" w:rsidRPr="00532E9E">
        <w:rPr>
          <w:rFonts w:ascii="Times New Roman" w:hAnsi="Times New Roman"/>
        </w:rPr>
        <w:t xml:space="preserve"> who</w:t>
      </w:r>
      <w:r w:rsidR="00713F46" w:rsidRPr="00532E9E">
        <w:rPr>
          <w:rFonts w:ascii="Times New Roman" w:hAnsi="Times New Roman"/>
        </w:rPr>
        <w:t>se practice i</w:t>
      </w:r>
      <w:r w:rsidR="00726FC2" w:rsidRPr="00532E9E">
        <w:rPr>
          <w:rFonts w:ascii="Times New Roman" w:hAnsi="Times New Roman"/>
        </w:rPr>
        <w:t xml:space="preserve">s highly specialized through </w:t>
      </w:r>
      <w:r w:rsidR="005B180E" w:rsidRPr="00532E9E">
        <w:rPr>
          <w:rFonts w:ascii="Times New Roman" w:hAnsi="Times New Roman"/>
        </w:rPr>
        <w:t xml:space="preserve">advanced </w:t>
      </w:r>
      <w:r w:rsidR="00726FC2" w:rsidRPr="00532E9E">
        <w:rPr>
          <w:rFonts w:ascii="Times New Roman" w:hAnsi="Times New Roman"/>
        </w:rPr>
        <w:t xml:space="preserve">education and enforced by </w:t>
      </w:r>
      <w:r w:rsidR="003D1C82" w:rsidRPr="00532E9E">
        <w:rPr>
          <w:rFonts w:ascii="Times New Roman" w:hAnsi="Times New Roman"/>
        </w:rPr>
        <w:t xml:space="preserve">professional communities with </w:t>
      </w:r>
      <w:r w:rsidR="00726FC2" w:rsidRPr="00532E9E">
        <w:rPr>
          <w:rFonts w:ascii="Times New Roman" w:hAnsi="Times New Roman"/>
        </w:rPr>
        <w:t xml:space="preserve">ethical norms such as </w:t>
      </w:r>
      <w:r w:rsidR="00713F46" w:rsidRPr="00532E9E">
        <w:rPr>
          <w:rFonts w:ascii="Times New Roman" w:hAnsi="Times New Roman"/>
        </w:rPr>
        <w:t xml:space="preserve">physicians’ </w:t>
      </w:r>
      <w:r w:rsidR="00726FC2" w:rsidRPr="00532E9E">
        <w:rPr>
          <w:rFonts w:ascii="Times New Roman" w:hAnsi="Times New Roman"/>
        </w:rPr>
        <w:t>Hippocratic Oath</w:t>
      </w:r>
      <w:r w:rsidR="00173ED3" w:rsidRPr="00532E9E">
        <w:rPr>
          <w:rFonts w:ascii="Times New Roman" w:hAnsi="Times New Roman"/>
        </w:rPr>
        <w:t xml:space="preserve"> </w:t>
      </w:r>
      <w:r w:rsidR="00B9379C" w:rsidRPr="00532E9E">
        <w:rPr>
          <w:rFonts w:ascii="Times New Roman" w:hAnsi="Times New Roman"/>
        </w:rPr>
        <w:t xml:space="preserve">and lawyers’ bar association </w:t>
      </w:r>
      <w:r w:rsidR="00EC7B55" w:rsidRPr="00222176">
        <w:rPr>
          <w:rFonts w:ascii="Times New Roman" w:hAnsi="Times New Roman"/>
        </w:rPr>
        <w:fldChar w:fldCharType="begin"/>
      </w:r>
      <w:r w:rsidR="004A0AEA" w:rsidRPr="00532E9E">
        <w:rPr>
          <w:rFonts w:ascii="Times New Roman" w:hAnsi="Times New Roman"/>
        </w:rPr>
        <w:instrText xml:space="preserve"> ADDIN EN.CITE &lt;EndNote&gt;&lt;Cite&gt;&lt;Author&gt;Crompton&lt;/Author&gt;&lt;Year&gt;1984&lt;/Year&gt;&lt;RecNum&gt;1970&lt;/RecNum&gt;&lt;DisplayText&gt;(Crompton and Jones, 1984; Braverman, 1974)&lt;/DisplayText&gt;&lt;record&gt;&lt;rec-number&gt;1970&lt;/rec-number&gt;&lt;foreign-keys&gt;&lt;key app="EN" db-id="w0tdrfaatpdwsyexar7p2a5kv0pr20efvzv0" timestamp="1437350423"&gt;1970&lt;/key&gt;&lt;/foreign-keys&gt;&lt;ref-type name="Book"&gt;6&lt;/ref-type&gt;&lt;contributors&gt;&lt;authors&gt;&lt;author&gt;Crompton, R.&lt;/author&gt;&lt;author&gt;Jones, G.&lt;/author&gt;&lt;/authors&gt;&lt;/contributors&gt;&lt;titles&gt;&lt;title&gt;White-Collar Proletariat: Deskilling and Gender in Clerical Work&lt;/title&gt;&lt;/titles&gt;&lt;dates&gt;&lt;year&gt;1984&lt;/year&gt;&lt;/dates&gt;&lt;pub-location&gt;Philadelphia, PA&lt;/pub-location&gt;&lt;publisher&gt;Temple University Press&lt;/publisher&gt;&lt;urls&gt;&lt;/urls&gt;&lt;/record&gt;&lt;/Cite&gt;&lt;Cite&gt;&lt;Author&gt;Braverman&lt;/Author&gt;&lt;Year&gt;1974&lt;/Year&gt;&lt;RecNum&gt;575&lt;/RecNum&gt;&lt;record&gt;&lt;rec-number&gt;575&lt;/rec-number&gt;&lt;foreign-keys&gt;&lt;key app="EN" db-id="w0tdrfaatpdwsyexar7p2a5kv0pr20efvzv0" timestamp="1330457016"&gt;575&lt;/key&gt;&lt;/foreign-keys&gt;&lt;ref-type name="Book"&gt;6&lt;/ref-type&gt;&lt;contributors&gt;&lt;authors&gt;&lt;author&gt;Braverman, Harry&lt;/author&gt;&lt;/authors&gt;&lt;/contributors&gt;&lt;titles&gt;&lt;title&gt;Labor and monopoly capital: The degradation of work in the twentieth century&lt;/title&gt;&lt;/titles&gt;&lt;pages&gt;xiii, 465 p.&lt;/pages&gt;&lt;keywords&gt;&lt;keyword&gt;Division of labor History.&lt;/keyword&gt;&lt;keyword&gt;Machinery in the workplace History.&lt;/keyword&gt;&lt;keyword&gt;Industrial management History.&lt;/keyword&gt;&lt;/keywords&gt;&lt;dates&gt;&lt;year&gt;1974&lt;/year&gt;&lt;/dates&gt;&lt;pub-location&gt;New York&lt;/pub-location&gt;&lt;publisher&gt;Monthly Review Press&lt;/publisher&gt;&lt;isbn&gt;0853453403&lt;/isbn&gt;&lt;accession-num&gt;788307&lt;/accession-num&gt;&lt;call-num&gt;Jefferson or Adams Building Reading Rooms HD51; .B7 1975&lt;/call-num&gt;&lt;urls&gt;&lt;/urls&gt;&lt;/record&gt;&lt;/Cite&gt;&lt;/EndNote&gt;</w:instrText>
      </w:r>
      <w:r w:rsidR="00EC7B55" w:rsidRPr="00222176">
        <w:rPr>
          <w:rFonts w:ascii="Times New Roman" w:hAnsi="Times New Roman"/>
        </w:rPr>
        <w:fldChar w:fldCharType="separate"/>
      </w:r>
      <w:r w:rsidR="004A0AEA" w:rsidRPr="00532E9E">
        <w:rPr>
          <w:rFonts w:ascii="Times New Roman" w:hAnsi="Times New Roman"/>
          <w:noProof/>
        </w:rPr>
        <w:t>(</w:t>
      </w:r>
      <w:hyperlink w:anchor="_ENREF_21" w:tooltip="Crompton, 1984 #1970" w:history="1">
        <w:r w:rsidR="00E21C04" w:rsidRPr="00532E9E">
          <w:rPr>
            <w:rFonts w:ascii="Times New Roman" w:hAnsi="Times New Roman"/>
            <w:noProof/>
          </w:rPr>
          <w:t>Crompton and Jones, 1984</w:t>
        </w:r>
      </w:hyperlink>
      <w:r w:rsidR="004A0AEA" w:rsidRPr="00532E9E">
        <w:rPr>
          <w:rFonts w:ascii="Times New Roman" w:hAnsi="Times New Roman"/>
          <w:noProof/>
        </w:rPr>
        <w:t xml:space="preserve">; </w:t>
      </w:r>
      <w:hyperlink w:anchor="_ENREF_15" w:tooltip="Braverman, 1974 #575" w:history="1">
        <w:r w:rsidR="00E21C04" w:rsidRPr="00532E9E">
          <w:rPr>
            <w:rFonts w:ascii="Times New Roman" w:hAnsi="Times New Roman"/>
            <w:noProof/>
          </w:rPr>
          <w:t>Braverman, 1974</w:t>
        </w:r>
      </w:hyperlink>
      <w:r w:rsidR="004A0AEA" w:rsidRPr="00532E9E">
        <w:rPr>
          <w:rFonts w:ascii="Times New Roman" w:hAnsi="Times New Roman"/>
          <w:noProof/>
        </w:rPr>
        <w:t>)</w:t>
      </w:r>
      <w:r w:rsidR="00EC7B55" w:rsidRPr="00222176">
        <w:rPr>
          <w:rFonts w:ascii="Times New Roman" w:hAnsi="Times New Roman"/>
        </w:rPr>
        <w:fldChar w:fldCharType="end"/>
      </w:r>
      <w:r w:rsidR="00EC7B55" w:rsidRPr="00532E9E">
        <w:rPr>
          <w:rFonts w:ascii="Times New Roman" w:hAnsi="Times New Roman"/>
        </w:rPr>
        <w:t xml:space="preserve">. </w:t>
      </w:r>
      <w:r w:rsidR="007B6EFF" w:rsidRPr="00532E9E">
        <w:rPr>
          <w:rFonts w:ascii="Times New Roman" w:hAnsi="Times New Roman"/>
        </w:rPr>
        <w:t>As such, professions are defined as a form of work which is accomplished by extensively educated</w:t>
      </w:r>
      <w:r w:rsidR="00BA7B2F" w:rsidRPr="00532E9E">
        <w:rPr>
          <w:rFonts w:ascii="Times New Roman" w:hAnsi="Times New Roman"/>
        </w:rPr>
        <w:t>,</w:t>
      </w:r>
      <w:r w:rsidR="007B6EFF" w:rsidRPr="00532E9E">
        <w:rPr>
          <w:rFonts w:ascii="Times New Roman" w:hAnsi="Times New Roman"/>
        </w:rPr>
        <w:t xml:space="preserve"> highly-skilled people </w:t>
      </w:r>
      <w:r w:rsidR="00BA7B2F" w:rsidRPr="00532E9E">
        <w:rPr>
          <w:rFonts w:ascii="Times New Roman" w:hAnsi="Times New Roman"/>
        </w:rPr>
        <w:t xml:space="preserve">in a defined area of study based on an established theoretical foundation </w:t>
      </w:r>
      <w:r w:rsidR="007B6EFF" w:rsidRPr="00532E9E">
        <w:rPr>
          <w:rFonts w:ascii="Times New Roman" w:hAnsi="Times New Roman"/>
        </w:rPr>
        <w:t>who typical belong to membership organizations and work autonomously within the standards established by a</w:t>
      </w:r>
      <w:r w:rsidR="00BA7B2F" w:rsidRPr="00532E9E">
        <w:rPr>
          <w:rFonts w:ascii="Times New Roman" w:hAnsi="Times New Roman"/>
        </w:rPr>
        <w:t>n</w:t>
      </w:r>
      <w:r w:rsidR="007B6EFF" w:rsidRPr="00532E9E">
        <w:rPr>
          <w:rFonts w:ascii="Times New Roman" w:hAnsi="Times New Roman"/>
        </w:rPr>
        <w:t xml:space="preserve"> </w:t>
      </w:r>
      <w:r w:rsidR="00BA7B2F" w:rsidRPr="00532E9E">
        <w:rPr>
          <w:rFonts w:ascii="Times New Roman" w:hAnsi="Times New Roman"/>
        </w:rPr>
        <w:t xml:space="preserve">accrediting agency or regulatory </w:t>
      </w:r>
      <w:r w:rsidR="007B6EFF" w:rsidRPr="00532E9E">
        <w:rPr>
          <w:rFonts w:ascii="Times New Roman" w:hAnsi="Times New Roman"/>
        </w:rPr>
        <w:t>body</w:t>
      </w:r>
      <w:r w:rsidR="00261D44" w:rsidRPr="00532E9E">
        <w:rPr>
          <w:rFonts w:ascii="Times New Roman" w:hAnsi="Times New Roman"/>
        </w:rPr>
        <w:t xml:space="preserve">. To achieve professional status, </w:t>
      </w:r>
      <w:hyperlink w:anchor="_ENREF_52" w:tooltip="Millerson, 1964 #2052" w:history="1">
        <w:r w:rsidR="00E21C04" w:rsidRPr="00222176">
          <w:rPr>
            <w:rFonts w:ascii="Times New Roman" w:hAnsi="Times New Roman"/>
          </w:rPr>
          <w:fldChar w:fldCharType="begin"/>
        </w:r>
        <w:r w:rsidR="00E21C04">
          <w:rPr>
            <w:rFonts w:ascii="Times New Roman" w:hAnsi="Times New Roman"/>
          </w:rPr>
          <w:instrText xml:space="preserve"> ADDIN EN.CITE &lt;EndNote&gt;&lt;Cite AuthorYear="1"&gt;&lt;Author&gt;Millerson&lt;/Author&gt;&lt;Year&gt;1964&lt;/Year&gt;&lt;RecNum&gt;2052&lt;/RecNum&gt;&lt;DisplayText&gt;Millerson (1964)&lt;/DisplayText&gt;&lt;record&gt;&lt;rec-number&gt;2052&lt;/rec-number&gt;&lt;foreign-keys&gt;&lt;key app="EN" db-id="w0tdrfaatpdwsyexar7p2a5kv0pr20efvzv0" timestamp="1460044171"&gt;2052&lt;/key&gt;&lt;/foreign-keys&gt;&lt;ref-type name="Journal Article"&gt;17&lt;/ref-type&gt;&lt;contributors&gt;&lt;authors&gt;&lt;author&gt;Millerson, G.&lt;/author&gt;&lt;/authors&gt;&lt;/contributors&gt;&lt;titles&gt;&lt;title&gt;Dilemmas of Professionalism&lt;/title&gt;&lt;secondary-title&gt;New Society&lt;/secondary-title&gt;&lt;/titles&gt;&lt;periodical&gt;&lt;full-title&gt;New Society&lt;/full-title&gt;&lt;/periodical&gt;&lt;pages&gt;15-16&lt;/pages&gt;&lt;dates&gt;&lt;year&gt;1964&lt;/year&gt;&lt;/dates&gt;&lt;urls&gt;&lt;/urls&gt;&lt;/record&gt;&lt;/Cite&gt;&lt;/EndNote&gt;</w:instrText>
        </w:r>
        <w:r w:rsidR="00E21C04" w:rsidRPr="00222176">
          <w:rPr>
            <w:rFonts w:ascii="Times New Roman" w:hAnsi="Times New Roman"/>
          </w:rPr>
          <w:fldChar w:fldCharType="separate"/>
        </w:r>
        <w:r w:rsidR="00E21C04">
          <w:rPr>
            <w:rFonts w:ascii="Times New Roman" w:hAnsi="Times New Roman"/>
            <w:noProof/>
          </w:rPr>
          <w:t>Millerson (1964)</w:t>
        </w:r>
        <w:r w:rsidR="00E21C04" w:rsidRPr="00222176">
          <w:rPr>
            <w:rFonts w:ascii="Times New Roman" w:hAnsi="Times New Roman"/>
          </w:rPr>
          <w:fldChar w:fldCharType="end"/>
        </w:r>
      </w:hyperlink>
      <w:r w:rsidR="00582D90">
        <w:rPr>
          <w:rFonts w:ascii="Times New Roman" w:hAnsi="Times New Roman"/>
        </w:rPr>
        <w:t xml:space="preserve"> notes, </w:t>
      </w:r>
      <w:r w:rsidR="00582D90" w:rsidRPr="003F7E5E">
        <w:rPr>
          <w:rFonts w:ascii="Times New Roman" w:hAnsi="Times New Roman"/>
        </w:rPr>
        <w:t>there must be recognition of the field’s competence by both its members and the general public</w:t>
      </w:r>
      <w:r w:rsidR="00582D90">
        <w:rPr>
          <w:rFonts w:ascii="Times New Roman" w:hAnsi="Times New Roman"/>
        </w:rPr>
        <w:t>.</w:t>
      </w:r>
    </w:p>
    <w:p w:rsidR="00D2099D" w:rsidRPr="00532E9E" w:rsidRDefault="00FA688B">
      <w:pPr>
        <w:spacing w:line="480" w:lineRule="auto"/>
        <w:ind w:firstLine="720"/>
        <w:rPr>
          <w:rFonts w:ascii="Times New Roman" w:hAnsi="Times New Roman"/>
        </w:rPr>
      </w:pPr>
      <w:r w:rsidRPr="00532E9E">
        <w:rPr>
          <w:rFonts w:ascii="Times New Roman" w:hAnsi="Times New Roman"/>
        </w:rPr>
        <w:t>However, f</w:t>
      </w:r>
      <w:r w:rsidR="003209A0" w:rsidRPr="00532E9E">
        <w:rPr>
          <w:rFonts w:ascii="Times New Roman" w:hAnsi="Times New Roman"/>
        </w:rPr>
        <w:t xml:space="preserve">indings </w:t>
      </w:r>
      <w:r w:rsidR="003A370E" w:rsidRPr="00532E9E">
        <w:rPr>
          <w:rFonts w:ascii="Times New Roman" w:hAnsi="Times New Roman"/>
        </w:rPr>
        <w:t>in th</w:t>
      </w:r>
      <w:r w:rsidR="006B360D" w:rsidRPr="00532E9E">
        <w:rPr>
          <w:rFonts w:ascii="Times New Roman" w:hAnsi="Times New Roman"/>
        </w:rPr>
        <w:t>e present</w:t>
      </w:r>
      <w:r w:rsidR="003A370E" w:rsidRPr="00532E9E">
        <w:rPr>
          <w:rFonts w:ascii="Times New Roman" w:hAnsi="Times New Roman"/>
        </w:rPr>
        <w:t xml:space="preserve"> study </w:t>
      </w:r>
      <w:r w:rsidR="003209A0" w:rsidRPr="00532E9E">
        <w:rPr>
          <w:rFonts w:ascii="Times New Roman" w:hAnsi="Times New Roman"/>
        </w:rPr>
        <w:t xml:space="preserve">reveal </w:t>
      </w:r>
      <w:r w:rsidR="0012146A" w:rsidRPr="00532E9E">
        <w:rPr>
          <w:rFonts w:ascii="Times New Roman" w:hAnsi="Times New Roman"/>
        </w:rPr>
        <w:t xml:space="preserve">that post-9/11 pilots do not fit neatly into </w:t>
      </w:r>
      <w:r w:rsidR="00362392" w:rsidRPr="00532E9E">
        <w:rPr>
          <w:rFonts w:ascii="Times New Roman" w:hAnsi="Times New Roman"/>
        </w:rPr>
        <w:t xml:space="preserve">previous </w:t>
      </w:r>
      <w:r w:rsidR="009D718E" w:rsidRPr="00532E9E">
        <w:rPr>
          <w:rFonts w:ascii="Times New Roman" w:hAnsi="Times New Roman"/>
        </w:rPr>
        <w:t xml:space="preserve">sociology of professions </w:t>
      </w:r>
      <w:r w:rsidR="0012146A" w:rsidRPr="00532E9E">
        <w:rPr>
          <w:rFonts w:ascii="Times New Roman" w:hAnsi="Times New Roman"/>
        </w:rPr>
        <w:t>definition</w:t>
      </w:r>
      <w:r w:rsidR="009D718E" w:rsidRPr="00532E9E">
        <w:rPr>
          <w:rFonts w:ascii="Times New Roman" w:hAnsi="Times New Roman"/>
        </w:rPr>
        <w:t>s</w:t>
      </w:r>
      <w:r w:rsidR="00E24246" w:rsidRPr="00532E9E">
        <w:rPr>
          <w:rFonts w:ascii="Times New Roman" w:hAnsi="Times New Roman"/>
        </w:rPr>
        <w:t xml:space="preserve"> of occupation </w:t>
      </w:r>
      <w:r w:rsidR="00261D44" w:rsidRPr="00532E9E">
        <w:rPr>
          <w:rFonts w:ascii="Times New Roman" w:hAnsi="Times New Roman"/>
        </w:rPr>
        <w:t xml:space="preserve">or </w:t>
      </w:r>
      <w:r w:rsidR="00E24246" w:rsidRPr="00532E9E">
        <w:rPr>
          <w:rFonts w:ascii="Times New Roman" w:hAnsi="Times New Roman"/>
        </w:rPr>
        <w:t>profession</w:t>
      </w:r>
      <w:r w:rsidR="00D441C5" w:rsidRPr="00532E9E">
        <w:rPr>
          <w:rFonts w:ascii="Times New Roman" w:hAnsi="Times New Roman"/>
        </w:rPr>
        <w:t>,</w:t>
      </w:r>
      <w:r w:rsidR="006B360D" w:rsidRPr="00532E9E">
        <w:rPr>
          <w:rFonts w:ascii="Times New Roman" w:hAnsi="Times New Roman"/>
        </w:rPr>
        <w:t xml:space="preserve"> but rather</w:t>
      </w:r>
      <w:r w:rsidR="007F776B" w:rsidRPr="00532E9E">
        <w:rPr>
          <w:rFonts w:ascii="Times New Roman" w:hAnsi="Times New Roman"/>
        </w:rPr>
        <w:t xml:space="preserve"> encompass </w:t>
      </w:r>
      <w:r w:rsidR="002253C3" w:rsidRPr="00532E9E">
        <w:rPr>
          <w:rFonts w:ascii="Times New Roman" w:hAnsi="Times New Roman"/>
        </w:rPr>
        <w:t xml:space="preserve">some </w:t>
      </w:r>
      <w:r w:rsidR="007F776B" w:rsidRPr="00532E9E">
        <w:rPr>
          <w:rFonts w:ascii="Times New Roman" w:hAnsi="Times New Roman"/>
        </w:rPr>
        <w:t>aspects of both</w:t>
      </w:r>
      <w:r w:rsidR="00582D90">
        <w:rPr>
          <w:rFonts w:ascii="Times New Roman" w:hAnsi="Times New Roman"/>
        </w:rPr>
        <w:t xml:space="preserve"> categories</w:t>
      </w:r>
      <w:r w:rsidR="0047407F" w:rsidRPr="00532E9E">
        <w:rPr>
          <w:rFonts w:ascii="Times New Roman" w:hAnsi="Times New Roman"/>
        </w:rPr>
        <w:t>.</w:t>
      </w:r>
      <w:r w:rsidR="009D718E" w:rsidRPr="00532E9E">
        <w:rPr>
          <w:rFonts w:ascii="Times New Roman" w:hAnsi="Times New Roman"/>
        </w:rPr>
        <w:t xml:space="preserve"> </w:t>
      </w:r>
      <w:r w:rsidR="006162B9" w:rsidRPr="00532E9E">
        <w:rPr>
          <w:rFonts w:ascii="Times New Roman" w:hAnsi="Times New Roman"/>
        </w:rPr>
        <w:t>For instance, s</w:t>
      </w:r>
      <w:r w:rsidR="00F52F0A" w:rsidRPr="00532E9E">
        <w:rPr>
          <w:rFonts w:ascii="Times New Roman" w:hAnsi="Times New Roman"/>
        </w:rPr>
        <w:t xml:space="preserve">imilar to many occupations, pilots are skilled in the operation of machines and working with their hands, </w:t>
      </w:r>
      <w:r w:rsidR="00D441C5" w:rsidRPr="00532E9E">
        <w:rPr>
          <w:rFonts w:ascii="Times New Roman" w:hAnsi="Times New Roman"/>
        </w:rPr>
        <w:t xml:space="preserve">are </w:t>
      </w:r>
      <w:r w:rsidR="00F52F0A" w:rsidRPr="00532E9E">
        <w:rPr>
          <w:rFonts w:ascii="Times New Roman" w:hAnsi="Times New Roman"/>
        </w:rPr>
        <w:t xml:space="preserve">paid hourly based on employer </w:t>
      </w:r>
      <w:r w:rsidR="00582D90">
        <w:rPr>
          <w:rFonts w:ascii="Times New Roman" w:hAnsi="Times New Roman"/>
        </w:rPr>
        <w:t xml:space="preserve">established </w:t>
      </w:r>
      <w:r w:rsidR="00F52F0A" w:rsidRPr="00532E9E">
        <w:rPr>
          <w:rFonts w:ascii="Times New Roman" w:hAnsi="Times New Roman"/>
        </w:rPr>
        <w:t xml:space="preserve">work schedules, and do not typically aspire to </w:t>
      </w:r>
      <w:r w:rsidR="0012146A" w:rsidRPr="00532E9E">
        <w:rPr>
          <w:rFonts w:ascii="Times New Roman" w:hAnsi="Times New Roman"/>
        </w:rPr>
        <w:t xml:space="preserve">white-collar </w:t>
      </w:r>
      <w:r w:rsidR="00F52F0A" w:rsidRPr="00532E9E">
        <w:rPr>
          <w:rFonts w:ascii="Times New Roman" w:hAnsi="Times New Roman"/>
        </w:rPr>
        <w:t xml:space="preserve">managerial roles </w:t>
      </w:r>
      <w:r w:rsidR="00F52F0A" w:rsidRPr="00222176">
        <w:rPr>
          <w:rFonts w:ascii="Times New Roman" w:hAnsi="Times New Roman"/>
        </w:rPr>
        <w:fldChar w:fldCharType="begin">
          <w:fldData xml:space="preserve">PEVuZE5vdGU+PENpdGU+PEF1dGhvcj5Bcm1zdHJvbmc8L0F1dGhvcj48WWVhcj4xOTgzPC9ZZWFy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</w:fldData>
        </w:fldChar>
      </w:r>
      <w:r w:rsidR="00C60D1E" w:rsidRPr="00532E9E">
        <w:rPr>
          <w:rFonts w:ascii="Times New Roman" w:hAnsi="Times New Roman"/>
        </w:rPr>
        <w:instrText xml:space="preserve"> ADDIN EN.CITE </w:instrText>
      </w:r>
      <w:r w:rsidR="00C60D1E" w:rsidRPr="00222176">
        <w:rPr>
          <w:rFonts w:ascii="Times New Roman" w:hAnsi="Times New Roman"/>
        </w:rPr>
        <w:fldChar w:fldCharType="begin">
          <w:fldData xml:space="preserve">PEVuZE5vdGU+PENpdGU+PEF1dGhvcj5Bcm1zdHJvbmc8L0F1dGhvcj48WWVhcj4xOTgzPC9ZZWFy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</w:fldData>
        </w:fldChar>
      </w:r>
      <w:r w:rsidR="00C60D1E" w:rsidRPr="00532E9E">
        <w:rPr>
          <w:rFonts w:ascii="Times New Roman" w:hAnsi="Times New Roman"/>
        </w:rPr>
        <w:instrText xml:space="preserve"> ADDIN EN.CITE.DATA </w:instrText>
      </w:r>
      <w:r w:rsidR="00C60D1E" w:rsidRPr="00222176">
        <w:rPr>
          <w:rFonts w:ascii="Times New Roman" w:hAnsi="Times New Roman"/>
        </w:rPr>
      </w:r>
      <w:r w:rsidR="00C60D1E" w:rsidRPr="00222176">
        <w:rPr>
          <w:rFonts w:ascii="Times New Roman" w:hAnsi="Times New Roman"/>
        </w:rPr>
        <w:fldChar w:fldCharType="end"/>
      </w:r>
      <w:r w:rsidR="00F52F0A" w:rsidRPr="00222176">
        <w:rPr>
          <w:rFonts w:ascii="Times New Roman" w:hAnsi="Times New Roman"/>
        </w:rPr>
      </w:r>
      <w:r w:rsidR="00F52F0A" w:rsidRPr="00222176">
        <w:rPr>
          <w:rFonts w:ascii="Times New Roman" w:hAnsi="Times New Roman"/>
        </w:rPr>
        <w:fldChar w:fldCharType="separate"/>
      </w:r>
      <w:r w:rsidR="00F52F0A" w:rsidRPr="00532E9E">
        <w:rPr>
          <w:rFonts w:ascii="Times New Roman" w:hAnsi="Times New Roman"/>
          <w:noProof/>
        </w:rPr>
        <w:t>(</w:t>
      </w:r>
      <w:hyperlink w:anchor="_ENREF_9" w:tooltip="Armstrong, 1983 #1969" w:history="1">
        <w:r w:rsidR="00E21C04" w:rsidRPr="00532E9E">
          <w:rPr>
            <w:rFonts w:ascii="Times New Roman" w:hAnsi="Times New Roman"/>
            <w:noProof/>
          </w:rPr>
          <w:t>Armstrong, 1983</w:t>
        </w:r>
      </w:hyperlink>
      <w:r w:rsidR="00F52F0A" w:rsidRPr="00532E9E">
        <w:rPr>
          <w:rFonts w:ascii="Times New Roman" w:hAnsi="Times New Roman"/>
          <w:noProof/>
        </w:rPr>
        <w:t>)</w:t>
      </w:r>
      <w:r w:rsidR="00F52F0A" w:rsidRPr="00222176">
        <w:rPr>
          <w:rFonts w:ascii="Times New Roman" w:hAnsi="Times New Roman"/>
        </w:rPr>
        <w:fldChar w:fldCharType="end"/>
      </w:r>
      <w:r w:rsidR="00F52F0A" w:rsidRPr="00532E9E">
        <w:rPr>
          <w:rFonts w:ascii="Times New Roman" w:hAnsi="Times New Roman"/>
        </w:rPr>
        <w:t xml:space="preserve">. </w:t>
      </w:r>
      <w:r w:rsidR="00E24246" w:rsidRPr="00532E9E">
        <w:rPr>
          <w:rFonts w:ascii="Times New Roman" w:hAnsi="Times New Roman"/>
        </w:rPr>
        <w:t>Since p</w:t>
      </w:r>
      <w:r w:rsidR="00D326C8" w:rsidRPr="00532E9E">
        <w:rPr>
          <w:rFonts w:ascii="Times New Roman" w:hAnsi="Times New Roman"/>
        </w:rPr>
        <w:t xml:space="preserve">ilots’ salaries are a large percentage of an airline’s labour costs which </w:t>
      </w:r>
      <w:r w:rsidR="00906D16" w:rsidRPr="00532E9E">
        <w:rPr>
          <w:rFonts w:ascii="Times New Roman" w:hAnsi="Times New Roman"/>
        </w:rPr>
        <w:t xml:space="preserve">itself </w:t>
      </w:r>
      <w:r w:rsidR="00D326C8" w:rsidRPr="00532E9E">
        <w:rPr>
          <w:rFonts w:ascii="Times New Roman" w:hAnsi="Times New Roman"/>
        </w:rPr>
        <w:t xml:space="preserve">accounts for about 30 percent of </w:t>
      </w:r>
      <w:r w:rsidR="00362392" w:rsidRPr="00532E9E">
        <w:rPr>
          <w:rFonts w:ascii="Times New Roman" w:hAnsi="Times New Roman"/>
        </w:rPr>
        <w:t>airline</w:t>
      </w:r>
      <w:r w:rsidR="00D326C8" w:rsidRPr="00532E9E">
        <w:rPr>
          <w:rFonts w:ascii="Times New Roman" w:hAnsi="Times New Roman"/>
        </w:rPr>
        <w:t xml:space="preserve"> </w:t>
      </w:r>
      <w:r w:rsidR="005F3C20" w:rsidRPr="00532E9E">
        <w:rPr>
          <w:rFonts w:ascii="Times New Roman" w:hAnsi="Times New Roman"/>
        </w:rPr>
        <w:t>overhead</w:t>
      </w:r>
      <w:r w:rsidR="00D326C8" w:rsidRPr="00532E9E">
        <w:rPr>
          <w:rFonts w:ascii="Times New Roman" w:hAnsi="Times New Roman"/>
        </w:rPr>
        <w:t xml:space="preserve">, </w:t>
      </w:r>
      <w:r w:rsidR="00E24246" w:rsidRPr="00532E9E">
        <w:rPr>
          <w:rFonts w:ascii="Times New Roman" w:hAnsi="Times New Roman"/>
        </w:rPr>
        <w:t xml:space="preserve">managers are motivated </w:t>
      </w:r>
      <w:r w:rsidR="00D326C8" w:rsidRPr="00532E9E">
        <w:rPr>
          <w:rFonts w:ascii="Times New Roman" w:hAnsi="Times New Roman"/>
        </w:rPr>
        <w:t xml:space="preserve">to </w:t>
      </w:r>
      <w:r w:rsidR="0047407F" w:rsidRPr="00532E9E">
        <w:rPr>
          <w:rFonts w:ascii="Times New Roman" w:hAnsi="Times New Roman"/>
        </w:rPr>
        <w:t xml:space="preserve">increase control and </w:t>
      </w:r>
      <w:r w:rsidR="00D326C8" w:rsidRPr="00532E9E">
        <w:rPr>
          <w:rFonts w:ascii="Times New Roman" w:hAnsi="Times New Roman"/>
        </w:rPr>
        <w:t>enhance productivity</w:t>
      </w:r>
      <w:r w:rsidR="0047407F" w:rsidRPr="00532E9E">
        <w:rPr>
          <w:rFonts w:ascii="Times New Roman" w:hAnsi="Times New Roman"/>
        </w:rPr>
        <w:t xml:space="preserve"> </w:t>
      </w:r>
      <w:r w:rsidR="00BA201B" w:rsidRPr="00BE7F1F">
        <w:rPr>
          <w:rFonts w:ascii="Times New Roman" w:hAnsi="Times New Roman"/>
        </w:rPr>
        <w:fldChar w:fldCharType="begin"/>
      </w:r>
      <w:r w:rsidR="004A0AEA" w:rsidRPr="00532E9E">
        <w:rPr>
          <w:rFonts w:ascii="Times New Roman" w:hAnsi="Times New Roman"/>
        </w:rPr>
        <w:instrText xml:space="preserve"> ADDIN EN.CITE &lt;EndNote&gt;&lt;Cite&gt;&lt;Author&gt;Harvey&lt;/Author&gt;&lt;Year&gt;2007&lt;/Year&gt;&lt;RecNum&gt;1973&lt;/RecNum&gt;&lt;DisplayText&gt;(Harvey, 2007; Gittell and Bamber, 2010)&lt;/DisplayText&gt;&lt;record&gt;&lt;rec-number&gt;1973&lt;/rec-number&gt;&lt;foreign-keys&gt;&lt;key app="EN" db-id="w0tdrfaatpdwsyexar7p2a5kv0pr20efvzv0" timestamp="1437851423"&gt;1973&lt;/key&gt;&lt;/foreign-keys&gt;&lt;ref-type name="Book"&gt;6&lt;/ref-type&gt;&lt;contributors&gt;&lt;authors&gt;&lt;author&gt;Harvey, Geraint&lt;/author&gt;&lt;/authors&gt;&lt;/contributors&gt;&lt;titles&gt;&lt;title&gt;Management in the Airline Industry&lt;/title&gt;&lt;/titles&gt;&lt;dates&gt;&lt;year&gt;2007&lt;/year&gt;&lt;/dates&gt;&lt;pub-location&gt;London&lt;/pub-location&gt;&lt;publisher&gt;Routledge&lt;/publisher&gt;&lt;urls&gt;&lt;/urls&gt;&lt;/record&gt;&lt;/Cite&gt;&lt;Cite&gt;&lt;Author&gt;Gittell&lt;/Author&gt;&lt;Year&gt;2010&lt;/Year&gt;&lt;RecNum&gt;1964&lt;/RecNum&gt;&lt;record&gt;&lt;rec-number&gt;1964&lt;/rec-number&gt;&lt;foreign-keys&gt;&lt;key app="EN" db-id="w0tdrfaatpdwsyexar7p2a5kv0pr20efvzv0" timestamp="1436229333"&gt;1964&lt;/key&gt;&lt;/foreign-keys&gt;&lt;ref-type name="Journal Article"&gt;17&lt;/ref-type&gt;&lt;contributors&gt;&lt;authors&gt;&lt;author&gt;Gittell, J.&lt;/author&gt;&lt;author&gt;Bamber, G. J.&lt;/author&gt;&lt;/authors&gt;&lt;/contributors&gt;&lt;titles&gt;&lt;title&gt;High- and low-road strategies for competing on costs and their implications for employment relations: International studies in the airline industry&lt;/title&gt;&lt;secondary-title&gt;The International Journal of Human Resource Management&lt;/secondary-title&gt;&lt;/titles&gt;&lt;periodical&gt;&lt;full-title&gt;The International Journal of Human Resource Management&lt;/full-title&gt;&lt;/periodical&gt;&lt;pages&gt;165-179&lt;/pages&gt;&lt;volume&gt;21&lt;/volume&gt;&lt;number&gt;2&lt;/number&gt;&lt;dates&gt;&lt;year&gt;2010&lt;/year&gt;&lt;/dates&gt;&lt;urls&gt;&lt;/urls&gt;&lt;/record&gt;&lt;/Cite&gt;&lt;/EndNote&gt;</w:instrText>
      </w:r>
      <w:r w:rsidR="00BA201B" w:rsidRPr="00BE7F1F">
        <w:rPr>
          <w:rFonts w:ascii="Times New Roman" w:hAnsi="Times New Roman"/>
        </w:rPr>
        <w:fldChar w:fldCharType="separate"/>
      </w:r>
      <w:r w:rsidR="004A0AEA" w:rsidRPr="00532E9E">
        <w:rPr>
          <w:rFonts w:ascii="Times New Roman" w:hAnsi="Times New Roman"/>
          <w:noProof/>
        </w:rPr>
        <w:t>(</w:t>
      </w:r>
      <w:hyperlink w:anchor="_ENREF_41" w:tooltip="Harvey, 2007 #1973" w:history="1">
        <w:r w:rsidR="00E21C04" w:rsidRPr="00532E9E">
          <w:rPr>
            <w:rFonts w:ascii="Times New Roman" w:hAnsi="Times New Roman"/>
            <w:noProof/>
          </w:rPr>
          <w:t>Harvey, 2007</w:t>
        </w:r>
      </w:hyperlink>
      <w:r w:rsidR="004A0AEA" w:rsidRPr="00532E9E">
        <w:rPr>
          <w:rFonts w:ascii="Times New Roman" w:hAnsi="Times New Roman"/>
          <w:noProof/>
        </w:rPr>
        <w:t xml:space="preserve">; </w:t>
      </w:r>
      <w:hyperlink w:anchor="_ENREF_34" w:tooltip="Gittell, 2010 #1964" w:history="1">
        <w:r w:rsidR="00E21C04" w:rsidRPr="00532E9E">
          <w:rPr>
            <w:rFonts w:ascii="Times New Roman" w:hAnsi="Times New Roman"/>
            <w:noProof/>
          </w:rPr>
          <w:t>Gittell and Bamber, 2010</w:t>
        </w:r>
      </w:hyperlink>
      <w:r w:rsidR="004A0AEA" w:rsidRPr="00532E9E">
        <w:rPr>
          <w:rFonts w:ascii="Times New Roman" w:hAnsi="Times New Roman"/>
          <w:noProof/>
        </w:rPr>
        <w:t>)</w:t>
      </w:r>
      <w:r w:rsidR="00BA201B" w:rsidRPr="00BE7F1F">
        <w:rPr>
          <w:rFonts w:ascii="Times New Roman" w:hAnsi="Times New Roman"/>
        </w:rPr>
        <w:fldChar w:fldCharType="end"/>
      </w:r>
      <w:r w:rsidR="00BA201B" w:rsidRPr="00532E9E">
        <w:rPr>
          <w:rFonts w:ascii="Times New Roman" w:hAnsi="Times New Roman"/>
        </w:rPr>
        <w:t xml:space="preserve">. </w:t>
      </w:r>
      <w:r w:rsidR="0012146A" w:rsidRPr="00532E9E">
        <w:rPr>
          <w:rFonts w:ascii="Times New Roman" w:hAnsi="Times New Roman"/>
        </w:rPr>
        <w:t xml:space="preserve">Yet, pilots are often unionized and not afraid to </w:t>
      </w:r>
      <w:r w:rsidR="007F776B" w:rsidRPr="00532E9E">
        <w:rPr>
          <w:rFonts w:ascii="Times New Roman" w:hAnsi="Times New Roman"/>
        </w:rPr>
        <w:t xml:space="preserve">resist by </w:t>
      </w:r>
      <w:r w:rsidR="0012146A" w:rsidRPr="00532E9E">
        <w:rPr>
          <w:rFonts w:ascii="Times New Roman" w:hAnsi="Times New Roman"/>
        </w:rPr>
        <w:t>resort</w:t>
      </w:r>
      <w:r w:rsidR="007F776B" w:rsidRPr="00532E9E">
        <w:rPr>
          <w:rFonts w:ascii="Times New Roman" w:hAnsi="Times New Roman"/>
        </w:rPr>
        <w:t>ing</w:t>
      </w:r>
      <w:r w:rsidR="0012146A" w:rsidRPr="00532E9E">
        <w:rPr>
          <w:rFonts w:ascii="Times New Roman" w:hAnsi="Times New Roman"/>
        </w:rPr>
        <w:t xml:space="preserve"> to job action</w:t>
      </w:r>
      <w:r w:rsidR="0047407F" w:rsidRPr="00532E9E">
        <w:rPr>
          <w:rFonts w:ascii="Times New Roman" w:hAnsi="Times New Roman"/>
        </w:rPr>
        <w:t>, work-to-rule slowdowns, and strike</w:t>
      </w:r>
      <w:r w:rsidR="00D441C5" w:rsidRPr="00532E9E">
        <w:rPr>
          <w:rFonts w:ascii="Times New Roman" w:hAnsi="Times New Roman"/>
        </w:rPr>
        <w:t>s</w:t>
      </w:r>
      <w:r w:rsidR="0047407F" w:rsidRPr="00532E9E">
        <w:rPr>
          <w:rFonts w:ascii="Times New Roman" w:hAnsi="Times New Roman"/>
        </w:rPr>
        <w:t>,</w:t>
      </w:r>
      <w:r w:rsidR="0012146A" w:rsidRPr="00532E9E">
        <w:rPr>
          <w:rFonts w:ascii="Times New Roman" w:hAnsi="Times New Roman"/>
        </w:rPr>
        <w:t xml:space="preserve"> like blue-collar workers.</w:t>
      </w:r>
      <w:r w:rsidR="002604B6" w:rsidRPr="00532E9E">
        <w:rPr>
          <w:rFonts w:ascii="Times New Roman" w:hAnsi="Times New Roman"/>
        </w:rPr>
        <w:t xml:space="preserve"> </w:t>
      </w:r>
      <w:r w:rsidR="00E24246" w:rsidRPr="00532E9E">
        <w:rPr>
          <w:rFonts w:ascii="Times New Roman" w:hAnsi="Times New Roman"/>
        </w:rPr>
        <w:t>However, s</w:t>
      </w:r>
      <w:r w:rsidR="0047407F" w:rsidRPr="00532E9E">
        <w:rPr>
          <w:rFonts w:ascii="Times New Roman" w:hAnsi="Times New Roman"/>
        </w:rPr>
        <w:t xml:space="preserve">imilar to </w:t>
      </w:r>
      <w:r w:rsidR="0012146A" w:rsidRPr="00532E9E">
        <w:rPr>
          <w:rFonts w:ascii="Times New Roman" w:hAnsi="Times New Roman"/>
        </w:rPr>
        <w:t xml:space="preserve">white-collar </w:t>
      </w:r>
      <w:r w:rsidR="00F52F0A" w:rsidRPr="00532E9E">
        <w:rPr>
          <w:rFonts w:ascii="Times New Roman" w:hAnsi="Times New Roman"/>
        </w:rPr>
        <w:t>professions, pilots</w:t>
      </w:r>
      <w:r w:rsidR="00FC6D3B" w:rsidRPr="00532E9E">
        <w:rPr>
          <w:rFonts w:ascii="Times New Roman" w:hAnsi="Times New Roman"/>
        </w:rPr>
        <w:t>’</w:t>
      </w:r>
      <w:r w:rsidR="00F52F0A" w:rsidRPr="00532E9E">
        <w:rPr>
          <w:rFonts w:ascii="Times New Roman" w:hAnsi="Times New Roman"/>
        </w:rPr>
        <w:t xml:space="preserve"> specialized </w:t>
      </w:r>
      <w:r w:rsidR="00E24246" w:rsidRPr="00532E9E">
        <w:rPr>
          <w:rFonts w:ascii="Times New Roman" w:hAnsi="Times New Roman"/>
        </w:rPr>
        <w:t xml:space="preserve">flying </w:t>
      </w:r>
      <w:r w:rsidR="00F52F0A" w:rsidRPr="00532E9E">
        <w:rPr>
          <w:rFonts w:ascii="Times New Roman" w:hAnsi="Times New Roman"/>
        </w:rPr>
        <w:t xml:space="preserve">skills enable them to work autonomously and enjoy a correspondingly high-sense of trust and prestige for which they are </w:t>
      </w:r>
      <w:r w:rsidR="00E24246" w:rsidRPr="00532E9E">
        <w:rPr>
          <w:rFonts w:ascii="Times New Roman" w:hAnsi="Times New Roman"/>
        </w:rPr>
        <w:t xml:space="preserve">well </w:t>
      </w:r>
      <w:r w:rsidR="00FC6D3B" w:rsidRPr="00532E9E">
        <w:rPr>
          <w:rFonts w:ascii="Times New Roman" w:hAnsi="Times New Roman"/>
        </w:rPr>
        <w:t>rewarded</w:t>
      </w:r>
      <w:r w:rsidR="00BA201B" w:rsidRPr="00532E9E">
        <w:rPr>
          <w:rFonts w:ascii="Times New Roman" w:hAnsi="Times New Roman"/>
        </w:rPr>
        <w:t>.</w:t>
      </w:r>
      <w:r w:rsidR="00C6031B" w:rsidRPr="00532E9E">
        <w:rPr>
          <w:rFonts w:ascii="Times New Roman" w:hAnsi="Times New Roman"/>
        </w:rPr>
        <w:t xml:space="preserve"> </w:t>
      </w:r>
    </w:p>
    <w:p w:rsidR="009D7701" w:rsidRPr="00532E9E" w:rsidRDefault="000C569D">
      <w:pPr>
        <w:spacing w:line="480" w:lineRule="auto"/>
        <w:ind w:firstLine="720"/>
        <w:rPr>
          <w:rFonts w:ascii="Times New Roman" w:hAnsi="Times New Roman"/>
        </w:rPr>
      </w:pPr>
      <w:r w:rsidRPr="00532E9E">
        <w:rPr>
          <w:rFonts w:ascii="Times New Roman" w:hAnsi="Times New Roman"/>
        </w:rPr>
        <w:t>I</w:t>
      </w:r>
      <w:r w:rsidR="00202BD1" w:rsidRPr="00532E9E">
        <w:rPr>
          <w:rFonts w:ascii="Times New Roman" w:hAnsi="Times New Roman"/>
        </w:rPr>
        <w:t xml:space="preserve">n contrast to professions </w:t>
      </w:r>
      <w:r w:rsidR="00D60896" w:rsidRPr="00532E9E">
        <w:rPr>
          <w:rFonts w:ascii="Times New Roman" w:hAnsi="Times New Roman"/>
        </w:rPr>
        <w:t>though</w:t>
      </w:r>
      <w:r w:rsidR="00202BD1" w:rsidRPr="00532E9E">
        <w:rPr>
          <w:rFonts w:ascii="Times New Roman" w:hAnsi="Times New Roman"/>
        </w:rPr>
        <w:t xml:space="preserve">, </w:t>
      </w:r>
      <w:r w:rsidR="005E268D" w:rsidRPr="00532E9E">
        <w:rPr>
          <w:rFonts w:ascii="Times New Roman" w:hAnsi="Times New Roman"/>
        </w:rPr>
        <w:t xml:space="preserve">pilots’ </w:t>
      </w:r>
      <w:r w:rsidR="0099149A" w:rsidRPr="00532E9E">
        <w:rPr>
          <w:rFonts w:ascii="Times New Roman" w:hAnsi="Times New Roman"/>
        </w:rPr>
        <w:t>skills are</w:t>
      </w:r>
      <w:r w:rsidR="00C34C1D" w:rsidRPr="00532E9E">
        <w:rPr>
          <w:rFonts w:ascii="Times New Roman" w:hAnsi="Times New Roman"/>
        </w:rPr>
        <w:t xml:space="preserve"> </w:t>
      </w:r>
      <w:r w:rsidR="006162B9" w:rsidRPr="00532E9E">
        <w:rPr>
          <w:rFonts w:ascii="Times New Roman" w:hAnsi="Times New Roman"/>
        </w:rPr>
        <w:t xml:space="preserve">typically </w:t>
      </w:r>
      <w:r w:rsidR="00906D16" w:rsidRPr="00532E9E">
        <w:rPr>
          <w:rFonts w:ascii="Times New Roman" w:hAnsi="Times New Roman"/>
        </w:rPr>
        <w:t xml:space="preserve">a combination of talent and </w:t>
      </w:r>
      <w:r w:rsidR="00202BD1" w:rsidRPr="00532E9E">
        <w:rPr>
          <w:rFonts w:ascii="Times New Roman" w:hAnsi="Times New Roman"/>
        </w:rPr>
        <w:t>experience</w:t>
      </w:r>
      <w:r w:rsidRPr="00532E9E">
        <w:rPr>
          <w:rFonts w:ascii="Times New Roman" w:hAnsi="Times New Roman"/>
        </w:rPr>
        <w:t xml:space="preserve"> </w:t>
      </w:r>
      <w:r w:rsidR="00906D16" w:rsidRPr="00532E9E">
        <w:rPr>
          <w:rFonts w:ascii="Times New Roman" w:hAnsi="Times New Roman"/>
        </w:rPr>
        <w:t xml:space="preserve">acquired via </w:t>
      </w:r>
      <w:r w:rsidRPr="00532E9E">
        <w:rPr>
          <w:rFonts w:ascii="Times New Roman" w:hAnsi="Times New Roman"/>
        </w:rPr>
        <w:t>on-</w:t>
      </w:r>
      <w:r w:rsidR="00C34C1D" w:rsidRPr="00532E9E">
        <w:rPr>
          <w:rFonts w:ascii="Times New Roman" w:hAnsi="Times New Roman"/>
        </w:rPr>
        <w:t>the</w:t>
      </w:r>
      <w:r w:rsidRPr="00532E9E">
        <w:rPr>
          <w:rFonts w:ascii="Times New Roman" w:hAnsi="Times New Roman"/>
        </w:rPr>
        <w:t>-</w:t>
      </w:r>
      <w:r w:rsidR="00C34C1D" w:rsidRPr="00532E9E">
        <w:rPr>
          <w:rFonts w:ascii="Times New Roman" w:hAnsi="Times New Roman"/>
        </w:rPr>
        <w:t xml:space="preserve">job </w:t>
      </w:r>
      <w:r w:rsidR="00AC7B77" w:rsidRPr="00532E9E">
        <w:rPr>
          <w:rFonts w:ascii="Times New Roman" w:hAnsi="Times New Roman"/>
        </w:rPr>
        <w:t>training</w:t>
      </w:r>
      <w:r w:rsidR="00A017CB" w:rsidRPr="00532E9E">
        <w:rPr>
          <w:rFonts w:ascii="Times New Roman" w:hAnsi="Times New Roman"/>
        </w:rPr>
        <w:t>, military service,</w:t>
      </w:r>
      <w:r w:rsidR="00AC7B77" w:rsidRPr="00532E9E">
        <w:rPr>
          <w:rFonts w:ascii="Times New Roman" w:hAnsi="Times New Roman"/>
        </w:rPr>
        <w:t xml:space="preserve"> and operational </w:t>
      </w:r>
      <w:r w:rsidR="00C34C1D" w:rsidRPr="00532E9E">
        <w:rPr>
          <w:rFonts w:ascii="Times New Roman" w:hAnsi="Times New Roman"/>
        </w:rPr>
        <w:t>exp</w:t>
      </w:r>
      <w:r w:rsidR="00202BD1" w:rsidRPr="00532E9E">
        <w:rPr>
          <w:rFonts w:ascii="Times New Roman" w:hAnsi="Times New Roman"/>
        </w:rPr>
        <w:t>osure</w:t>
      </w:r>
      <w:r w:rsidR="00AC7B77" w:rsidRPr="00532E9E">
        <w:rPr>
          <w:rFonts w:ascii="Times New Roman" w:hAnsi="Times New Roman"/>
        </w:rPr>
        <w:t xml:space="preserve">, not </w:t>
      </w:r>
      <w:r w:rsidR="00F97DB9" w:rsidRPr="00532E9E">
        <w:rPr>
          <w:rFonts w:ascii="Times New Roman" w:hAnsi="Times New Roman"/>
        </w:rPr>
        <w:t xml:space="preserve">through </w:t>
      </w:r>
      <w:r w:rsidR="00AC7B77" w:rsidRPr="00532E9E">
        <w:rPr>
          <w:rFonts w:ascii="Times New Roman" w:hAnsi="Times New Roman"/>
        </w:rPr>
        <w:t>university programs</w:t>
      </w:r>
      <w:r w:rsidR="007B50A5" w:rsidRPr="00532E9E">
        <w:rPr>
          <w:rFonts w:ascii="Times New Roman" w:hAnsi="Times New Roman"/>
        </w:rPr>
        <w:t xml:space="preserve"> such as medical </w:t>
      </w:r>
      <w:r w:rsidR="00C25484" w:rsidRPr="00532E9E">
        <w:rPr>
          <w:rFonts w:ascii="Times New Roman" w:hAnsi="Times New Roman"/>
        </w:rPr>
        <w:t xml:space="preserve">or law </w:t>
      </w:r>
      <w:r w:rsidR="007B50A5" w:rsidRPr="00532E9E">
        <w:rPr>
          <w:rFonts w:ascii="Times New Roman" w:hAnsi="Times New Roman"/>
        </w:rPr>
        <w:t>school</w:t>
      </w:r>
      <w:r w:rsidR="00AC7B77" w:rsidRPr="00532E9E">
        <w:rPr>
          <w:rFonts w:ascii="Times New Roman" w:hAnsi="Times New Roman"/>
        </w:rPr>
        <w:t xml:space="preserve">. </w:t>
      </w:r>
      <w:r w:rsidR="00202BD1" w:rsidRPr="00532E9E">
        <w:rPr>
          <w:rFonts w:ascii="Times New Roman" w:hAnsi="Times New Roman"/>
        </w:rPr>
        <w:t>T</w:t>
      </w:r>
      <w:r w:rsidR="002F1BA1" w:rsidRPr="00532E9E">
        <w:rPr>
          <w:rFonts w:ascii="Times New Roman" w:hAnsi="Times New Roman"/>
        </w:rPr>
        <w:t xml:space="preserve">he expert mantle is conferred informally by peers and reputation, not enforced via </w:t>
      </w:r>
      <w:r w:rsidRPr="00532E9E">
        <w:rPr>
          <w:rFonts w:ascii="Times New Roman" w:hAnsi="Times New Roman"/>
        </w:rPr>
        <w:t>oath</w:t>
      </w:r>
      <w:r w:rsidR="002F1BA1" w:rsidRPr="00532E9E">
        <w:rPr>
          <w:rFonts w:ascii="Times New Roman" w:hAnsi="Times New Roman"/>
        </w:rPr>
        <w:t xml:space="preserve"> </w:t>
      </w:r>
      <w:r w:rsidR="00364294" w:rsidRPr="00532E9E">
        <w:rPr>
          <w:rFonts w:ascii="Times New Roman" w:hAnsi="Times New Roman"/>
        </w:rPr>
        <w:t xml:space="preserve">like doctors. </w:t>
      </w:r>
      <w:r w:rsidR="00202BD1" w:rsidRPr="00532E9E">
        <w:rPr>
          <w:rFonts w:ascii="Times New Roman" w:hAnsi="Times New Roman"/>
        </w:rPr>
        <w:t xml:space="preserve">Pilot </w:t>
      </w:r>
      <w:r w:rsidR="001926A7" w:rsidRPr="00532E9E">
        <w:rPr>
          <w:rFonts w:ascii="Times New Roman" w:hAnsi="Times New Roman"/>
        </w:rPr>
        <w:t>associations</w:t>
      </w:r>
      <w:r w:rsidR="00EC6D65" w:rsidRPr="00532E9E">
        <w:rPr>
          <w:rFonts w:ascii="Times New Roman" w:hAnsi="Times New Roman"/>
        </w:rPr>
        <w:t xml:space="preserve"> </w:t>
      </w:r>
      <w:r w:rsidR="002604B6" w:rsidRPr="00532E9E">
        <w:rPr>
          <w:rFonts w:ascii="Times New Roman" w:hAnsi="Times New Roman"/>
        </w:rPr>
        <w:t xml:space="preserve">do </w:t>
      </w:r>
      <w:r w:rsidR="00EC6D65" w:rsidRPr="00532E9E">
        <w:rPr>
          <w:rFonts w:ascii="Times New Roman" w:hAnsi="Times New Roman"/>
        </w:rPr>
        <w:t>exist but</w:t>
      </w:r>
      <w:r w:rsidR="00364294" w:rsidRPr="00532E9E">
        <w:rPr>
          <w:rFonts w:ascii="Times New Roman" w:hAnsi="Times New Roman"/>
        </w:rPr>
        <w:t>, unlike</w:t>
      </w:r>
      <w:r w:rsidR="003331AF" w:rsidRPr="00532E9E">
        <w:rPr>
          <w:rFonts w:ascii="Times New Roman" w:hAnsi="Times New Roman"/>
        </w:rPr>
        <w:t xml:space="preserve"> medical boards or</w:t>
      </w:r>
      <w:r w:rsidR="00364294" w:rsidRPr="00532E9E">
        <w:rPr>
          <w:rFonts w:ascii="Times New Roman" w:hAnsi="Times New Roman"/>
        </w:rPr>
        <w:t xml:space="preserve"> lawyers’ bar association,</w:t>
      </w:r>
      <w:r w:rsidR="0011648F" w:rsidRPr="00532E9E">
        <w:rPr>
          <w:rFonts w:ascii="Times New Roman" w:hAnsi="Times New Roman"/>
        </w:rPr>
        <w:t xml:space="preserve"> </w:t>
      </w:r>
      <w:r w:rsidR="00EC6D65" w:rsidRPr="00532E9E">
        <w:rPr>
          <w:rFonts w:ascii="Times New Roman" w:hAnsi="Times New Roman"/>
        </w:rPr>
        <w:t xml:space="preserve">their representation is </w:t>
      </w:r>
      <w:r w:rsidR="00AA4BC9" w:rsidRPr="00532E9E">
        <w:rPr>
          <w:rFonts w:ascii="Times New Roman" w:hAnsi="Times New Roman"/>
        </w:rPr>
        <w:t xml:space="preserve">often </w:t>
      </w:r>
      <w:r w:rsidR="00EC6D65" w:rsidRPr="00532E9E">
        <w:rPr>
          <w:rFonts w:ascii="Times New Roman" w:hAnsi="Times New Roman"/>
        </w:rPr>
        <w:t xml:space="preserve">fragmented and </w:t>
      </w:r>
      <w:r w:rsidR="0047407F" w:rsidRPr="00532E9E">
        <w:rPr>
          <w:rFonts w:ascii="Times New Roman" w:hAnsi="Times New Roman"/>
        </w:rPr>
        <w:t xml:space="preserve">their </w:t>
      </w:r>
      <w:r w:rsidR="00EC6D65" w:rsidRPr="00532E9E">
        <w:rPr>
          <w:rFonts w:ascii="Times New Roman" w:hAnsi="Times New Roman"/>
        </w:rPr>
        <w:t xml:space="preserve">power </w:t>
      </w:r>
      <w:r w:rsidR="0047407F" w:rsidRPr="00532E9E">
        <w:rPr>
          <w:rFonts w:ascii="Times New Roman" w:hAnsi="Times New Roman"/>
        </w:rPr>
        <w:t xml:space="preserve">is </w:t>
      </w:r>
      <w:r w:rsidR="00EC6D65" w:rsidRPr="00532E9E">
        <w:rPr>
          <w:rFonts w:ascii="Times New Roman" w:hAnsi="Times New Roman"/>
        </w:rPr>
        <w:t>limited</w:t>
      </w:r>
      <w:r w:rsidR="00AA4BC9" w:rsidRPr="00532E9E">
        <w:rPr>
          <w:rFonts w:ascii="Times New Roman" w:hAnsi="Times New Roman"/>
        </w:rPr>
        <w:t xml:space="preserve"> particularly during times of merger </w:t>
      </w:r>
      <w:r w:rsidR="00094D49" w:rsidRPr="00532E9E">
        <w:rPr>
          <w:rFonts w:ascii="Times New Roman" w:hAnsi="Times New Roman"/>
        </w:rPr>
        <w:t xml:space="preserve">and restructuring </w:t>
      </w:r>
      <w:r w:rsidR="00AA4BC9" w:rsidRPr="00532E9E">
        <w:rPr>
          <w:rFonts w:ascii="Times New Roman" w:hAnsi="Times New Roman"/>
        </w:rPr>
        <w:t xml:space="preserve">when </w:t>
      </w:r>
      <w:r w:rsidR="003C28FC" w:rsidRPr="00532E9E">
        <w:rPr>
          <w:rFonts w:ascii="Times New Roman" w:hAnsi="Times New Roman"/>
        </w:rPr>
        <w:t xml:space="preserve">competing </w:t>
      </w:r>
      <w:r w:rsidR="00AA4BC9" w:rsidRPr="00532E9E">
        <w:rPr>
          <w:rFonts w:ascii="Times New Roman" w:hAnsi="Times New Roman"/>
        </w:rPr>
        <w:t>union</w:t>
      </w:r>
      <w:r w:rsidR="00202BD1" w:rsidRPr="00532E9E">
        <w:rPr>
          <w:rFonts w:ascii="Times New Roman" w:hAnsi="Times New Roman"/>
        </w:rPr>
        <w:t xml:space="preserve"> leadership</w:t>
      </w:r>
      <w:r w:rsidR="00AA4BC9" w:rsidRPr="00532E9E">
        <w:rPr>
          <w:rFonts w:ascii="Times New Roman" w:hAnsi="Times New Roman"/>
        </w:rPr>
        <w:t xml:space="preserve"> </w:t>
      </w:r>
      <w:r w:rsidR="003C28FC" w:rsidRPr="00532E9E">
        <w:rPr>
          <w:rFonts w:ascii="Times New Roman" w:hAnsi="Times New Roman"/>
        </w:rPr>
        <w:t xml:space="preserve">fight </w:t>
      </w:r>
      <w:r w:rsidR="00AA4BC9" w:rsidRPr="00532E9E">
        <w:rPr>
          <w:rFonts w:ascii="Times New Roman" w:hAnsi="Times New Roman"/>
        </w:rPr>
        <w:t>over seniority list integration and work rule changes</w:t>
      </w:r>
      <w:r w:rsidR="00EC6D65" w:rsidRPr="00532E9E">
        <w:rPr>
          <w:rFonts w:ascii="Times New Roman" w:hAnsi="Times New Roman"/>
        </w:rPr>
        <w:t xml:space="preserve">. </w:t>
      </w:r>
      <w:r w:rsidR="009141C6" w:rsidRPr="00532E9E">
        <w:rPr>
          <w:rFonts w:ascii="Times New Roman" w:hAnsi="Times New Roman"/>
        </w:rPr>
        <w:t xml:space="preserve">Several </w:t>
      </w:r>
      <w:r w:rsidR="009841CA" w:rsidRPr="00532E9E">
        <w:rPr>
          <w:rFonts w:ascii="Times New Roman" w:hAnsi="Times New Roman"/>
        </w:rPr>
        <w:t xml:space="preserve">aviation </w:t>
      </w:r>
      <w:r w:rsidR="009141C6" w:rsidRPr="00532E9E">
        <w:rPr>
          <w:rFonts w:ascii="Times New Roman" w:hAnsi="Times New Roman"/>
        </w:rPr>
        <w:t xml:space="preserve">studies </w:t>
      </w:r>
      <w:hyperlink w:anchor="_ENREF_30" w:tooltip="Gittell, 2004 #664" w:history="1"/>
      <w:r w:rsidR="00930002" w:rsidRPr="00532E9E">
        <w:rPr>
          <w:rFonts w:ascii="Times New Roman" w:hAnsi="Times New Roman"/>
        </w:rPr>
        <w:t>ci</w:t>
      </w:r>
      <w:r w:rsidR="00764F95" w:rsidRPr="00532E9E">
        <w:rPr>
          <w:rFonts w:ascii="Times New Roman" w:hAnsi="Times New Roman"/>
        </w:rPr>
        <w:t>t</w:t>
      </w:r>
      <w:r w:rsidR="009D7701" w:rsidRPr="00532E9E">
        <w:rPr>
          <w:rFonts w:ascii="Times New Roman" w:hAnsi="Times New Roman"/>
        </w:rPr>
        <w:t xml:space="preserve">e </w:t>
      </w:r>
      <w:r w:rsidR="00D2099D" w:rsidRPr="00532E9E">
        <w:rPr>
          <w:rFonts w:ascii="Times New Roman" w:hAnsi="Times New Roman"/>
        </w:rPr>
        <w:t>a</w:t>
      </w:r>
      <w:r w:rsidR="009141C6" w:rsidRPr="00532E9E">
        <w:rPr>
          <w:rFonts w:ascii="Times New Roman" w:hAnsi="Times New Roman"/>
        </w:rPr>
        <w:t xml:space="preserve"> </w:t>
      </w:r>
      <w:r w:rsidR="00D2099D" w:rsidRPr="00532E9E">
        <w:rPr>
          <w:rFonts w:ascii="Times New Roman" w:hAnsi="Times New Roman"/>
        </w:rPr>
        <w:t xml:space="preserve">litany </w:t>
      </w:r>
      <w:r w:rsidR="009141C6" w:rsidRPr="00532E9E">
        <w:rPr>
          <w:rFonts w:ascii="Times New Roman" w:hAnsi="Times New Roman"/>
        </w:rPr>
        <w:t xml:space="preserve">of </w:t>
      </w:r>
      <w:r w:rsidR="00764F95" w:rsidRPr="00532E9E">
        <w:rPr>
          <w:rFonts w:ascii="Times New Roman" w:hAnsi="Times New Roman"/>
        </w:rPr>
        <w:t xml:space="preserve">problems with the US </w:t>
      </w:r>
      <w:r w:rsidR="00930002" w:rsidRPr="00532E9E">
        <w:rPr>
          <w:rFonts w:ascii="Times New Roman" w:hAnsi="Times New Roman"/>
        </w:rPr>
        <w:t xml:space="preserve">airline </w:t>
      </w:r>
      <w:r w:rsidR="00181D07" w:rsidRPr="00532E9E">
        <w:rPr>
          <w:rFonts w:ascii="Times New Roman" w:hAnsi="Times New Roman"/>
        </w:rPr>
        <w:t xml:space="preserve">industry’s </w:t>
      </w:r>
      <w:r w:rsidR="009D7701" w:rsidRPr="00222176">
        <w:rPr>
          <w:rFonts w:ascii="Times New Roman" w:hAnsi="Times New Roman"/>
        </w:rPr>
        <w:t>labor relations system</w:t>
      </w:r>
      <w:r w:rsidR="00F97DB9" w:rsidRPr="00532E9E">
        <w:rPr>
          <w:rFonts w:ascii="Times New Roman" w:hAnsi="Times New Roman"/>
        </w:rPr>
        <w:t>,</w:t>
      </w:r>
      <w:r w:rsidR="009D7701" w:rsidRPr="00222176">
        <w:rPr>
          <w:rFonts w:ascii="Times New Roman" w:hAnsi="Times New Roman"/>
        </w:rPr>
        <w:t xml:space="preserve"> </w:t>
      </w:r>
      <w:r w:rsidR="00764F95" w:rsidRPr="00532E9E">
        <w:rPr>
          <w:rFonts w:ascii="Times New Roman" w:hAnsi="Times New Roman"/>
        </w:rPr>
        <w:t xml:space="preserve">which remains governed by </w:t>
      </w:r>
      <w:r w:rsidR="009D7701" w:rsidRPr="00222176">
        <w:rPr>
          <w:rFonts w:ascii="Times New Roman" w:hAnsi="Times New Roman"/>
        </w:rPr>
        <w:t>the antiquated Railway Labor Act of 1926</w:t>
      </w:r>
      <w:r w:rsidR="0017046D" w:rsidRPr="00532E9E">
        <w:rPr>
          <w:rFonts w:ascii="Times New Roman" w:hAnsi="Times New Roman"/>
        </w:rPr>
        <w:t xml:space="preserve"> </w:t>
      </w:r>
      <w:r w:rsidR="0017046D" w:rsidRPr="00222176">
        <w:rPr>
          <w:rFonts w:ascii="Times New Roman" w:hAnsi="Times New Roman"/>
        </w:rPr>
        <w:fldChar w:fldCharType="begin">
          <w:fldData xml:space="preserve">PEVuZE5vdGU+PENpdGU+PEF1dGhvcj5HaXR0ZWxsPC9BdXRob3I+PFllYXI+MjAwODwvWWVhcj48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</w:fldData>
        </w:fldChar>
      </w:r>
      <w:r w:rsidR="004A0AEA" w:rsidRPr="00532E9E">
        <w:rPr>
          <w:rFonts w:ascii="Times New Roman" w:hAnsi="Times New Roman"/>
        </w:rPr>
        <w:instrText xml:space="preserve"> ADDIN EN.CITE </w:instrText>
      </w:r>
      <w:r w:rsidR="004A0AEA" w:rsidRPr="00222176">
        <w:rPr>
          <w:rFonts w:ascii="Times New Roman" w:hAnsi="Times New Roman"/>
        </w:rPr>
        <w:fldChar w:fldCharType="begin">
          <w:fldData xml:space="preserve">PEVuZE5vdGU+PENpdGU+PEF1dGhvcj5HaXR0ZWxsPC9BdXRob3I+PFllYXI+MjAwODwvWWVhcj48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</w:fldData>
        </w:fldChar>
      </w:r>
      <w:r w:rsidR="004A0AEA" w:rsidRPr="00532E9E">
        <w:rPr>
          <w:rFonts w:ascii="Times New Roman" w:hAnsi="Times New Roman"/>
        </w:rPr>
        <w:instrText xml:space="preserve"> ADDIN EN.CITE.DATA </w:instrText>
      </w:r>
      <w:r w:rsidR="004A0AEA" w:rsidRPr="00222176">
        <w:rPr>
          <w:rFonts w:ascii="Times New Roman" w:hAnsi="Times New Roman"/>
        </w:rPr>
      </w:r>
      <w:r w:rsidR="004A0AEA" w:rsidRPr="00222176">
        <w:rPr>
          <w:rFonts w:ascii="Times New Roman" w:hAnsi="Times New Roman"/>
        </w:rPr>
        <w:fldChar w:fldCharType="end"/>
      </w:r>
      <w:r w:rsidR="0017046D" w:rsidRPr="00222176">
        <w:rPr>
          <w:rFonts w:ascii="Times New Roman" w:hAnsi="Times New Roman"/>
        </w:rPr>
      </w:r>
      <w:r w:rsidR="0017046D" w:rsidRPr="00222176">
        <w:rPr>
          <w:rFonts w:ascii="Times New Roman" w:hAnsi="Times New Roman"/>
        </w:rPr>
        <w:fldChar w:fldCharType="separate"/>
      </w:r>
      <w:r w:rsidR="004A0AEA" w:rsidRPr="00532E9E">
        <w:rPr>
          <w:rFonts w:ascii="Times New Roman" w:hAnsi="Times New Roman"/>
          <w:noProof/>
        </w:rPr>
        <w:t>(</w:t>
      </w:r>
      <w:hyperlink w:anchor="_ENREF_33" w:tooltip="Gittell, 2008 #584" w:history="1">
        <w:r w:rsidR="00E21C04" w:rsidRPr="00532E9E">
          <w:rPr>
            <w:rFonts w:ascii="Times New Roman" w:hAnsi="Times New Roman"/>
            <w:noProof/>
          </w:rPr>
          <w:t>Gittell, 2008</w:t>
        </w:r>
      </w:hyperlink>
      <w:r w:rsidR="004A0AEA" w:rsidRPr="00532E9E">
        <w:rPr>
          <w:rFonts w:ascii="Times New Roman" w:hAnsi="Times New Roman"/>
          <w:noProof/>
        </w:rPr>
        <w:t xml:space="preserve">; </w:t>
      </w:r>
      <w:hyperlink w:anchor="_ENREF_34" w:tooltip="Gittell, 2010 #1964" w:history="1">
        <w:r w:rsidR="00E21C04" w:rsidRPr="00532E9E">
          <w:rPr>
            <w:rFonts w:ascii="Times New Roman" w:hAnsi="Times New Roman"/>
            <w:noProof/>
          </w:rPr>
          <w:t>Gittell and Bamber, 2010</w:t>
        </w:r>
      </w:hyperlink>
      <w:r w:rsidR="004A0AEA" w:rsidRPr="00532E9E">
        <w:rPr>
          <w:rFonts w:ascii="Times New Roman" w:hAnsi="Times New Roman"/>
          <w:noProof/>
        </w:rPr>
        <w:t xml:space="preserve">; </w:t>
      </w:r>
      <w:hyperlink w:anchor="_ENREF_35" w:tooltip="Gittell, 2006 #585" w:history="1">
        <w:r w:rsidR="00E21C04" w:rsidRPr="00532E9E">
          <w:rPr>
            <w:rFonts w:ascii="Times New Roman" w:hAnsi="Times New Roman"/>
            <w:noProof/>
          </w:rPr>
          <w:t>Gittell et al., 2006</w:t>
        </w:r>
      </w:hyperlink>
      <w:r w:rsidR="004A0AEA" w:rsidRPr="00532E9E">
        <w:rPr>
          <w:rFonts w:ascii="Times New Roman" w:hAnsi="Times New Roman"/>
          <w:noProof/>
        </w:rPr>
        <w:t xml:space="preserve">; </w:t>
      </w:r>
      <w:hyperlink w:anchor="_ENREF_36" w:tooltip="Gittell, 2004 #664" w:history="1">
        <w:r w:rsidR="00E21C04" w:rsidRPr="00532E9E">
          <w:rPr>
            <w:rFonts w:ascii="Times New Roman" w:hAnsi="Times New Roman"/>
            <w:noProof/>
          </w:rPr>
          <w:t>Gittell et al., 2004</w:t>
        </w:r>
      </w:hyperlink>
      <w:r w:rsidR="004A0AEA" w:rsidRPr="00532E9E">
        <w:rPr>
          <w:rFonts w:ascii="Times New Roman" w:hAnsi="Times New Roman"/>
          <w:noProof/>
        </w:rPr>
        <w:t>)</w:t>
      </w:r>
      <w:r w:rsidR="0017046D" w:rsidRPr="00222176">
        <w:rPr>
          <w:rFonts w:ascii="Times New Roman" w:hAnsi="Times New Roman"/>
        </w:rPr>
        <w:fldChar w:fldCharType="end"/>
      </w:r>
      <w:r w:rsidR="0017046D" w:rsidRPr="00532E9E">
        <w:rPr>
          <w:rFonts w:ascii="Times New Roman" w:hAnsi="Times New Roman"/>
        </w:rPr>
        <w:t xml:space="preserve">. </w:t>
      </w:r>
      <w:r w:rsidR="00F97DB9" w:rsidRPr="00532E9E">
        <w:rPr>
          <w:rFonts w:ascii="Times New Roman" w:hAnsi="Times New Roman"/>
        </w:rPr>
        <w:t>Researchers</w:t>
      </w:r>
      <w:r w:rsidR="009841CA" w:rsidRPr="00532E9E">
        <w:rPr>
          <w:rFonts w:ascii="Times New Roman" w:hAnsi="Times New Roman"/>
        </w:rPr>
        <w:t xml:space="preserve"> note, f</w:t>
      </w:r>
      <w:r w:rsidR="00930002" w:rsidRPr="00532E9E">
        <w:rPr>
          <w:rFonts w:ascii="Times New Roman" w:hAnsi="Times New Roman"/>
        </w:rPr>
        <w:t>or instance, deteriorating labor-management relationships ha</w:t>
      </w:r>
      <w:r w:rsidR="00F97DB9" w:rsidRPr="00532E9E">
        <w:rPr>
          <w:rFonts w:ascii="Times New Roman" w:hAnsi="Times New Roman"/>
        </w:rPr>
        <w:t>ve</w:t>
      </w:r>
      <w:r w:rsidR="00930002" w:rsidRPr="00532E9E">
        <w:rPr>
          <w:rFonts w:ascii="Times New Roman" w:hAnsi="Times New Roman"/>
        </w:rPr>
        <w:t xml:space="preserve"> increased</w:t>
      </w:r>
      <w:r w:rsidR="009D7701" w:rsidRPr="00222176">
        <w:rPr>
          <w:rFonts w:ascii="Times New Roman" w:hAnsi="Times New Roman"/>
        </w:rPr>
        <w:t xml:space="preserve"> the time required to reach labor agreements </w:t>
      </w:r>
      <w:r w:rsidR="00930002" w:rsidRPr="00532E9E">
        <w:rPr>
          <w:rFonts w:ascii="Times New Roman" w:hAnsi="Times New Roman"/>
        </w:rPr>
        <w:t xml:space="preserve">which </w:t>
      </w:r>
      <w:r w:rsidR="009D7701" w:rsidRPr="00222176">
        <w:rPr>
          <w:rFonts w:ascii="Times New Roman" w:hAnsi="Times New Roman"/>
        </w:rPr>
        <w:t>increase</w:t>
      </w:r>
      <w:r w:rsidR="00930002" w:rsidRPr="00532E9E">
        <w:rPr>
          <w:rFonts w:ascii="Times New Roman" w:hAnsi="Times New Roman"/>
        </w:rPr>
        <w:t xml:space="preserve">s </w:t>
      </w:r>
      <w:r w:rsidR="006B2F6F" w:rsidRPr="00532E9E">
        <w:rPr>
          <w:rFonts w:ascii="Times New Roman" w:hAnsi="Times New Roman"/>
        </w:rPr>
        <w:t>employees’</w:t>
      </w:r>
      <w:r w:rsidR="00930002" w:rsidRPr="00532E9E">
        <w:rPr>
          <w:rFonts w:ascii="Times New Roman" w:hAnsi="Times New Roman"/>
        </w:rPr>
        <w:t xml:space="preserve"> frustrations causing </w:t>
      </w:r>
      <w:r w:rsidR="0017046D" w:rsidRPr="00532E9E">
        <w:rPr>
          <w:rFonts w:ascii="Times New Roman" w:hAnsi="Times New Roman"/>
        </w:rPr>
        <w:t xml:space="preserve">slowdowns and other </w:t>
      </w:r>
      <w:r w:rsidR="009D7701" w:rsidRPr="00222176">
        <w:rPr>
          <w:rFonts w:ascii="Times New Roman" w:hAnsi="Times New Roman"/>
        </w:rPr>
        <w:t>job action</w:t>
      </w:r>
      <w:r w:rsidR="00027A26" w:rsidRPr="00532E9E">
        <w:rPr>
          <w:rFonts w:ascii="Times New Roman" w:hAnsi="Times New Roman"/>
        </w:rPr>
        <w:t xml:space="preserve">. This, in turn, </w:t>
      </w:r>
      <w:r w:rsidR="00181D07" w:rsidRPr="00222176">
        <w:rPr>
          <w:rFonts w:ascii="Times New Roman" w:hAnsi="Times New Roman"/>
        </w:rPr>
        <w:t>prompt</w:t>
      </w:r>
      <w:r w:rsidR="00027A26" w:rsidRPr="00532E9E">
        <w:rPr>
          <w:rFonts w:ascii="Times New Roman" w:hAnsi="Times New Roman"/>
        </w:rPr>
        <w:t>s</w:t>
      </w:r>
      <w:r w:rsidR="00181D07" w:rsidRPr="00222176">
        <w:rPr>
          <w:rFonts w:ascii="Times New Roman" w:hAnsi="Times New Roman"/>
        </w:rPr>
        <w:t xml:space="preserve"> federal intervention</w:t>
      </w:r>
      <w:r w:rsidR="0017046D" w:rsidRPr="00532E9E">
        <w:rPr>
          <w:rFonts w:ascii="Times New Roman" w:hAnsi="Times New Roman"/>
        </w:rPr>
        <w:t>s</w:t>
      </w:r>
      <w:r w:rsidR="00181D07" w:rsidRPr="00222176">
        <w:rPr>
          <w:rFonts w:ascii="Times New Roman" w:hAnsi="Times New Roman"/>
        </w:rPr>
        <w:t xml:space="preserve"> </w:t>
      </w:r>
      <w:r w:rsidR="00764F95" w:rsidRPr="00222176">
        <w:rPr>
          <w:rFonts w:ascii="Times New Roman" w:hAnsi="Times New Roman"/>
        </w:rPr>
        <w:t xml:space="preserve">to avoid </w:t>
      </w:r>
      <w:r w:rsidR="00181D07" w:rsidRPr="00222176">
        <w:rPr>
          <w:rFonts w:ascii="Times New Roman" w:hAnsi="Times New Roman"/>
        </w:rPr>
        <w:t xml:space="preserve">disruption of the </w:t>
      </w:r>
      <w:r w:rsidR="0017046D" w:rsidRPr="00532E9E">
        <w:rPr>
          <w:rFonts w:ascii="Times New Roman" w:hAnsi="Times New Roman"/>
        </w:rPr>
        <w:t xml:space="preserve">nation’s </w:t>
      </w:r>
      <w:r w:rsidR="00181D07" w:rsidRPr="00222176">
        <w:rPr>
          <w:rFonts w:ascii="Times New Roman" w:hAnsi="Times New Roman"/>
        </w:rPr>
        <w:t>air transportation system</w:t>
      </w:r>
      <w:r w:rsidR="00027A26" w:rsidRPr="00532E9E">
        <w:rPr>
          <w:rFonts w:ascii="Times New Roman" w:hAnsi="Times New Roman"/>
        </w:rPr>
        <w:t xml:space="preserve"> as authorized </w:t>
      </w:r>
      <w:r w:rsidR="002604B6" w:rsidRPr="00532E9E">
        <w:rPr>
          <w:rFonts w:ascii="Times New Roman" w:hAnsi="Times New Roman"/>
        </w:rPr>
        <w:t>by</w:t>
      </w:r>
      <w:r w:rsidR="00027A26" w:rsidRPr="00532E9E">
        <w:rPr>
          <w:rFonts w:ascii="Times New Roman" w:hAnsi="Times New Roman"/>
        </w:rPr>
        <w:t xml:space="preserve"> the </w:t>
      </w:r>
      <w:r w:rsidR="002604B6" w:rsidRPr="00532E9E">
        <w:rPr>
          <w:rFonts w:ascii="Times New Roman" w:hAnsi="Times New Roman"/>
        </w:rPr>
        <w:t xml:space="preserve">Railway </w:t>
      </w:r>
      <w:r w:rsidR="00027A26" w:rsidRPr="00532E9E">
        <w:rPr>
          <w:rFonts w:ascii="Times New Roman" w:hAnsi="Times New Roman"/>
        </w:rPr>
        <w:t xml:space="preserve">Act, </w:t>
      </w:r>
      <w:r w:rsidR="00F97DB9" w:rsidRPr="00532E9E">
        <w:rPr>
          <w:rFonts w:ascii="Times New Roman" w:hAnsi="Times New Roman"/>
        </w:rPr>
        <w:t xml:space="preserve">and this </w:t>
      </w:r>
      <w:r w:rsidR="00027A26" w:rsidRPr="00532E9E">
        <w:rPr>
          <w:rFonts w:ascii="Times New Roman" w:hAnsi="Times New Roman"/>
        </w:rPr>
        <w:t>further antagoniz</w:t>
      </w:r>
      <w:r w:rsidR="00F97DB9" w:rsidRPr="00532E9E">
        <w:rPr>
          <w:rFonts w:ascii="Times New Roman" w:hAnsi="Times New Roman"/>
        </w:rPr>
        <w:t>es</w:t>
      </w:r>
      <w:r w:rsidR="00027A26" w:rsidRPr="00532E9E">
        <w:rPr>
          <w:rFonts w:ascii="Times New Roman" w:hAnsi="Times New Roman"/>
        </w:rPr>
        <w:t xml:space="preserve"> workers and </w:t>
      </w:r>
      <w:r w:rsidR="006B2F6F" w:rsidRPr="00532E9E">
        <w:rPr>
          <w:rFonts w:ascii="Times New Roman" w:hAnsi="Times New Roman"/>
        </w:rPr>
        <w:t>prompts more job action, further diminishing a</w:t>
      </w:r>
      <w:r w:rsidR="00614CB7" w:rsidRPr="00532E9E">
        <w:rPr>
          <w:rFonts w:ascii="Times New Roman" w:hAnsi="Times New Roman"/>
        </w:rPr>
        <w:t>lready low level</w:t>
      </w:r>
      <w:r w:rsidR="002604B6" w:rsidRPr="00532E9E">
        <w:rPr>
          <w:rFonts w:ascii="Times New Roman" w:hAnsi="Times New Roman"/>
        </w:rPr>
        <w:t>s</w:t>
      </w:r>
      <w:r w:rsidR="00614CB7" w:rsidRPr="00532E9E">
        <w:rPr>
          <w:rFonts w:ascii="Times New Roman" w:hAnsi="Times New Roman"/>
        </w:rPr>
        <w:t xml:space="preserve"> of customer </w:t>
      </w:r>
      <w:r w:rsidR="00582D90">
        <w:rPr>
          <w:rFonts w:ascii="Times New Roman" w:hAnsi="Times New Roman"/>
        </w:rPr>
        <w:t>t</w:t>
      </w:r>
      <w:r w:rsidR="006B2F6F" w:rsidRPr="00532E9E">
        <w:rPr>
          <w:rFonts w:ascii="Times New Roman" w:hAnsi="Times New Roman"/>
        </w:rPr>
        <w:t xml:space="preserve">rust and </w:t>
      </w:r>
      <w:r w:rsidR="00614CB7" w:rsidRPr="00532E9E">
        <w:rPr>
          <w:rFonts w:ascii="Times New Roman" w:hAnsi="Times New Roman"/>
        </w:rPr>
        <w:t>satisfaction</w:t>
      </w:r>
      <w:r w:rsidR="00181D07" w:rsidRPr="00222176">
        <w:rPr>
          <w:rFonts w:ascii="Times New Roman" w:hAnsi="Times New Roman"/>
        </w:rPr>
        <w:t xml:space="preserve">. </w:t>
      </w:r>
      <w:r w:rsidR="00764F95" w:rsidRPr="00222176">
        <w:rPr>
          <w:rFonts w:ascii="Times New Roman" w:hAnsi="Times New Roman"/>
        </w:rPr>
        <w:t>Thus</w:t>
      </w:r>
      <w:r w:rsidR="00027A26" w:rsidRPr="00532E9E">
        <w:rPr>
          <w:rFonts w:ascii="Times New Roman" w:hAnsi="Times New Roman"/>
        </w:rPr>
        <w:t xml:space="preserve"> </w:t>
      </w:r>
      <w:r w:rsidR="00764F95" w:rsidRPr="00222176">
        <w:rPr>
          <w:rFonts w:ascii="Times New Roman" w:hAnsi="Times New Roman"/>
        </w:rPr>
        <w:t xml:space="preserve">when the </w:t>
      </w:r>
      <w:r w:rsidR="00027A26" w:rsidRPr="00532E9E">
        <w:rPr>
          <w:rFonts w:ascii="Times New Roman" w:hAnsi="Times New Roman"/>
        </w:rPr>
        <w:t xml:space="preserve">9/11 </w:t>
      </w:r>
      <w:r w:rsidR="00764F95" w:rsidRPr="00222176">
        <w:rPr>
          <w:rFonts w:ascii="Times New Roman" w:hAnsi="Times New Roman"/>
        </w:rPr>
        <w:t>terrorist attacks led to a drama</w:t>
      </w:r>
      <w:r w:rsidR="00614CB7" w:rsidRPr="00532E9E">
        <w:rPr>
          <w:rFonts w:ascii="Times New Roman" w:hAnsi="Times New Roman"/>
        </w:rPr>
        <w:t>tic decline in air travel</w:t>
      </w:r>
      <w:r w:rsidR="00764F95" w:rsidRPr="00222176">
        <w:rPr>
          <w:rFonts w:ascii="Times New Roman" w:hAnsi="Times New Roman"/>
        </w:rPr>
        <w:t xml:space="preserve"> </w:t>
      </w:r>
      <w:r w:rsidR="00D2099D" w:rsidRPr="00532E9E">
        <w:rPr>
          <w:rFonts w:ascii="Times New Roman" w:hAnsi="Times New Roman"/>
        </w:rPr>
        <w:t>and</w:t>
      </w:r>
      <w:r w:rsidR="00764F95" w:rsidRPr="00222176">
        <w:rPr>
          <w:rFonts w:ascii="Times New Roman" w:hAnsi="Times New Roman"/>
        </w:rPr>
        <w:t xml:space="preserve"> </w:t>
      </w:r>
      <w:r w:rsidR="00D2099D" w:rsidRPr="00532E9E">
        <w:rPr>
          <w:rFonts w:ascii="Times New Roman" w:hAnsi="Times New Roman"/>
        </w:rPr>
        <w:t xml:space="preserve">loss of </w:t>
      </w:r>
      <w:r w:rsidR="00764F95" w:rsidRPr="00222176">
        <w:rPr>
          <w:rFonts w:ascii="Times New Roman" w:hAnsi="Times New Roman"/>
        </w:rPr>
        <w:t xml:space="preserve">billions </w:t>
      </w:r>
      <w:r w:rsidR="00D2099D" w:rsidRPr="00532E9E">
        <w:rPr>
          <w:rFonts w:ascii="Times New Roman" w:hAnsi="Times New Roman"/>
        </w:rPr>
        <w:t xml:space="preserve">of dollars in </w:t>
      </w:r>
      <w:r w:rsidR="00F97DB9" w:rsidRPr="00532E9E">
        <w:rPr>
          <w:rFonts w:ascii="Times New Roman" w:hAnsi="Times New Roman"/>
        </w:rPr>
        <w:t xml:space="preserve">potential </w:t>
      </w:r>
      <w:r w:rsidR="00D2099D" w:rsidRPr="00532E9E">
        <w:rPr>
          <w:rFonts w:ascii="Times New Roman" w:hAnsi="Times New Roman"/>
        </w:rPr>
        <w:t>airline revenue</w:t>
      </w:r>
      <w:r w:rsidR="00764F95" w:rsidRPr="00222176">
        <w:rPr>
          <w:rFonts w:ascii="Times New Roman" w:hAnsi="Times New Roman"/>
        </w:rPr>
        <w:t xml:space="preserve">, </w:t>
      </w:r>
      <w:r w:rsidR="002604B6" w:rsidRPr="00532E9E">
        <w:rPr>
          <w:rFonts w:ascii="Times New Roman" w:hAnsi="Times New Roman"/>
        </w:rPr>
        <w:t xml:space="preserve">managers </w:t>
      </w:r>
      <w:r w:rsidR="00027A26" w:rsidRPr="00532E9E">
        <w:rPr>
          <w:rFonts w:ascii="Times New Roman" w:hAnsi="Times New Roman"/>
        </w:rPr>
        <w:t xml:space="preserve">quickly </w:t>
      </w:r>
      <w:r w:rsidR="00614CB7" w:rsidRPr="00532E9E">
        <w:rPr>
          <w:rFonts w:ascii="Times New Roman" w:hAnsi="Times New Roman"/>
        </w:rPr>
        <w:t xml:space="preserve">targeted </w:t>
      </w:r>
      <w:r w:rsidR="00F97DB9" w:rsidRPr="00532E9E">
        <w:rPr>
          <w:rFonts w:ascii="Times New Roman" w:hAnsi="Times New Roman"/>
        </w:rPr>
        <w:t xml:space="preserve">employees and </w:t>
      </w:r>
      <w:r w:rsidR="002604B6" w:rsidRPr="00532E9E">
        <w:rPr>
          <w:rFonts w:ascii="Times New Roman" w:hAnsi="Times New Roman"/>
        </w:rPr>
        <w:t>labor unions</w:t>
      </w:r>
      <w:r w:rsidR="00582D90">
        <w:rPr>
          <w:rFonts w:ascii="Times New Roman" w:hAnsi="Times New Roman"/>
        </w:rPr>
        <w:t>—particularly the costly pilot group—s</w:t>
      </w:r>
      <w:r w:rsidR="002604B6" w:rsidRPr="00532E9E">
        <w:rPr>
          <w:rFonts w:ascii="Times New Roman" w:hAnsi="Times New Roman"/>
        </w:rPr>
        <w:t>eeking to undermine their power and rein</w:t>
      </w:r>
      <w:r w:rsidR="00764F95" w:rsidRPr="00222176">
        <w:rPr>
          <w:rFonts w:ascii="Times New Roman" w:hAnsi="Times New Roman"/>
        </w:rPr>
        <w:t xml:space="preserve"> in </w:t>
      </w:r>
      <w:r w:rsidR="00614CB7" w:rsidRPr="00532E9E">
        <w:rPr>
          <w:rFonts w:ascii="Times New Roman" w:hAnsi="Times New Roman"/>
        </w:rPr>
        <w:t>costs</w:t>
      </w:r>
      <w:r w:rsidR="00E62012" w:rsidRPr="00532E9E">
        <w:rPr>
          <w:rFonts w:ascii="Times New Roman" w:hAnsi="Times New Roman"/>
        </w:rPr>
        <w:t xml:space="preserve">, </w:t>
      </w:r>
      <w:r w:rsidR="00027A26" w:rsidRPr="00532E9E">
        <w:rPr>
          <w:rFonts w:ascii="Times New Roman" w:hAnsi="Times New Roman"/>
        </w:rPr>
        <w:t xml:space="preserve">thereby </w:t>
      </w:r>
      <w:r w:rsidR="00E62012" w:rsidRPr="00532E9E">
        <w:rPr>
          <w:rFonts w:ascii="Times New Roman" w:hAnsi="Times New Roman"/>
        </w:rPr>
        <w:t xml:space="preserve">weakening </w:t>
      </w:r>
      <w:r w:rsidR="00027A26" w:rsidRPr="00532E9E">
        <w:rPr>
          <w:rFonts w:ascii="Times New Roman" w:hAnsi="Times New Roman"/>
        </w:rPr>
        <w:t xml:space="preserve">unions’ </w:t>
      </w:r>
      <w:r w:rsidR="002604B6" w:rsidRPr="00532E9E">
        <w:rPr>
          <w:rFonts w:ascii="Times New Roman" w:hAnsi="Times New Roman"/>
        </w:rPr>
        <w:t>influence</w:t>
      </w:r>
      <w:r w:rsidR="00027A26" w:rsidRPr="00532E9E">
        <w:rPr>
          <w:rFonts w:ascii="Times New Roman" w:hAnsi="Times New Roman"/>
        </w:rPr>
        <w:t xml:space="preserve"> </w:t>
      </w:r>
      <w:r w:rsidR="00F97DB9" w:rsidRPr="00532E9E">
        <w:rPr>
          <w:rFonts w:ascii="Times New Roman" w:hAnsi="Times New Roman"/>
        </w:rPr>
        <w:t>further</w:t>
      </w:r>
      <w:r w:rsidR="00614CB7" w:rsidRPr="00532E9E">
        <w:rPr>
          <w:rFonts w:ascii="Times New Roman" w:hAnsi="Times New Roman"/>
        </w:rPr>
        <w:t xml:space="preserve"> </w:t>
      </w:r>
      <w:r w:rsidR="00614CB7" w:rsidRPr="00222176">
        <w:rPr>
          <w:rFonts w:ascii="Times New Roman" w:hAnsi="Times New Roman"/>
        </w:rPr>
        <w:fldChar w:fldCharType="begin"/>
      </w:r>
      <w:r w:rsidR="004A0AEA" w:rsidRPr="00532E9E">
        <w:rPr>
          <w:rFonts w:ascii="Times New Roman" w:hAnsi="Times New Roman"/>
        </w:rPr>
        <w:instrText xml:space="preserve"> ADDIN EN.CITE &lt;EndNote&gt;&lt;Cite&gt;&lt;Author&gt;Gittell&lt;/Author&gt;&lt;Year&gt;2004&lt;/Year&gt;&lt;RecNum&gt;664&lt;/RecNum&gt;&lt;DisplayText&gt;(Gittell et al., 2004; Von Nordenflycht and Kochan, 2003)&lt;/DisplayText&gt;&lt;record&gt;&lt;rec-number&gt;664&lt;/rec-number&gt;&lt;foreign-keys&gt;&lt;key app="EN" db-id="w0tdrfaatpdwsyexar7p2a5kv0pr20efvzv0" timestamp="1335803162"&gt;664&lt;/key&gt;&lt;/foreign-keys&gt;&lt;ref-type name="Journal Article"&gt;17&lt;/ref-type&gt;&lt;contributors&gt;&lt;authors&gt;&lt;author&gt;Gittell, J.&lt;/author&gt;&lt;author&gt;von Nordenflycht, A.&lt;/author&gt;&lt;author&gt;Kochan, T. A.&lt;/author&gt;&lt;/authors&gt;&lt;/contributors&gt;&lt;titles&gt;&lt;title&gt;Mutual Gains or Zero Sum? Labor Relations and Firm Performance in the Airline Industry&lt;/title&gt;&lt;secondary-title&gt;Industrial &amp;amp; Labor Relations Review&lt;/secondary-title&gt;&lt;/titles&gt;&lt;periodical&gt;&lt;full-title&gt;Industrial &amp;amp; Labor Relations Review&lt;/full-title&gt;&lt;/periodical&gt;&lt;pages&gt;163-80&lt;/pages&gt;&lt;volume&gt;57&lt;/volume&gt;&lt;number&gt;2&lt;/number&gt;&lt;dates&gt;&lt;year&gt;2004&lt;/year&gt;&lt;/dates&gt;&lt;urls&gt;&lt;/urls&gt;&lt;/record&gt;&lt;/Cite&gt;&lt;Cite&gt;&lt;Author&gt;Von Nordenflycht&lt;/Author&gt;&lt;Year&gt;2003&lt;/Year&gt;&lt;RecNum&gt;2027&lt;/RecNum&gt;&lt;record&gt;&lt;rec-number&gt;2027&lt;/rec-number&gt;&lt;foreign-keys&gt;&lt;key app="EN" db-id="w0tdrfaatpdwsyexar7p2a5kv0pr20efvzv0" timestamp="1451427751"&gt;2027&lt;/key&gt;&lt;/foreign-keys&gt;&lt;ref-type name="Journal Article"&gt;17&lt;/ref-type&gt;&lt;contributors&gt;&lt;authors&gt;&lt;author&gt;Von Nordenflycht, A.&lt;/author&gt;&lt;author&gt;Kochan, T. A.&lt;/author&gt;&lt;/authors&gt;&lt;/contributors&gt;&lt;titles&gt;&lt;title&gt;Labor contract negotiations in the airline industry&lt;/title&gt;&lt;secondary-title&gt;Monthly Labor Review&lt;/secondary-title&gt;&lt;/titles&gt;&lt;periodical&gt;&lt;full-title&gt;Monthly Labor Review&lt;/full-title&gt;&lt;/periodical&gt;&lt;pages&gt;18-28&lt;/pages&gt;&lt;dates&gt;&lt;year&gt;2003&lt;/year&gt;&lt;/dates&gt;&lt;urls&gt;&lt;/urls&gt;&lt;/record&gt;&lt;/Cite&gt;&lt;/EndNote&gt;</w:instrText>
      </w:r>
      <w:r w:rsidR="00614CB7" w:rsidRPr="00222176">
        <w:rPr>
          <w:rFonts w:ascii="Times New Roman" w:hAnsi="Times New Roman"/>
        </w:rPr>
        <w:fldChar w:fldCharType="separate"/>
      </w:r>
      <w:r w:rsidR="004A0AEA" w:rsidRPr="00532E9E">
        <w:rPr>
          <w:rFonts w:ascii="Times New Roman" w:hAnsi="Times New Roman"/>
          <w:noProof/>
        </w:rPr>
        <w:t>(</w:t>
      </w:r>
      <w:hyperlink w:anchor="_ENREF_36" w:tooltip="Gittell, 2004 #664" w:history="1">
        <w:r w:rsidR="00E21C04" w:rsidRPr="00532E9E">
          <w:rPr>
            <w:rFonts w:ascii="Times New Roman" w:hAnsi="Times New Roman"/>
            <w:noProof/>
          </w:rPr>
          <w:t>Gittell et al., 2004</w:t>
        </w:r>
      </w:hyperlink>
      <w:r w:rsidR="004A0AEA" w:rsidRPr="00532E9E">
        <w:rPr>
          <w:rFonts w:ascii="Times New Roman" w:hAnsi="Times New Roman"/>
          <w:noProof/>
        </w:rPr>
        <w:t xml:space="preserve">; </w:t>
      </w:r>
      <w:hyperlink w:anchor="_ENREF_67" w:tooltip="Von Nordenflycht, 2003 #2027" w:history="1">
        <w:r w:rsidR="00E21C04" w:rsidRPr="00532E9E">
          <w:rPr>
            <w:rFonts w:ascii="Times New Roman" w:hAnsi="Times New Roman"/>
            <w:noProof/>
          </w:rPr>
          <w:t>Von Nordenflycht and Kochan, 2003</w:t>
        </w:r>
      </w:hyperlink>
      <w:r w:rsidR="004A0AEA" w:rsidRPr="00532E9E">
        <w:rPr>
          <w:rFonts w:ascii="Times New Roman" w:hAnsi="Times New Roman"/>
          <w:noProof/>
        </w:rPr>
        <w:t>)</w:t>
      </w:r>
      <w:r w:rsidR="00614CB7" w:rsidRPr="00222176">
        <w:rPr>
          <w:rFonts w:ascii="Times New Roman" w:hAnsi="Times New Roman"/>
        </w:rPr>
        <w:fldChar w:fldCharType="end"/>
      </w:r>
      <w:r w:rsidR="00614CB7" w:rsidRPr="00532E9E">
        <w:rPr>
          <w:rFonts w:ascii="Times New Roman" w:hAnsi="Times New Roman"/>
        </w:rPr>
        <w:t xml:space="preserve">. </w:t>
      </w:r>
    </w:p>
    <w:p w:rsidR="00D93E85" w:rsidRPr="00532E9E" w:rsidRDefault="00E62012">
      <w:pPr>
        <w:spacing w:line="480" w:lineRule="auto"/>
        <w:ind w:firstLine="720"/>
        <w:rPr>
          <w:rFonts w:ascii="Times New Roman" w:hAnsi="Times New Roman"/>
        </w:rPr>
      </w:pPr>
      <w:r w:rsidRPr="00532E9E">
        <w:rPr>
          <w:rFonts w:ascii="Times New Roman" w:hAnsi="Times New Roman"/>
        </w:rPr>
        <w:t>Like doctors and lawyers, t</w:t>
      </w:r>
      <w:r w:rsidR="0047407F" w:rsidRPr="00532E9E">
        <w:rPr>
          <w:rFonts w:ascii="Times New Roman" w:hAnsi="Times New Roman"/>
        </w:rPr>
        <w:t>he unique nature of pilot</w:t>
      </w:r>
      <w:r w:rsidR="007A490D" w:rsidRPr="00532E9E">
        <w:rPr>
          <w:rFonts w:ascii="Times New Roman" w:hAnsi="Times New Roman"/>
        </w:rPr>
        <w:t>s</w:t>
      </w:r>
      <w:r w:rsidR="0047407F" w:rsidRPr="00532E9E">
        <w:rPr>
          <w:rFonts w:ascii="Times New Roman" w:hAnsi="Times New Roman"/>
        </w:rPr>
        <w:t>’</w:t>
      </w:r>
      <w:r w:rsidR="007A490D" w:rsidRPr="00532E9E">
        <w:rPr>
          <w:rFonts w:ascii="Times New Roman" w:hAnsi="Times New Roman"/>
        </w:rPr>
        <w:t xml:space="preserve"> </w:t>
      </w:r>
      <w:r w:rsidR="00E24246" w:rsidRPr="00532E9E">
        <w:rPr>
          <w:rFonts w:ascii="Times New Roman" w:hAnsi="Times New Roman"/>
        </w:rPr>
        <w:t xml:space="preserve">expert </w:t>
      </w:r>
      <w:r w:rsidR="007A490D" w:rsidRPr="00532E9E">
        <w:rPr>
          <w:rFonts w:ascii="Times New Roman" w:hAnsi="Times New Roman"/>
        </w:rPr>
        <w:t>skills makes them extremely valuable to employers</w:t>
      </w:r>
      <w:r w:rsidR="00364294" w:rsidRPr="00532E9E">
        <w:rPr>
          <w:rFonts w:ascii="Times New Roman" w:hAnsi="Times New Roman"/>
        </w:rPr>
        <w:t xml:space="preserve"> and difficult to </w:t>
      </w:r>
      <w:r w:rsidR="001926A7" w:rsidRPr="00532E9E">
        <w:rPr>
          <w:rFonts w:ascii="Times New Roman" w:hAnsi="Times New Roman"/>
        </w:rPr>
        <w:t xml:space="preserve">quickly </w:t>
      </w:r>
      <w:r w:rsidR="00364294" w:rsidRPr="00532E9E">
        <w:rPr>
          <w:rFonts w:ascii="Times New Roman" w:hAnsi="Times New Roman"/>
        </w:rPr>
        <w:t>replace</w:t>
      </w:r>
      <w:r w:rsidRPr="00532E9E">
        <w:rPr>
          <w:rFonts w:ascii="Times New Roman" w:hAnsi="Times New Roman"/>
        </w:rPr>
        <w:t>. Y</w:t>
      </w:r>
      <w:r w:rsidR="007F776B" w:rsidRPr="00532E9E">
        <w:rPr>
          <w:rFonts w:ascii="Times New Roman" w:hAnsi="Times New Roman"/>
        </w:rPr>
        <w:t>et</w:t>
      </w:r>
      <w:r w:rsidRPr="00532E9E">
        <w:rPr>
          <w:rFonts w:ascii="Times New Roman" w:hAnsi="Times New Roman"/>
        </w:rPr>
        <w:t>,</w:t>
      </w:r>
      <w:r w:rsidR="007F776B" w:rsidRPr="00532E9E">
        <w:rPr>
          <w:rFonts w:ascii="Times New Roman" w:hAnsi="Times New Roman"/>
        </w:rPr>
        <w:t xml:space="preserve"> </w:t>
      </w:r>
      <w:r w:rsidR="00E24246" w:rsidRPr="00532E9E">
        <w:rPr>
          <w:rFonts w:ascii="Times New Roman" w:hAnsi="Times New Roman"/>
        </w:rPr>
        <w:t>th</w:t>
      </w:r>
      <w:r w:rsidRPr="00532E9E">
        <w:rPr>
          <w:rFonts w:ascii="Times New Roman" w:hAnsi="Times New Roman"/>
        </w:rPr>
        <w:t>is</w:t>
      </w:r>
      <w:r w:rsidR="00364294" w:rsidRPr="00532E9E">
        <w:rPr>
          <w:rFonts w:ascii="Times New Roman" w:hAnsi="Times New Roman"/>
        </w:rPr>
        <w:t xml:space="preserve"> expertise is not readily transferrable to jobs outside of the aviation industry</w:t>
      </w:r>
      <w:r w:rsidR="002604B6" w:rsidRPr="00532E9E">
        <w:rPr>
          <w:rFonts w:ascii="Times New Roman" w:hAnsi="Times New Roman"/>
        </w:rPr>
        <w:t xml:space="preserve"> </w:t>
      </w:r>
      <w:r w:rsidR="005B6AB7" w:rsidRPr="00532E9E">
        <w:rPr>
          <w:rFonts w:ascii="Times New Roman" w:hAnsi="Times New Roman"/>
        </w:rPr>
        <w:t>and labour unions’ strict seniority lists</w:t>
      </w:r>
      <w:r w:rsidR="002604B6" w:rsidRPr="00532E9E">
        <w:rPr>
          <w:rFonts w:ascii="Times New Roman" w:hAnsi="Times New Roman"/>
        </w:rPr>
        <w:t xml:space="preserve"> keeps </w:t>
      </w:r>
      <w:r w:rsidR="003331AF" w:rsidRPr="00532E9E">
        <w:rPr>
          <w:rFonts w:ascii="Times New Roman" w:hAnsi="Times New Roman"/>
        </w:rPr>
        <w:t>pilots</w:t>
      </w:r>
      <w:r w:rsidR="002604B6" w:rsidRPr="00532E9E">
        <w:rPr>
          <w:rFonts w:ascii="Times New Roman" w:hAnsi="Times New Roman"/>
        </w:rPr>
        <w:t xml:space="preserve"> beholden to one employer</w:t>
      </w:r>
      <w:r w:rsidR="005B6AB7" w:rsidRPr="00532E9E">
        <w:rPr>
          <w:rFonts w:ascii="Times New Roman" w:hAnsi="Times New Roman"/>
        </w:rPr>
        <w:t xml:space="preserve">, </w:t>
      </w:r>
      <w:r w:rsidR="002604B6" w:rsidRPr="00532E9E">
        <w:rPr>
          <w:rFonts w:ascii="Times New Roman" w:hAnsi="Times New Roman"/>
        </w:rPr>
        <w:t xml:space="preserve">reducing </w:t>
      </w:r>
      <w:r w:rsidR="003331AF" w:rsidRPr="00532E9E">
        <w:rPr>
          <w:rFonts w:ascii="Times New Roman" w:hAnsi="Times New Roman"/>
        </w:rPr>
        <w:t xml:space="preserve">their </w:t>
      </w:r>
      <w:r w:rsidR="00D2099D" w:rsidRPr="00532E9E">
        <w:rPr>
          <w:rFonts w:ascii="Times New Roman" w:hAnsi="Times New Roman"/>
        </w:rPr>
        <w:t xml:space="preserve">job </w:t>
      </w:r>
      <w:r w:rsidR="00C6031B" w:rsidRPr="00532E9E">
        <w:rPr>
          <w:rFonts w:ascii="Times New Roman" w:hAnsi="Times New Roman"/>
        </w:rPr>
        <w:t>mobility</w:t>
      </w:r>
      <w:r w:rsidR="005B6AB7" w:rsidRPr="00532E9E">
        <w:rPr>
          <w:rFonts w:ascii="Times New Roman" w:hAnsi="Times New Roman"/>
        </w:rPr>
        <w:t xml:space="preserve">. </w:t>
      </w:r>
      <w:r w:rsidR="006654B6" w:rsidRPr="00532E9E">
        <w:rPr>
          <w:rFonts w:ascii="Times New Roman" w:hAnsi="Times New Roman"/>
        </w:rPr>
        <w:t>As a result</w:t>
      </w:r>
      <w:r w:rsidR="00D2099D" w:rsidRPr="00532E9E">
        <w:rPr>
          <w:rFonts w:ascii="Times New Roman" w:hAnsi="Times New Roman"/>
        </w:rPr>
        <w:t>,</w:t>
      </w:r>
      <w:r w:rsidR="006654B6" w:rsidRPr="00532E9E">
        <w:rPr>
          <w:rFonts w:ascii="Times New Roman" w:hAnsi="Times New Roman"/>
        </w:rPr>
        <w:t xml:space="preserve"> rather than pilots’ expert skills increasing their marketability, as Gorman and Sandefur </w:t>
      </w:r>
      <w:r w:rsidR="006654B6" w:rsidRPr="00222176">
        <w:rPr>
          <w:rFonts w:ascii="Times New Roman" w:hAnsi="Times New Roman"/>
        </w:rPr>
        <w:fldChar w:fldCharType="begin"/>
      </w:r>
      <w:r w:rsidR="00C60D1E" w:rsidRPr="00532E9E">
        <w:rPr>
          <w:rFonts w:ascii="Times New Roman" w:hAnsi="Times New Roman"/>
        </w:rPr>
        <w:instrText xml:space="preserve"> ADDIN EN.CITE &lt;EndNote&gt;&lt;Cite ExcludeAuth="1"&gt;&lt;Author&gt;Gorman&lt;/Author&gt;&lt;Year&gt;2011&lt;/Year&gt;&lt;RecNum&gt;1881&lt;/RecNum&gt;&lt;DisplayText&gt;(2011)&lt;/DisplayText&gt;&lt;record&gt;&lt;rec-number&gt;1881&lt;/rec-number&gt;&lt;foreign-keys&gt;&lt;key app="EN" db-id="w0tdrfaatpdwsyexar7p2a5kv0pr20efvzv0" timestamp="1434316715"&gt;1881&lt;/key&gt;&lt;/foreign-keys&gt;&lt;ref-type name="Journal Article"&gt;17&lt;/ref-type&gt;&lt;contributors&gt;&lt;authors&gt;&lt;author&gt;Gorman, E. H.&lt;/author&gt;&lt;author&gt;Sandefur, R. L.&lt;/author&gt;&lt;/authors&gt;&lt;/contributors&gt;&lt;titles&gt;&lt;title&gt;&amp;quot;Golden Age,&amp;quot; quiescence, and revival: How the sociology of professions became the study of knowledge-based work&lt;/title&gt;&lt;secondary-title&gt;Work and Occupations&lt;/secondary-title&gt;&lt;/titles&gt;&lt;periodical&gt;&lt;full-title&gt;Work and Occupations&lt;/full-title&gt;&lt;/periodical&gt;&lt;pages&gt;275-302&lt;/pages&gt;&lt;volume&gt;38&lt;/volume&gt;&lt;number&gt;3&lt;/number&gt;&lt;dates&gt;&lt;year&gt;2011&lt;/year&gt;&lt;/dates&gt;&lt;urls&gt;&lt;/urls&gt;&lt;/record&gt;&lt;/Cite&gt;&lt;/EndNote&gt;</w:instrText>
      </w:r>
      <w:r w:rsidR="006654B6" w:rsidRPr="00222176">
        <w:rPr>
          <w:rFonts w:ascii="Times New Roman" w:hAnsi="Times New Roman"/>
        </w:rPr>
        <w:fldChar w:fldCharType="separate"/>
      </w:r>
      <w:r w:rsidR="006654B6" w:rsidRPr="00532E9E">
        <w:rPr>
          <w:rFonts w:ascii="Times New Roman" w:hAnsi="Times New Roman"/>
          <w:noProof/>
        </w:rPr>
        <w:t>(</w:t>
      </w:r>
      <w:hyperlink w:anchor="_ENREF_37" w:tooltip="Gorman, 2011 #1881" w:history="1">
        <w:r w:rsidR="00E21C04" w:rsidRPr="00532E9E">
          <w:rPr>
            <w:rFonts w:ascii="Times New Roman" w:hAnsi="Times New Roman"/>
            <w:noProof/>
          </w:rPr>
          <w:t>2011</w:t>
        </w:r>
      </w:hyperlink>
      <w:r w:rsidR="006654B6" w:rsidRPr="00532E9E">
        <w:rPr>
          <w:rFonts w:ascii="Times New Roman" w:hAnsi="Times New Roman"/>
          <w:noProof/>
        </w:rPr>
        <w:t>)</w:t>
      </w:r>
      <w:r w:rsidR="006654B6" w:rsidRPr="00222176">
        <w:rPr>
          <w:rFonts w:ascii="Times New Roman" w:hAnsi="Times New Roman"/>
        </w:rPr>
        <w:fldChar w:fldCharType="end"/>
      </w:r>
      <w:r w:rsidR="006654B6" w:rsidRPr="00532E9E">
        <w:rPr>
          <w:rFonts w:ascii="Times New Roman" w:hAnsi="Times New Roman"/>
        </w:rPr>
        <w:t xml:space="preserve"> report for </w:t>
      </w:r>
      <w:r w:rsidR="00E24246" w:rsidRPr="00532E9E">
        <w:rPr>
          <w:rFonts w:ascii="Times New Roman" w:hAnsi="Times New Roman"/>
        </w:rPr>
        <w:t xml:space="preserve">expert </w:t>
      </w:r>
      <w:r w:rsidR="006654B6" w:rsidRPr="00532E9E">
        <w:rPr>
          <w:rFonts w:ascii="Times New Roman" w:hAnsi="Times New Roman"/>
        </w:rPr>
        <w:t xml:space="preserve">knowledge workers, pilots’ </w:t>
      </w:r>
      <w:r w:rsidR="00585951" w:rsidRPr="00532E9E">
        <w:rPr>
          <w:rFonts w:ascii="Times New Roman" w:hAnsi="Times New Roman"/>
        </w:rPr>
        <w:t xml:space="preserve">career </w:t>
      </w:r>
      <w:r w:rsidR="006654B6" w:rsidRPr="00532E9E">
        <w:rPr>
          <w:rFonts w:ascii="Times New Roman" w:hAnsi="Times New Roman"/>
        </w:rPr>
        <w:t>autonomy is restricted.</w:t>
      </w:r>
      <w:r w:rsidR="00E24246" w:rsidRPr="00532E9E">
        <w:rPr>
          <w:rFonts w:ascii="Times New Roman" w:hAnsi="Times New Roman"/>
        </w:rPr>
        <w:t xml:space="preserve"> This makes pilots’ </w:t>
      </w:r>
      <w:r w:rsidR="002604B6" w:rsidRPr="00532E9E">
        <w:rPr>
          <w:rFonts w:ascii="Times New Roman" w:hAnsi="Times New Roman"/>
        </w:rPr>
        <w:t>expertise</w:t>
      </w:r>
      <w:r w:rsidR="00E24246" w:rsidRPr="00532E9E">
        <w:rPr>
          <w:rFonts w:ascii="Times New Roman" w:hAnsi="Times New Roman"/>
        </w:rPr>
        <w:t xml:space="preserve"> a paradoxical mix</w:t>
      </w:r>
      <w:r w:rsidR="00585951" w:rsidRPr="00532E9E">
        <w:rPr>
          <w:rFonts w:ascii="Times New Roman" w:hAnsi="Times New Roman"/>
        </w:rPr>
        <w:t>ture</w:t>
      </w:r>
      <w:r w:rsidR="00E24246" w:rsidRPr="00532E9E">
        <w:rPr>
          <w:rFonts w:ascii="Times New Roman" w:hAnsi="Times New Roman"/>
        </w:rPr>
        <w:t xml:space="preserve"> of inflight autonomy onboard their aircraft yet ground</w:t>
      </w:r>
      <w:r w:rsidR="006F7A0C" w:rsidRPr="00532E9E">
        <w:rPr>
          <w:rFonts w:ascii="Times New Roman" w:hAnsi="Times New Roman"/>
        </w:rPr>
        <w:t>-based</w:t>
      </w:r>
      <w:r w:rsidR="00E24246" w:rsidRPr="00532E9E">
        <w:rPr>
          <w:rFonts w:ascii="Times New Roman" w:hAnsi="Times New Roman"/>
        </w:rPr>
        <w:t xml:space="preserve"> dependency</w:t>
      </w:r>
      <w:r w:rsidR="00585951" w:rsidRPr="00532E9E">
        <w:rPr>
          <w:rFonts w:ascii="Times New Roman" w:hAnsi="Times New Roman"/>
        </w:rPr>
        <w:t xml:space="preserve"> on their airline</w:t>
      </w:r>
      <w:r w:rsidR="00E24246" w:rsidRPr="00532E9E">
        <w:rPr>
          <w:rFonts w:ascii="Times New Roman" w:hAnsi="Times New Roman"/>
        </w:rPr>
        <w:t xml:space="preserve">; a scale that </w:t>
      </w:r>
      <w:r w:rsidR="00585951" w:rsidRPr="00532E9E">
        <w:rPr>
          <w:rFonts w:ascii="Times New Roman" w:hAnsi="Times New Roman"/>
        </w:rPr>
        <w:t xml:space="preserve">tipped in </w:t>
      </w:r>
      <w:r w:rsidR="007F776B" w:rsidRPr="00532E9E">
        <w:rPr>
          <w:rFonts w:ascii="Times New Roman" w:hAnsi="Times New Roman"/>
        </w:rPr>
        <w:t>the post-9/11 period due to managerial control efforts</w:t>
      </w:r>
      <w:r w:rsidR="00582D90">
        <w:rPr>
          <w:rFonts w:ascii="Times New Roman" w:hAnsi="Times New Roman"/>
        </w:rPr>
        <w:t>, and the resultant deprofessionalisation</w:t>
      </w:r>
      <w:r w:rsidR="007F776B" w:rsidRPr="00532E9E">
        <w:rPr>
          <w:rFonts w:ascii="Times New Roman" w:hAnsi="Times New Roman"/>
        </w:rPr>
        <w:t xml:space="preserve"> and work intensification.</w:t>
      </w:r>
      <w:r w:rsidR="00E24246" w:rsidRPr="00532E9E">
        <w:rPr>
          <w:rFonts w:ascii="Times New Roman" w:hAnsi="Times New Roman"/>
        </w:rPr>
        <w:t xml:space="preserve"> </w:t>
      </w:r>
    </w:p>
    <w:p w:rsidR="0040663F" w:rsidRPr="00532E9E" w:rsidRDefault="008547E8">
      <w:pPr>
        <w:spacing w:line="480" w:lineRule="auto"/>
        <w:ind w:firstLine="720"/>
        <w:rPr>
          <w:rFonts w:ascii="Times New Roman" w:hAnsi="Times New Roman"/>
        </w:rPr>
      </w:pPr>
      <w:r w:rsidRPr="00532E9E">
        <w:rPr>
          <w:rFonts w:ascii="Times New Roman" w:hAnsi="Times New Roman"/>
        </w:rPr>
        <w:t xml:space="preserve">As areas of expert work have become more diverse, </w:t>
      </w:r>
      <w:hyperlink w:anchor="_ENREF_48" w:tooltip="Leicht, 1997 #1882" w:history="1">
        <w:r w:rsidR="00E21C04" w:rsidRPr="00222176">
          <w:rPr>
            <w:rFonts w:ascii="Times New Roman" w:hAnsi="Times New Roman"/>
          </w:rPr>
          <w:fldChar w:fldCharType="begin"/>
        </w:r>
        <w:r w:rsidR="00E21C04" w:rsidRPr="00532E9E">
          <w:rPr>
            <w:rFonts w:ascii="Times New Roman" w:hAnsi="Times New Roman"/>
          </w:rPr>
          <w:instrText xml:space="preserve"> ADDIN EN.CITE &lt;EndNote&gt;&lt;Cite AuthorYear="1"&gt;&lt;Author&gt;Leicht&lt;/Author&gt;&lt;Year&gt;1997&lt;/Year&gt;&lt;RecNum&gt;1882&lt;/RecNum&gt;&lt;DisplayText&gt;Leicht and Fennell (1997)&lt;/DisplayText&gt;&lt;record&gt;&lt;rec-number&gt;1882&lt;/rec-number&gt;&lt;foreign-keys&gt;&lt;key app="EN" db-id="w0tdrfaatpdwsyexar7p2a5kv0pr20efvzv0" timestamp="1434326617"&gt;1882&lt;/key&gt;&lt;/foreign-keys&gt;&lt;ref-type name="Journal Article"&gt;17&lt;/ref-type&gt;&lt;contributors&gt;&lt;authors&gt;&lt;author&gt;Leicht, Kevin T.&lt;/author&gt;&lt;author&gt;Fennell, Mary L.&lt;/author&gt;&lt;/authors&gt;&lt;/contributors&gt;&lt;titles&gt;&lt;title&gt;The changing organizational context of professional work&lt;/title&gt;&lt;secondary-title&gt;Annual Review of Sociology&lt;/secondary-title&gt;&lt;/titles&gt;&lt;periodical&gt;&lt;full-title&gt;Annual Review of Sociology&lt;/full-title&gt;&lt;/periodical&gt;&lt;pages&gt;215-231&lt;/pages&gt;&lt;volume&gt;23&lt;/volume&gt;&lt;keywords&gt;&lt;keyword&gt;Sociology&lt;/keyword&gt;&lt;keyword&gt;Studies&lt;/keyword&gt;&lt;keyword&gt;Theory&lt;/keyword&gt;&lt;keyword&gt;Changes&lt;/keyword&gt;&lt;keyword&gt;Labor market&lt;/keyword&gt;&lt;keyword&gt;Careers&lt;/keyword&gt;&lt;keyword&gt;Control&lt;/keyword&gt;&lt;keyword&gt;Departments&lt;/keyword&gt;&lt;keyword&gt;Professions&lt;/keyword&gt;&lt;keyword&gt;Professionals&lt;/keyword&gt;&lt;keyword&gt;Work environment&lt;/keyword&gt;&lt;/keywords&gt;&lt;dates&gt;&lt;year&gt;1997&lt;/year&gt;&lt;pub-dates&gt;&lt;date&gt;1997&lt;/date&gt;&lt;/pub-dates&gt;&lt;/dates&gt;&lt;pub-location&gt;Palo Alto&lt;/pub-location&gt;&lt;publisher&gt;Annual Reviews, Inc.&lt;/publisher&gt;&lt;isbn&gt;03600572&lt;/isbn&gt;&lt;accession-num&gt;199580242&lt;/accession-num&gt;&lt;urls&gt;&lt;related-urls&gt;&lt;url&gt;http://libproxy.sdsu.edu/login?url=http://search.proquest.com/docview/199580242?accountid=13758&lt;/url&gt;&lt;url&gt;http://sfx.calstate.edu:9003/sdsu?url_ver=Z39.88-2004&amp;amp;rft_val_fmt=info:ofi/fmt:kev:mtx:journal&amp;amp;genre=article&amp;amp;sid=ProQ:ProQ%3Apqrl&amp;amp;atitle=THE+CHANGING+ORGANIZATIONAL+CONTEXT+OF+PROFESSIONAL+WORK&amp;amp;title=Annual+Review+of+Sociology&amp;amp;issn=03600572&amp;amp;date=1997-12-31&amp;amp;volume=23&amp;amp;issue=&amp;amp;spage=215&amp;amp;au=Leicht%2C+Kevin+T%3BFennell%2C+Mary+L&amp;amp;isbn=&amp;amp;jtitle=Annual+Review+of+Sociology&amp;amp;btitle=&amp;amp;rft_id=info:eric/&amp;amp;rft_id=info:doi/&lt;/url&gt;&lt;/related-urls&gt;&lt;/urls&gt;&lt;remote-database-name&gt;ProQuest Research Library&lt;/remote-database-name&gt;&lt;language&gt;English&lt;/language&gt;&lt;/record&gt;&lt;/Cite&gt;&lt;/EndNote&gt;</w:instrText>
        </w:r>
        <w:r w:rsidR="00E21C04" w:rsidRPr="00222176">
          <w:rPr>
            <w:rFonts w:ascii="Times New Roman" w:hAnsi="Times New Roman"/>
          </w:rPr>
          <w:fldChar w:fldCharType="separate"/>
        </w:r>
        <w:r w:rsidR="00E21C04" w:rsidRPr="00532E9E">
          <w:rPr>
            <w:rFonts w:ascii="Times New Roman" w:hAnsi="Times New Roman"/>
            <w:noProof/>
          </w:rPr>
          <w:t>Leicht and Fennell (1997)</w:t>
        </w:r>
        <w:r w:rsidR="00E21C04" w:rsidRPr="00222176">
          <w:rPr>
            <w:rFonts w:ascii="Times New Roman" w:hAnsi="Times New Roman"/>
          </w:rPr>
          <w:fldChar w:fldCharType="end"/>
        </w:r>
      </w:hyperlink>
      <w:r w:rsidRPr="00532E9E">
        <w:rPr>
          <w:rFonts w:ascii="Times New Roman" w:hAnsi="Times New Roman"/>
        </w:rPr>
        <w:t xml:space="preserve"> observe, the means of managing them appear to be converging across work settings as large employers attempt to exert managerial pressure over employees’ work in increasingly insidious ways. For instance, an extensive body of literature documents the ways work has become more intense, requiring longer hours in increasingly stressful environments with a decrease in task discretion and autonomy </w:t>
      </w:r>
      <w:r w:rsidRPr="00222176">
        <w:rPr>
          <w:rFonts w:ascii="Times New Roman" w:hAnsi="Times New Roman"/>
        </w:rPr>
        <w:fldChar w:fldCharType="begin">
          <w:fldData xml:space="preserve">PEVuZE5vdGU+PENpdGU+PEF1dGhvcj5HcmVlbjwvQXV0aG9yPjxZZWFyPjIwMDQ8L1llYXI+PFJl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</w:fldData>
        </w:fldChar>
      </w:r>
      <w:r w:rsidRPr="00532E9E">
        <w:rPr>
          <w:rFonts w:ascii="Times New Roman" w:hAnsi="Times New Roman"/>
        </w:rPr>
        <w:instrText xml:space="preserve"> ADDIN EN.CITE </w:instrText>
      </w:r>
      <w:r w:rsidRPr="00222176">
        <w:rPr>
          <w:rFonts w:ascii="Times New Roman" w:hAnsi="Times New Roman"/>
        </w:rPr>
        <w:fldChar w:fldCharType="begin">
          <w:fldData xml:space="preserve">PEVuZE5vdGU+PENpdGU+PEF1dGhvcj5HcmVlbjwvQXV0aG9yPjxZZWFyPjIwMDQ8L1llYXI+PFJl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</w:fldData>
        </w:fldChar>
      </w:r>
      <w:r w:rsidRPr="00532E9E">
        <w:rPr>
          <w:rFonts w:ascii="Times New Roman" w:hAnsi="Times New Roman"/>
        </w:rPr>
        <w:instrText xml:space="preserve"> ADDIN EN.CITE.DATA </w:instrText>
      </w:r>
      <w:r w:rsidRPr="00222176">
        <w:rPr>
          <w:rFonts w:ascii="Times New Roman" w:hAnsi="Times New Roman"/>
        </w:rPr>
      </w:r>
      <w:r w:rsidRPr="00222176">
        <w:rPr>
          <w:rFonts w:ascii="Times New Roman" w:hAnsi="Times New Roman"/>
        </w:rPr>
        <w:fldChar w:fldCharType="end"/>
      </w:r>
      <w:r w:rsidRPr="00222176">
        <w:rPr>
          <w:rFonts w:ascii="Times New Roman" w:hAnsi="Times New Roman"/>
        </w:rPr>
      </w:r>
      <w:r w:rsidRPr="00222176">
        <w:rPr>
          <w:rFonts w:ascii="Times New Roman" w:hAnsi="Times New Roman"/>
        </w:rPr>
        <w:fldChar w:fldCharType="separate"/>
      </w:r>
      <w:r w:rsidRPr="00532E9E">
        <w:rPr>
          <w:rFonts w:ascii="Times New Roman" w:hAnsi="Times New Roman"/>
          <w:noProof/>
        </w:rPr>
        <w:t>(</w:t>
      </w:r>
      <w:hyperlink w:anchor="_ENREF_38" w:tooltip="Green, 2004 #1754" w:history="1">
        <w:r w:rsidR="00E21C04" w:rsidRPr="00532E9E">
          <w:rPr>
            <w:rFonts w:ascii="Times New Roman" w:hAnsi="Times New Roman"/>
            <w:noProof/>
          </w:rPr>
          <w:t>Green, 2004</w:t>
        </w:r>
      </w:hyperlink>
      <w:r w:rsidRPr="00532E9E">
        <w:rPr>
          <w:rFonts w:ascii="Times New Roman" w:hAnsi="Times New Roman"/>
          <w:noProof/>
        </w:rPr>
        <w:t xml:space="preserve">; </w:t>
      </w:r>
      <w:hyperlink w:anchor="_ENREF_14" w:tooltip="Boxall, 2014 #1967" w:history="1">
        <w:r w:rsidR="00E21C04" w:rsidRPr="00532E9E">
          <w:rPr>
            <w:rFonts w:ascii="Times New Roman" w:hAnsi="Times New Roman"/>
            <w:noProof/>
          </w:rPr>
          <w:t>Boxall and Macky, 2014</w:t>
        </w:r>
      </w:hyperlink>
      <w:r w:rsidRPr="00532E9E">
        <w:rPr>
          <w:rFonts w:ascii="Times New Roman" w:hAnsi="Times New Roman"/>
          <w:noProof/>
        </w:rPr>
        <w:t xml:space="preserve">; </w:t>
      </w:r>
      <w:hyperlink w:anchor="_ENREF_18" w:tooltip="Chesley, 2014 #1966" w:history="1">
        <w:r w:rsidR="00E21C04" w:rsidRPr="00532E9E">
          <w:rPr>
            <w:rFonts w:ascii="Times New Roman" w:hAnsi="Times New Roman"/>
            <w:noProof/>
          </w:rPr>
          <w:t>Chesley, 2014</w:t>
        </w:r>
      </w:hyperlink>
      <w:r w:rsidRPr="00532E9E">
        <w:rPr>
          <w:rFonts w:ascii="Times New Roman" w:hAnsi="Times New Roman"/>
          <w:noProof/>
        </w:rPr>
        <w:t xml:space="preserve">; </w:t>
      </w:r>
      <w:hyperlink w:anchor="_ENREF_11" w:tooltip="Bhattacharya, 2013 #1975" w:history="1">
        <w:r w:rsidR="00E21C04" w:rsidRPr="00532E9E">
          <w:rPr>
            <w:rFonts w:ascii="Times New Roman" w:hAnsi="Times New Roman"/>
            <w:noProof/>
          </w:rPr>
          <w:t>Bhattacharya and Tang, 2013</w:t>
        </w:r>
      </w:hyperlink>
      <w:r w:rsidRPr="00532E9E">
        <w:rPr>
          <w:rFonts w:ascii="Times New Roman" w:hAnsi="Times New Roman"/>
          <w:noProof/>
        </w:rPr>
        <w:t>)</w:t>
      </w:r>
      <w:r w:rsidRPr="00222176">
        <w:rPr>
          <w:rFonts w:ascii="Times New Roman" w:hAnsi="Times New Roman"/>
        </w:rPr>
        <w:fldChar w:fldCharType="end"/>
      </w:r>
      <w:r w:rsidRPr="00532E9E">
        <w:rPr>
          <w:rFonts w:ascii="Times New Roman" w:hAnsi="Times New Roman"/>
        </w:rPr>
        <w:t xml:space="preserve">. Healthcare </w:t>
      </w:r>
      <w:r w:rsidRPr="00222176">
        <w:rPr>
          <w:rFonts w:ascii="Times New Roman" w:hAnsi="Times New Roman"/>
        </w:rPr>
        <w:fldChar w:fldCharType="begin">
          <w:fldData xml:space="preserve">PEVuZE5vdGU+PENpdGU+PEF1dGhvcj5TbWl0aDwvQXV0aG9yPjxZZWFyPjIwMDg8L1llYXI+PFJl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</w:fldData>
        </w:fldChar>
      </w:r>
      <w:r w:rsidRPr="00532E9E">
        <w:rPr>
          <w:rFonts w:ascii="Times New Roman" w:hAnsi="Times New Roman"/>
        </w:rPr>
        <w:instrText xml:space="preserve"> ADDIN EN.CITE </w:instrText>
      </w:r>
      <w:r w:rsidRPr="00222176">
        <w:rPr>
          <w:rFonts w:ascii="Times New Roman" w:hAnsi="Times New Roman"/>
        </w:rPr>
        <w:fldChar w:fldCharType="begin">
          <w:fldData xml:space="preserve">PEVuZE5vdGU+PENpdGU+PEF1dGhvcj5TbWl0aDwvQXV0aG9yPjxZZWFyPjIwMDg8L1llYXI+PFJl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</w:fldData>
        </w:fldChar>
      </w:r>
      <w:r w:rsidRPr="00532E9E">
        <w:rPr>
          <w:rFonts w:ascii="Times New Roman" w:hAnsi="Times New Roman"/>
        </w:rPr>
        <w:instrText xml:space="preserve"> ADDIN EN.CITE.DATA </w:instrText>
      </w:r>
      <w:r w:rsidRPr="00222176">
        <w:rPr>
          <w:rFonts w:ascii="Times New Roman" w:hAnsi="Times New Roman"/>
        </w:rPr>
      </w:r>
      <w:r w:rsidRPr="00222176">
        <w:rPr>
          <w:rFonts w:ascii="Times New Roman" w:hAnsi="Times New Roman"/>
        </w:rPr>
        <w:fldChar w:fldCharType="end"/>
      </w:r>
      <w:r w:rsidRPr="00222176">
        <w:rPr>
          <w:rFonts w:ascii="Times New Roman" w:hAnsi="Times New Roman"/>
        </w:rPr>
      </w:r>
      <w:r w:rsidRPr="00222176">
        <w:rPr>
          <w:rFonts w:ascii="Times New Roman" w:hAnsi="Times New Roman"/>
        </w:rPr>
        <w:fldChar w:fldCharType="separate"/>
      </w:r>
      <w:r w:rsidRPr="00532E9E">
        <w:rPr>
          <w:rFonts w:ascii="Times New Roman" w:hAnsi="Times New Roman"/>
          <w:noProof/>
        </w:rPr>
        <w:t>(</w:t>
      </w:r>
      <w:hyperlink w:anchor="_ENREF_60" w:tooltip="Smith, 2008 #1699" w:history="1">
        <w:r w:rsidR="00E21C04" w:rsidRPr="00532E9E">
          <w:rPr>
            <w:rFonts w:ascii="Times New Roman" w:hAnsi="Times New Roman"/>
            <w:noProof/>
          </w:rPr>
          <w:t>Smith et al., 2008</w:t>
        </w:r>
      </w:hyperlink>
      <w:r w:rsidRPr="00532E9E">
        <w:rPr>
          <w:rFonts w:ascii="Times New Roman" w:hAnsi="Times New Roman"/>
          <w:noProof/>
        </w:rPr>
        <w:t xml:space="preserve">; </w:t>
      </w:r>
      <w:hyperlink w:anchor="_ENREF_40" w:tooltip="Hart, 2015 #1976" w:history="1">
        <w:r w:rsidR="00E21C04" w:rsidRPr="00532E9E">
          <w:rPr>
            <w:rFonts w:ascii="Times New Roman" w:hAnsi="Times New Roman"/>
            <w:noProof/>
          </w:rPr>
          <w:t>Hart and Warren, 2015</w:t>
        </w:r>
      </w:hyperlink>
      <w:r w:rsidRPr="00532E9E">
        <w:rPr>
          <w:rFonts w:ascii="Times New Roman" w:hAnsi="Times New Roman"/>
          <w:noProof/>
        </w:rPr>
        <w:t>)</w:t>
      </w:r>
      <w:r w:rsidRPr="00222176">
        <w:rPr>
          <w:rFonts w:ascii="Times New Roman" w:hAnsi="Times New Roman"/>
        </w:rPr>
        <w:fldChar w:fldCharType="end"/>
      </w:r>
      <w:r w:rsidRPr="00532E9E">
        <w:rPr>
          <w:rFonts w:ascii="Times New Roman" w:hAnsi="Times New Roman"/>
        </w:rPr>
        <w:t xml:space="preserve">, and to a lesser extent law firms </w:t>
      </w:r>
      <w:r w:rsidRPr="00222176">
        <w:rPr>
          <w:rFonts w:ascii="Times New Roman" w:hAnsi="Times New Roman"/>
        </w:rPr>
        <w:fldChar w:fldCharType="begin">
          <w:fldData xml:space="preserve">PEVuZE5vdGU+PENpdGU+PEF1dGhvcj5IYXJyaXM8L0F1dGhvcj48WWVhcj4yMDAyPC9ZZWFyPjxS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</w:fldData>
        </w:fldChar>
      </w:r>
      <w:r w:rsidRPr="00532E9E">
        <w:rPr>
          <w:rFonts w:ascii="Times New Roman" w:hAnsi="Times New Roman"/>
        </w:rPr>
        <w:instrText xml:space="preserve"> ADDIN EN.CITE </w:instrText>
      </w:r>
      <w:r w:rsidRPr="00222176">
        <w:rPr>
          <w:rFonts w:ascii="Times New Roman" w:hAnsi="Times New Roman"/>
        </w:rPr>
        <w:fldChar w:fldCharType="begin">
          <w:fldData xml:space="preserve">PEVuZE5vdGU+PENpdGU+PEF1dGhvcj5IYXJyaXM8L0F1dGhvcj48WWVhcj4yMDAyPC9ZZWFyPjxS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</w:fldData>
        </w:fldChar>
      </w:r>
      <w:r w:rsidRPr="00532E9E">
        <w:rPr>
          <w:rFonts w:ascii="Times New Roman" w:hAnsi="Times New Roman"/>
        </w:rPr>
        <w:instrText xml:space="preserve"> ADDIN EN.CITE.DATA </w:instrText>
      </w:r>
      <w:r w:rsidRPr="00222176">
        <w:rPr>
          <w:rFonts w:ascii="Times New Roman" w:hAnsi="Times New Roman"/>
        </w:rPr>
      </w:r>
      <w:r w:rsidRPr="00222176">
        <w:rPr>
          <w:rFonts w:ascii="Times New Roman" w:hAnsi="Times New Roman"/>
        </w:rPr>
        <w:fldChar w:fldCharType="end"/>
      </w:r>
      <w:r w:rsidRPr="00222176">
        <w:rPr>
          <w:rFonts w:ascii="Times New Roman" w:hAnsi="Times New Roman"/>
        </w:rPr>
      </w:r>
      <w:r w:rsidRPr="00222176">
        <w:rPr>
          <w:rFonts w:ascii="Times New Roman" w:hAnsi="Times New Roman"/>
        </w:rPr>
        <w:fldChar w:fldCharType="separate"/>
      </w:r>
      <w:r w:rsidRPr="00532E9E">
        <w:rPr>
          <w:rFonts w:ascii="Times New Roman" w:hAnsi="Times New Roman"/>
          <w:noProof/>
        </w:rPr>
        <w:t>(</w:t>
      </w:r>
      <w:hyperlink w:anchor="_ENREF_39" w:tooltip="Harris, 2002 #1771" w:history="1">
        <w:r w:rsidR="00E21C04" w:rsidRPr="00532E9E">
          <w:rPr>
            <w:rFonts w:ascii="Times New Roman" w:hAnsi="Times New Roman"/>
            <w:noProof/>
          </w:rPr>
          <w:t>Harris, 2002</w:t>
        </w:r>
      </w:hyperlink>
      <w:r w:rsidRPr="00532E9E">
        <w:rPr>
          <w:rFonts w:ascii="Times New Roman" w:hAnsi="Times New Roman"/>
          <w:noProof/>
        </w:rPr>
        <w:t xml:space="preserve">; </w:t>
      </w:r>
      <w:hyperlink w:anchor="_ENREF_25" w:tooltip="Devine, 2000 #1768" w:history="1">
        <w:r w:rsidR="00E21C04" w:rsidRPr="00532E9E">
          <w:rPr>
            <w:rFonts w:ascii="Times New Roman" w:hAnsi="Times New Roman"/>
            <w:noProof/>
          </w:rPr>
          <w:t>Devine et al., 2000</w:t>
        </w:r>
      </w:hyperlink>
      <w:r w:rsidRPr="00532E9E">
        <w:rPr>
          <w:rFonts w:ascii="Times New Roman" w:hAnsi="Times New Roman"/>
          <w:noProof/>
        </w:rPr>
        <w:t>)</w:t>
      </w:r>
      <w:r w:rsidRPr="00222176">
        <w:rPr>
          <w:rFonts w:ascii="Times New Roman" w:hAnsi="Times New Roman"/>
        </w:rPr>
        <w:fldChar w:fldCharType="end"/>
      </w:r>
      <w:r w:rsidRPr="00532E9E">
        <w:rPr>
          <w:rFonts w:ascii="Times New Roman" w:hAnsi="Times New Roman"/>
        </w:rPr>
        <w:t xml:space="preserve"> and academia </w:t>
      </w:r>
      <w:r w:rsidRPr="00222176">
        <w:rPr>
          <w:rFonts w:ascii="Times New Roman" w:hAnsi="Times New Roman"/>
        </w:rPr>
        <w:fldChar w:fldCharType="begin">
          <w:fldData xml:space="preserve">PEVuZE5vdGU+PENpdGU+PEF1dGhvcj5Db2xsaW5zb248L0F1dGhvcj48WWVhcj4yMDA2PC9ZZWFy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</w:fldData>
        </w:fldChar>
      </w:r>
      <w:r w:rsidRPr="00532E9E">
        <w:rPr>
          <w:rFonts w:ascii="Times New Roman" w:hAnsi="Times New Roman"/>
        </w:rPr>
        <w:instrText xml:space="preserve"> ADDIN EN.CITE </w:instrText>
      </w:r>
      <w:r w:rsidRPr="00222176">
        <w:rPr>
          <w:rFonts w:ascii="Times New Roman" w:hAnsi="Times New Roman"/>
        </w:rPr>
        <w:fldChar w:fldCharType="begin">
          <w:fldData xml:space="preserve">PEVuZE5vdGU+PENpdGU+PEF1dGhvcj5Db2xsaW5zb248L0F1dGhvcj48WWVhcj4yMDA2PC9ZZWFy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</w:fldData>
        </w:fldChar>
      </w:r>
      <w:r w:rsidRPr="00532E9E">
        <w:rPr>
          <w:rFonts w:ascii="Times New Roman" w:hAnsi="Times New Roman"/>
        </w:rPr>
        <w:instrText xml:space="preserve"> ADDIN EN.CITE.DATA </w:instrText>
      </w:r>
      <w:r w:rsidRPr="00222176">
        <w:rPr>
          <w:rFonts w:ascii="Times New Roman" w:hAnsi="Times New Roman"/>
        </w:rPr>
      </w:r>
      <w:r w:rsidRPr="00222176">
        <w:rPr>
          <w:rFonts w:ascii="Times New Roman" w:hAnsi="Times New Roman"/>
        </w:rPr>
        <w:fldChar w:fldCharType="end"/>
      </w:r>
      <w:r w:rsidRPr="00222176">
        <w:rPr>
          <w:rFonts w:ascii="Times New Roman" w:hAnsi="Times New Roman"/>
        </w:rPr>
      </w:r>
      <w:r w:rsidRPr="00222176">
        <w:rPr>
          <w:rFonts w:ascii="Times New Roman" w:hAnsi="Times New Roman"/>
        </w:rPr>
        <w:fldChar w:fldCharType="separate"/>
      </w:r>
      <w:r w:rsidRPr="00532E9E">
        <w:rPr>
          <w:rFonts w:ascii="Times New Roman" w:hAnsi="Times New Roman"/>
          <w:noProof/>
        </w:rPr>
        <w:t>(</w:t>
      </w:r>
      <w:hyperlink w:anchor="_ENREF_20" w:tooltip="Collinson, 2006 #1701" w:history="1">
        <w:r w:rsidR="00E21C04" w:rsidRPr="00532E9E">
          <w:rPr>
            <w:rFonts w:ascii="Times New Roman" w:hAnsi="Times New Roman"/>
            <w:noProof/>
          </w:rPr>
          <w:t>Collinson, 2006</w:t>
        </w:r>
      </w:hyperlink>
      <w:r w:rsidRPr="00532E9E">
        <w:rPr>
          <w:rFonts w:ascii="Times New Roman" w:hAnsi="Times New Roman"/>
          <w:noProof/>
        </w:rPr>
        <w:t>)</w:t>
      </w:r>
      <w:r w:rsidRPr="00222176">
        <w:rPr>
          <w:rFonts w:ascii="Times New Roman" w:hAnsi="Times New Roman"/>
        </w:rPr>
        <w:fldChar w:fldCharType="end"/>
      </w:r>
      <w:r w:rsidRPr="00532E9E">
        <w:rPr>
          <w:rFonts w:ascii="Times New Roman" w:hAnsi="Times New Roman"/>
        </w:rPr>
        <w:t xml:space="preserve"> have been the focus of several recent work intensification studies. However, few studies have examined the intensification of airline pilots’ work from a ‘sociology of professions’ perspective. Instead, airline studies typically focus on the emotional labour of airline flight attendants and customer service agents </w:t>
      </w:r>
      <w:r w:rsidRPr="00222176">
        <w:rPr>
          <w:rFonts w:ascii="Times New Roman" w:hAnsi="Times New Roman"/>
        </w:rPr>
        <w:fldChar w:fldCharType="begin">
          <w:fldData xml:space="preserve">PEVuZE5vdGU+PENpdGU+PEF1dGhvcj5UYXlsb3I8L0F1dGhvcj48WWVhcj4yMDE1PC9ZZWFyPjxS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</w:fldData>
        </w:fldChar>
      </w:r>
      <w:r w:rsidRPr="00532E9E">
        <w:rPr>
          <w:rFonts w:ascii="Times New Roman" w:hAnsi="Times New Roman"/>
        </w:rPr>
        <w:instrText xml:space="preserve"> ADDIN EN.CITE </w:instrText>
      </w:r>
      <w:r w:rsidRPr="00222176">
        <w:rPr>
          <w:rFonts w:ascii="Times New Roman" w:hAnsi="Times New Roman"/>
        </w:rPr>
        <w:fldChar w:fldCharType="begin">
          <w:fldData xml:space="preserve">PEVuZE5vdGU+PENpdGU+PEF1dGhvcj5UYXlsb3I8L0F1dGhvcj48WWVhcj4yMDE1PC9ZZWFyPjxS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</w:fldData>
        </w:fldChar>
      </w:r>
      <w:r w:rsidRPr="00532E9E">
        <w:rPr>
          <w:rFonts w:ascii="Times New Roman" w:hAnsi="Times New Roman"/>
        </w:rPr>
        <w:instrText xml:space="preserve"> ADDIN EN.CITE.DATA </w:instrText>
      </w:r>
      <w:r w:rsidRPr="00222176">
        <w:rPr>
          <w:rFonts w:ascii="Times New Roman" w:hAnsi="Times New Roman"/>
        </w:rPr>
      </w:r>
      <w:r w:rsidRPr="00222176">
        <w:rPr>
          <w:rFonts w:ascii="Times New Roman" w:hAnsi="Times New Roman"/>
        </w:rPr>
        <w:fldChar w:fldCharType="end"/>
      </w:r>
      <w:r w:rsidRPr="00222176">
        <w:rPr>
          <w:rFonts w:ascii="Times New Roman" w:hAnsi="Times New Roman"/>
        </w:rPr>
      </w:r>
      <w:r w:rsidRPr="00222176">
        <w:rPr>
          <w:rFonts w:ascii="Times New Roman" w:hAnsi="Times New Roman"/>
        </w:rPr>
        <w:fldChar w:fldCharType="separate"/>
      </w:r>
      <w:r w:rsidRPr="00532E9E">
        <w:rPr>
          <w:rFonts w:ascii="Times New Roman" w:hAnsi="Times New Roman"/>
          <w:noProof/>
        </w:rPr>
        <w:t>(</w:t>
      </w:r>
      <w:hyperlink w:anchor="_ENREF_63" w:tooltip="Taylor, 2015 #1924" w:history="1">
        <w:r w:rsidR="00E21C04" w:rsidRPr="00532E9E">
          <w:rPr>
            <w:rFonts w:ascii="Times New Roman" w:hAnsi="Times New Roman"/>
            <w:noProof/>
          </w:rPr>
          <w:t>Taylor and Moore, 2015</w:t>
        </w:r>
      </w:hyperlink>
      <w:r w:rsidRPr="00532E9E">
        <w:rPr>
          <w:rFonts w:ascii="Times New Roman" w:hAnsi="Times New Roman"/>
          <w:noProof/>
        </w:rPr>
        <w:t xml:space="preserve">; </w:t>
      </w:r>
      <w:hyperlink w:anchor="_ENREF_13" w:tooltip="Bolton, 2003 #1927" w:history="1">
        <w:r w:rsidR="00E21C04" w:rsidRPr="00532E9E">
          <w:rPr>
            <w:rFonts w:ascii="Times New Roman" w:hAnsi="Times New Roman"/>
            <w:noProof/>
          </w:rPr>
          <w:t>Bolton and Boyd, 2003</w:t>
        </w:r>
      </w:hyperlink>
      <w:r w:rsidRPr="00532E9E">
        <w:rPr>
          <w:rFonts w:ascii="Times New Roman" w:hAnsi="Times New Roman"/>
          <w:noProof/>
        </w:rPr>
        <w:t xml:space="preserve">; </w:t>
      </w:r>
      <w:hyperlink w:anchor="_ENREF_43" w:tooltip="Harvey, 2010 #1749" w:history="1">
        <w:r w:rsidR="00E21C04" w:rsidRPr="00532E9E">
          <w:rPr>
            <w:rFonts w:ascii="Times New Roman" w:hAnsi="Times New Roman"/>
            <w:noProof/>
          </w:rPr>
          <w:t>Harvey and Turnbull, 2010</w:t>
        </w:r>
      </w:hyperlink>
      <w:r w:rsidRPr="00532E9E">
        <w:rPr>
          <w:rFonts w:ascii="Times New Roman" w:hAnsi="Times New Roman"/>
          <w:noProof/>
        </w:rPr>
        <w:t xml:space="preserve">; </w:t>
      </w:r>
      <w:hyperlink w:anchor="_ENREF_42" w:tooltip="Harvey, 2006 #1750" w:history="1">
        <w:r w:rsidR="00E21C04" w:rsidRPr="00532E9E">
          <w:rPr>
            <w:rFonts w:ascii="Times New Roman" w:hAnsi="Times New Roman"/>
            <w:noProof/>
          </w:rPr>
          <w:t>Harvey and Turnbull, 2006</w:t>
        </w:r>
      </w:hyperlink>
      <w:r w:rsidRPr="00532E9E">
        <w:rPr>
          <w:rFonts w:ascii="Times New Roman" w:hAnsi="Times New Roman"/>
          <w:noProof/>
        </w:rPr>
        <w:t>)</w:t>
      </w:r>
      <w:r w:rsidRPr="00222176">
        <w:rPr>
          <w:rFonts w:ascii="Times New Roman" w:hAnsi="Times New Roman"/>
        </w:rPr>
        <w:fldChar w:fldCharType="end"/>
      </w:r>
      <w:r w:rsidRPr="00532E9E">
        <w:rPr>
          <w:rFonts w:ascii="Times New Roman" w:hAnsi="Times New Roman"/>
        </w:rPr>
        <w:t xml:space="preserve"> or workplace gender disparities </w:t>
      </w:r>
      <w:r w:rsidRPr="00222176">
        <w:rPr>
          <w:rFonts w:ascii="Times New Roman" w:hAnsi="Times New Roman"/>
        </w:rPr>
        <w:fldChar w:fldCharType="begin">
          <w:fldData xml:space="preserve">PEVuZE5vdGU+PENpdGU+PEF1dGhvcj5OZzwvQXV0aG9yPjxZZWFyPjIwMDI8L1llYXI+PFJlY051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</w:fldData>
        </w:fldChar>
      </w:r>
      <w:r w:rsidRPr="00532E9E">
        <w:rPr>
          <w:rFonts w:ascii="Times New Roman" w:hAnsi="Times New Roman"/>
        </w:rPr>
        <w:instrText xml:space="preserve"> ADDIN EN.CITE </w:instrText>
      </w:r>
      <w:r w:rsidRPr="00222176">
        <w:rPr>
          <w:rFonts w:ascii="Times New Roman" w:hAnsi="Times New Roman"/>
        </w:rPr>
        <w:fldChar w:fldCharType="begin">
          <w:fldData xml:space="preserve">PEVuZE5vdGU+PENpdGU+PEF1dGhvcj5OZzwvQXV0aG9yPjxZZWFyPjIwMDI8L1llYXI+PFJlY051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</w:fldData>
        </w:fldChar>
      </w:r>
      <w:r w:rsidRPr="00532E9E">
        <w:rPr>
          <w:rFonts w:ascii="Times New Roman" w:hAnsi="Times New Roman"/>
        </w:rPr>
        <w:instrText xml:space="preserve"> ADDIN EN.CITE.DATA </w:instrText>
      </w:r>
      <w:r w:rsidRPr="00222176">
        <w:rPr>
          <w:rFonts w:ascii="Times New Roman" w:hAnsi="Times New Roman"/>
        </w:rPr>
      </w:r>
      <w:r w:rsidRPr="00222176">
        <w:rPr>
          <w:rFonts w:ascii="Times New Roman" w:hAnsi="Times New Roman"/>
        </w:rPr>
        <w:fldChar w:fldCharType="end"/>
      </w:r>
      <w:r w:rsidRPr="00222176">
        <w:rPr>
          <w:rFonts w:ascii="Times New Roman" w:hAnsi="Times New Roman"/>
        </w:rPr>
      </w:r>
      <w:r w:rsidRPr="00222176">
        <w:rPr>
          <w:rFonts w:ascii="Times New Roman" w:hAnsi="Times New Roman"/>
        </w:rPr>
        <w:fldChar w:fldCharType="separate"/>
      </w:r>
      <w:r w:rsidRPr="00532E9E">
        <w:rPr>
          <w:rFonts w:ascii="Times New Roman" w:hAnsi="Times New Roman"/>
          <w:noProof/>
        </w:rPr>
        <w:t>(</w:t>
      </w:r>
      <w:hyperlink w:anchor="_ENREF_54" w:tooltip="Ng, 2002 #1979" w:history="1">
        <w:r w:rsidR="00E21C04" w:rsidRPr="00532E9E">
          <w:rPr>
            <w:rFonts w:ascii="Times New Roman" w:hAnsi="Times New Roman"/>
            <w:noProof/>
          </w:rPr>
          <w:t>Ng et al., 2002</w:t>
        </w:r>
      </w:hyperlink>
      <w:r w:rsidRPr="00532E9E">
        <w:rPr>
          <w:rFonts w:ascii="Times New Roman" w:hAnsi="Times New Roman"/>
          <w:noProof/>
        </w:rPr>
        <w:t xml:space="preserve">; </w:t>
      </w:r>
      <w:hyperlink w:anchor="_ENREF_64" w:tooltip="Taylor, 2000 #1926" w:history="1">
        <w:r w:rsidR="00E21C04" w:rsidRPr="00532E9E">
          <w:rPr>
            <w:rFonts w:ascii="Times New Roman" w:hAnsi="Times New Roman"/>
            <w:noProof/>
          </w:rPr>
          <w:t>Taylor and Tyler, 2000</w:t>
        </w:r>
      </w:hyperlink>
      <w:r w:rsidRPr="00532E9E">
        <w:rPr>
          <w:rFonts w:ascii="Times New Roman" w:hAnsi="Times New Roman"/>
          <w:noProof/>
        </w:rPr>
        <w:t>)</w:t>
      </w:r>
      <w:r w:rsidRPr="00222176">
        <w:rPr>
          <w:rFonts w:ascii="Times New Roman" w:hAnsi="Times New Roman"/>
        </w:rPr>
        <w:fldChar w:fldCharType="end"/>
      </w:r>
      <w:r w:rsidR="0040663F" w:rsidRPr="00532E9E">
        <w:rPr>
          <w:rFonts w:ascii="Times New Roman" w:hAnsi="Times New Roman"/>
        </w:rPr>
        <w:t xml:space="preserve">. </w:t>
      </w:r>
      <w:r w:rsidR="0040663F" w:rsidRPr="00532E9E">
        <w:rPr>
          <w:rFonts w:ascii="Times New Roman" w:hAnsi="Times New Roman"/>
        </w:rPr>
        <w:tab/>
      </w:r>
    </w:p>
    <w:p w:rsidR="006B2F6F" w:rsidRPr="00222176" w:rsidRDefault="006B2F6F" w:rsidP="00222176">
      <w:pPr>
        <w:pStyle w:val="Heading3"/>
      </w:pPr>
      <w:r w:rsidRPr="00BE7F1F">
        <w:t>D</w:t>
      </w:r>
      <w:r w:rsidRPr="00222176">
        <w:t>eprofessionalisation of experts</w:t>
      </w:r>
    </w:p>
    <w:p w:rsidR="006B2F6F" w:rsidRPr="00532E9E" w:rsidRDefault="00C61A81" w:rsidP="00222176">
      <w:pPr>
        <w:spacing w:line="480" w:lineRule="auto"/>
        <w:rPr>
          <w:rFonts w:ascii="Times New Roman" w:hAnsi="Times New Roman"/>
        </w:rPr>
      </w:pPr>
      <w:r w:rsidRPr="00532E9E">
        <w:rPr>
          <w:rFonts w:ascii="Times New Roman" w:hAnsi="Times New Roman"/>
        </w:rPr>
        <w:t xml:space="preserve">Gorman and Sandefur </w:t>
      </w:r>
      <w:r w:rsidRPr="00222176">
        <w:rPr>
          <w:rFonts w:ascii="Times New Roman" w:hAnsi="Times New Roman"/>
        </w:rPr>
        <w:fldChar w:fldCharType="begin"/>
      </w:r>
      <w:r w:rsidR="00E0358C" w:rsidRPr="00532E9E">
        <w:rPr>
          <w:rFonts w:ascii="Times New Roman" w:hAnsi="Times New Roman"/>
        </w:rPr>
        <w:instrText xml:space="preserve"> ADDIN EN.CITE &lt;EndNote&gt;&lt;Cite ExcludeAuth="1"&gt;&lt;Author&gt;Gorman&lt;/Author&gt;&lt;Year&gt;2011&lt;/Year&gt;&lt;RecNum&gt;1881&lt;/RecNum&gt;&lt;DisplayText&gt;(2011)&lt;/DisplayText&gt;&lt;record&gt;&lt;rec-number&gt;1881&lt;/rec-number&gt;&lt;foreign-keys&gt;&lt;key app="EN" db-id="w0tdrfaatpdwsyexar7p2a5kv0pr20efvzv0" timestamp="1434316715"&gt;1881&lt;/key&gt;&lt;/foreign-keys&gt;&lt;ref-type name="Journal Article"&gt;17&lt;/ref-type&gt;&lt;contributors&gt;&lt;authors&gt;&lt;author&gt;Gorman, E. H.&lt;/author&gt;&lt;author&gt;Sandefur, R. L.&lt;/author&gt;&lt;/authors&gt;&lt;/contributors&gt;&lt;titles&gt;&lt;title&gt;&amp;quot;Golden Age,&amp;quot; quiescence, and revival: How the sociology of professions became the study of knowledge-based work&lt;/title&gt;&lt;secondary-title&gt;Work and Occupations&lt;/secondary-title&gt;&lt;/titles&gt;&lt;periodical&gt;&lt;full-title&gt;Work and Occupations&lt;/full-title&gt;&lt;/periodical&gt;&lt;pages&gt;275-302&lt;/pages&gt;&lt;volume&gt;38&lt;/volume&gt;&lt;number&gt;3&lt;/number&gt;&lt;dates&gt;&lt;year&gt;2011&lt;/year&gt;&lt;/dates&gt;&lt;urls&gt;&lt;/urls&gt;&lt;/record&gt;&lt;/Cite&gt;&lt;/EndNote&gt;</w:instrText>
      </w:r>
      <w:r w:rsidRPr="00222176">
        <w:rPr>
          <w:rFonts w:ascii="Times New Roman" w:hAnsi="Times New Roman"/>
        </w:rPr>
        <w:fldChar w:fldCharType="separate"/>
      </w:r>
      <w:r w:rsidRPr="00532E9E">
        <w:rPr>
          <w:rFonts w:ascii="Times New Roman" w:hAnsi="Times New Roman"/>
          <w:noProof/>
        </w:rPr>
        <w:t>(</w:t>
      </w:r>
      <w:hyperlink w:anchor="_ENREF_37" w:tooltip="Gorman, 2011 #1881" w:history="1">
        <w:r w:rsidR="00E21C04" w:rsidRPr="00532E9E">
          <w:rPr>
            <w:rFonts w:ascii="Times New Roman" w:hAnsi="Times New Roman"/>
            <w:noProof/>
          </w:rPr>
          <w:t>2011</w:t>
        </w:r>
      </w:hyperlink>
      <w:r w:rsidRPr="00532E9E">
        <w:rPr>
          <w:rFonts w:ascii="Times New Roman" w:hAnsi="Times New Roman"/>
          <w:noProof/>
        </w:rPr>
        <w:t>)</w:t>
      </w:r>
      <w:r w:rsidRPr="00222176">
        <w:rPr>
          <w:rFonts w:ascii="Times New Roman" w:hAnsi="Times New Roman"/>
        </w:rPr>
        <w:fldChar w:fldCharType="end"/>
      </w:r>
      <w:r w:rsidRPr="00532E9E">
        <w:rPr>
          <w:rFonts w:ascii="Times New Roman" w:hAnsi="Times New Roman"/>
        </w:rPr>
        <w:t xml:space="preserve"> stepped outside this occupation-profession debate to introduce a new framework for ‘experts’, which includes autonomous work based on specialized knowledge within a normative regulating community that enjoys a high sense of prestige, lucrative financial compensation and other rewards. </w:t>
      </w:r>
      <w:r w:rsidR="006B2F6F" w:rsidRPr="00532E9E">
        <w:rPr>
          <w:rFonts w:ascii="Times New Roman" w:hAnsi="Times New Roman"/>
        </w:rPr>
        <w:t xml:space="preserve">This expert definition is helpful in the current debate because it identifies four ways that </w:t>
      </w:r>
      <w:r w:rsidR="006361D2" w:rsidRPr="00532E9E">
        <w:rPr>
          <w:rFonts w:ascii="Times New Roman" w:hAnsi="Times New Roman"/>
        </w:rPr>
        <w:t xml:space="preserve">employees’ work can change: restricted autonomy, disrespected expertise, loss of community, and declining prestige and associated rewards. </w:t>
      </w:r>
    </w:p>
    <w:p w:rsidR="00630BB2" w:rsidRPr="00532E9E" w:rsidRDefault="006361D2" w:rsidP="00222176">
      <w:pPr>
        <w:spacing w:line="480" w:lineRule="auto"/>
        <w:rPr>
          <w:rFonts w:ascii="Times New Roman" w:hAnsi="Times New Roman"/>
        </w:rPr>
      </w:pPr>
      <w:r w:rsidRPr="00532E9E">
        <w:rPr>
          <w:rFonts w:ascii="Times New Roman" w:hAnsi="Times New Roman"/>
        </w:rPr>
        <w:tab/>
      </w:r>
      <w:r w:rsidR="00C61A81" w:rsidRPr="00532E9E">
        <w:rPr>
          <w:rFonts w:ascii="Times New Roman" w:hAnsi="Times New Roman"/>
        </w:rPr>
        <w:t xml:space="preserve">Examining how occupations move towards professionalization </w:t>
      </w:r>
      <w:r w:rsidR="003331AF" w:rsidRPr="00532E9E">
        <w:rPr>
          <w:rFonts w:ascii="Times New Roman" w:hAnsi="Times New Roman"/>
        </w:rPr>
        <w:t xml:space="preserve">has been </w:t>
      </w:r>
      <w:r w:rsidR="00C61A81" w:rsidRPr="00532E9E">
        <w:rPr>
          <w:rFonts w:ascii="Times New Roman" w:hAnsi="Times New Roman"/>
        </w:rPr>
        <w:t xml:space="preserve">a popular sociological research topic </w:t>
      </w:r>
      <w:r w:rsidR="00C61A81" w:rsidRPr="00222176">
        <w:rPr>
          <w:rFonts w:ascii="Times New Roman" w:hAnsi="Times New Roman"/>
        </w:rPr>
        <w:fldChar w:fldCharType="begin">
          <w:fldData xml:space="preserve">PEVuZE5vdGU+PENpdGU+PEF1dGhvcj5XaWxlbnNreTwvQXV0aG9yPjxZZWFyPjE5NzQ8L1llYXI+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</w:fldData>
        </w:fldChar>
      </w:r>
      <w:r w:rsidR="004A0AEA" w:rsidRPr="00532E9E">
        <w:rPr>
          <w:rFonts w:ascii="Times New Roman" w:hAnsi="Times New Roman"/>
        </w:rPr>
        <w:instrText xml:space="preserve"> ADDIN EN.CITE </w:instrText>
      </w:r>
      <w:r w:rsidR="004A0AEA" w:rsidRPr="00222176">
        <w:rPr>
          <w:rFonts w:ascii="Times New Roman" w:hAnsi="Times New Roman"/>
        </w:rPr>
        <w:fldChar w:fldCharType="begin">
          <w:fldData xml:space="preserve">PEVuZE5vdGU+PENpdGU+PEF1dGhvcj5XaWxlbnNreTwvQXV0aG9yPjxZZWFyPjE5NzQ8L1llYXI+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</w:fldData>
        </w:fldChar>
      </w:r>
      <w:r w:rsidR="004A0AEA" w:rsidRPr="00532E9E">
        <w:rPr>
          <w:rFonts w:ascii="Times New Roman" w:hAnsi="Times New Roman"/>
        </w:rPr>
        <w:instrText xml:space="preserve"> ADDIN EN.CITE.DATA </w:instrText>
      </w:r>
      <w:r w:rsidR="004A0AEA" w:rsidRPr="00222176">
        <w:rPr>
          <w:rFonts w:ascii="Times New Roman" w:hAnsi="Times New Roman"/>
        </w:rPr>
      </w:r>
      <w:r w:rsidR="004A0AEA" w:rsidRPr="00222176">
        <w:rPr>
          <w:rFonts w:ascii="Times New Roman" w:hAnsi="Times New Roman"/>
        </w:rPr>
        <w:fldChar w:fldCharType="end"/>
      </w:r>
      <w:r w:rsidR="00C61A81" w:rsidRPr="00222176">
        <w:rPr>
          <w:rFonts w:ascii="Times New Roman" w:hAnsi="Times New Roman"/>
        </w:rPr>
      </w:r>
      <w:r w:rsidR="00C61A81" w:rsidRPr="00222176">
        <w:rPr>
          <w:rFonts w:ascii="Times New Roman" w:hAnsi="Times New Roman"/>
        </w:rPr>
        <w:fldChar w:fldCharType="separate"/>
      </w:r>
      <w:r w:rsidR="004A0AEA" w:rsidRPr="00532E9E">
        <w:rPr>
          <w:rFonts w:ascii="Times New Roman" w:hAnsi="Times New Roman"/>
          <w:noProof/>
        </w:rPr>
        <w:t>(</w:t>
      </w:r>
      <w:hyperlink w:anchor="_ENREF_68" w:tooltip="Wilensky, 1974 #1954" w:history="1">
        <w:r w:rsidR="00E21C04" w:rsidRPr="00532E9E">
          <w:rPr>
            <w:rFonts w:ascii="Times New Roman" w:hAnsi="Times New Roman"/>
            <w:noProof/>
          </w:rPr>
          <w:t>Wilensky, 1974</w:t>
        </w:r>
      </w:hyperlink>
      <w:r w:rsidR="004A0AEA" w:rsidRPr="00532E9E">
        <w:rPr>
          <w:rFonts w:ascii="Times New Roman" w:hAnsi="Times New Roman"/>
          <w:noProof/>
        </w:rPr>
        <w:t xml:space="preserve">; </w:t>
      </w:r>
      <w:hyperlink w:anchor="_ENREF_49" w:tooltip="McCann, 2013 #1935" w:history="1">
        <w:r w:rsidR="00E21C04" w:rsidRPr="00532E9E">
          <w:rPr>
            <w:rFonts w:ascii="Times New Roman" w:hAnsi="Times New Roman"/>
            <w:noProof/>
          </w:rPr>
          <w:t>McCann et al., 2013</w:t>
        </w:r>
      </w:hyperlink>
      <w:r w:rsidR="004A0AEA" w:rsidRPr="00532E9E">
        <w:rPr>
          <w:rFonts w:ascii="Times New Roman" w:hAnsi="Times New Roman"/>
          <w:noProof/>
        </w:rPr>
        <w:t>)</w:t>
      </w:r>
      <w:r w:rsidR="00C61A81" w:rsidRPr="00222176">
        <w:rPr>
          <w:rFonts w:ascii="Times New Roman" w:hAnsi="Times New Roman"/>
        </w:rPr>
        <w:fldChar w:fldCharType="end"/>
      </w:r>
      <w:r w:rsidR="00C61A81" w:rsidRPr="00532E9E">
        <w:rPr>
          <w:rFonts w:ascii="Times New Roman" w:hAnsi="Times New Roman"/>
        </w:rPr>
        <w:t xml:space="preserve">. However </w:t>
      </w:r>
      <w:r w:rsidR="00045A7B" w:rsidRPr="00532E9E">
        <w:rPr>
          <w:rFonts w:ascii="Times New Roman" w:hAnsi="Times New Roman"/>
        </w:rPr>
        <w:t xml:space="preserve">within the last decade of rapid industry restructuring, </w:t>
      </w:r>
      <w:r w:rsidR="00CA5865" w:rsidRPr="00532E9E">
        <w:rPr>
          <w:rFonts w:ascii="Times New Roman" w:hAnsi="Times New Roman"/>
        </w:rPr>
        <w:t xml:space="preserve">examining </w:t>
      </w:r>
      <w:r w:rsidR="00045A7B" w:rsidRPr="00532E9E">
        <w:rPr>
          <w:rFonts w:ascii="Times New Roman" w:hAnsi="Times New Roman"/>
        </w:rPr>
        <w:t xml:space="preserve">how elite jobs </w:t>
      </w:r>
      <w:r w:rsidR="00CA5865" w:rsidRPr="00532E9E">
        <w:rPr>
          <w:rFonts w:ascii="Times New Roman" w:hAnsi="Times New Roman"/>
        </w:rPr>
        <w:t xml:space="preserve">in Western societies </w:t>
      </w:r>
      <w:r w:rsidR="00045A7B" w:rsidRPr="00532E9E">
        <w:rPr>
          <w:rFonts w:ascii="Times New Roman" w:hAnsi="Times New Roman"/>
        </w:rPr>
        <w:t xml:space="preserve">can quickly lose their </w:t>
      </w:r>
      <w:r w:rsidR="00CA5865" w:rsidRPr="00532E9E">
        <w:rPr>
          <w:rFonts w:ascii="Times New Roman" w:hAnsi="Times New Roman"/>
        </w:rPr>
        <w:t>‘</w:t>
      </w:r>
      <w:r w:rsidR="00045A7B" w:rsidRPr="00532E9E">
        <w:rPr>
          <w:rFonts w:ascii="Times New Roman" w:hAnsi="Times New Roman"/>
        </w:rPr>
        <w:t>expert</w:t>
      </w:r>
      <w:r w:rsidR="00CA5865" w:rsidRPr="00532E9E">
        <w:rPr>
          <w:rFonts w:ascii="Times New Roman" w:hAnsi="Times New Roman"/>
        </w:rPr>
        <w:t>’</w:t>
      </w:r>
      <w:r w:rsidR="00045A7B" w:rsidRPr="00532E9E">
        <w:rPr>
          <w:rFonts w:ascii="Times New Roman" w:hAnsi="Times New Roman"/>
        </w:rPr>
        <w:t xml:space="preserve"> status in a process akin to deprofessionalisation has been</w:t>
      </w:r>
      <w:r w:rsidR="00C61A81" w:rsidRPr="00532E9E">
        <w:rPr>
          <w:rFonts w:ascii="Times New Roman" w:hAnsi="Times New Roman"/>
        </w:rPr>
        <w:t xml:space="preserve"> less </w:t>
      </w:r>
      <w:r w:rsidR="00045A7B" w:rsidRPr="00532E9E">
        <w:rPr>
          <w:rFonts w:ascii="Times New Roman" w:hAnsi="Times New Roman"/>
        </w:rPr>
        <w:t>frequently i</w:t>
      </w:r>
      <w:r w:rsidR="00C61A81" w:rsidRPr="00532E9E">
        <w:rPr>
          <w:rFonts w:ascii="Times New Roman" w:hAnsi="Times New Roman"/>
        </w:rPr>
        <w:t>nvestigated</w:t>
      </w:r>
      <w:r w:rsidR="00045A7B" w:rsidRPr="00532E9E">
        <w:rPr>
          <w:rFonts w:ascii="Times New Roman" w:hAnsi="Times New Roman"/>
        </w:rPr>
        <w:t>.</w:t>
      </w:r>
      <w:r w:rsidR="00630BB2" w:rsidRPr="00532E9E">
        <w:rPr>
          <w:rFonts w:ascii="Times New Roman" w:hAnsi="Times New Roman"/>
        </w:rPr>
        <w:t xml:space="preserve"> </w:t>
      </w:r>
      <w:r w:rsidR="003331AF" w:rsidRPr="00532E9E">
        <w:rPr>
          <w:rFonts w:ascii="Times New Roman" w:hAnsi="Times New Roman"/>
        </w:rPr>
        <w:t xml:space="preserve">By </w:t>
      </w:r>
      <w:r w:rsidRPr="00532E9E">
        <w:rPr>
          <w:rFonts w:ascii="Times New Roman" w:hAnsi="Times New Roman"/>
        </w:rPr>
        <w:t>‘</w:t>
      </w:r>
      <w:r w:rsidR="00045A7B" w:rsidRPr="00532E9E">
        <w:rPr>
          <w:rFonts w:ascii="Times New Roman" w:hAnsi="Times New Roman"/>
        </w:rPr>
        <w:t>deprofessionalisation</w:t>
      </w:r>
      <w:r w:rsidR="00CA5865" w:rsidRPr="00532E9E">
        <w:rPr>
          <w:rFonts w:ascii="Times New Roman" w:hAnsi="Times New Roman"/>
        </w:rPr>
        <w:t xml:space="preserve"> of expert</w:t>
      </w:r>
      <w:r w:rsidRPr="00532E9E">
        <w:rPr>
          <w:rFonts w:ascii="Times New Roman" w:hAnsi="Times New Roman"/>
        </w:rPr>
        <w:t>s’</w:t>
      </w:r>
      <w:r w:rsidR="00CA5865" w:rsidRPr="00532E9E">
        <w:rPr>
          <w:rFonts w:ascii="Times New Roman" w:hAnsi="Times New Roman"/>
        </w:rPr>
        <w:t xml:space="preserve"> </w:t>
      </w:r>
      <w:r w:rsidR="003331AF" w:rsidRPr="00532E9E">
        <w:rPr>
          <w:rFonts w:ascii="Times New Roman" w:hAnsi="Times New Roman"/>
        </w:rPr>
        <w:t>I mean</w:t>
      </w:r>
      <w:r w:rsidR="00045A7B" w:rsidRPr="00532E9E">
        <w:rPr>
          <w:rFonts w:ascii="Times New Roman" w:hAnsi="Times New Roman"/>
        </w:rPr>
        <w:t xml:space="preserve"> a process during which</w:t>
      </w:r>
      <w:r w:rsidR="003331AF" w:rsidRPr="00532E9E">
        <w:rPr>
          <w:rFonts w:ascii="Times New Roman" w:hAnsi="Times New Roman"/>
        </w:rPr>
        <w:t xml:space="preserve"> an elite </w:t>
      </w:r>
      <w:r w:rsidR="008547E8" w:rsidRPr="00532E9E">
        <w:rPr>
          <w:rFonts w:ascii="Times New Roman" w:hAnsi="Times New Roman"/>
        </w:rPr>
        <w:t>field,</w:t>
      </w:r>
      <w:r w:rsidR="003331AF" w:rsidRPr="00532E9E">
        <w:rPr>
          <w:rFonts w:ascii="Times New Roman" w:hAnsi="Times New Roman"/>
        </w:rPr>
        <w:t xml:space="preserve"> such as airline pilot</w:t>
      </w:r>
      <w:r w:rsidR="008547E8" w:rsidRPr="00532E9E">
        <w:rPr>
          <w:rFonts w:ascii="Times New Roman" w:hAnsi="Times New Roman"/>
        </w:rPr>
        <w:t>s,</w:t>
      </w:r>
      <w:r w:rsidR="003331AF" w:rsidRPr="00532E9E">
        <w:rPr>
          <w:rFonts w:ascii="Times New Roman" w:hAnsi="Times New Roman"/>
        </w:rPr>
        <w:t xml:space="preserve"> </w:t>
      </w:r>
      <w:r w:rsidR="00ED2C69" w:rsidRPr="00532E9E">
        <w:rPr>
          <w:rFonts w:ascii="Times New Roman" w:hAnsi="Times New Roman"/>
        </w:rPr>
        <w:t xml:space="preserve">suddenly loses </w:t>
      </w:r>
      <w:r w:rsidR="008547E8" w:rsidRPr="00532E9E">
        <w:rPr>
          <w:rFonts w:ascii="Times New Roman" w:hAnsi="Times New Roman"/>
        </w:rPr>
        <w:t xml:space="preserve">work </w:t>
      </w:r>
      <w:r w:rsidR="00ED2C69" w:rsidRPr="00532E9E">
        <w:rPr>
          <w:rFonts w:ascii="Times New Roman" w:hAnsi="Times New Roman"/>
        </w:rPr>
        <w:t xml:space="preserve">autonomy </w:t>
      </w:r>
      <w:r w:rsidR="00CA5865" w:rsidRPr="00532E9E">
        <w:rPr>
          <w:rFonts w:ascii="Times New Roman" w:hAnsi="Times New Roman"/>
        </w:rPr>
        <w:t>through increased managerial control and work intensification</w:t>
      </w:r>
      <w:r w:rsidR="008547E8" w:rsidRPr="00532E9E">
        <w:rPr>
          <w:rFonts w:ascii="Times New Roman" w:hAnsi="Times New Roman"/>
        </w:rPr>
        <w:t xml:space="preserve"> during industry restructuring, and suffers </w:t>
      </w:r>
      <w:r w:rsidR="00ED2C69" w:rsidRPr="00532E9E">
        <w:rPr>
          <w:rFonts w:ascii="Times New Roman" w:hAnsi="Times New Roman"/>
        </w:rPr>
        <w:t xml:space="preserve">a </w:t>
      </w:r>
      <w:r w:rsidR="008547E8" w:rsidRPr="00532E9E">
        <w:rPr>
          <w:rFonts w:ascii="Times New Roman" w:hAnsi="Times New Roman"/>
        </w:rPr>
        <w:t xml:space="preserve">corresponding </w:t>
      </w:r>
      <w:r w:rsidR="00ED2C69" w:rsidRPr="00532E9E">
        <w:rPr>
          <w:rFonts w:ascii="Times New Roman" w:hAnsi="Times New Roman"/>
        </w:rPr>
        <w:t xml:space="preserve">drop in </w:t>
      </w:r>
      <w:r w:rsidR="003331AF" w:rsidRPr="00532E9E">
        <w:rPr>
          <w:rFonts w:ascii="Times New Roman" w:hAnsi="Times New Roman"/>
        </w:rPr>
        <w:t>prestige</w:t>
      </w:r>
      <w:r w:rsidR="00CA5865" w:rsidRPr="00532E9E">
        <w:rPr>
          <w:rFonts w:ascii="Times New Roman" w:hAnsi="Times New Roman"/>
        </w:rPr>
        <w:t xml:space="preserve"> with </w:t>
      </w:r>
      <w:r w:rsidR="00ED2C69" w:rsidRPr="00532E9E">
        <w:rPr>
          <w:rFonts w:ascii="Times New Roman" w:hAnsi="Times New Roman"/>
        </w:rPr>
        <w:t xml:space="preserve">reduction in </w:t>
      </w:r>
      <w:r w:rsidR="003331AF" w:rsidRPr="00532E9E">
        <w:rPr>
          <w:rFonts w:ascii="Times New Roman" w:hAnsi="Times New Roman"/>
        </w:rPr>
        <w:t xml:space="preserve">financial compensation and </w:t>
      </w:r>
      <w:r w:rsidRPr="00532E9E">
        <w:rPr>
          <w:rFonts w:ascii="Times New Roman" w:hAnsi="Times New Roman"/>
        </w:rPr>
        <w:t xml:space="preserve">loss of </w:t>
      </w:r>
      <w:r w:rsidR="003331AF" w:rsidRPr="00532E9E">
        <w:rPr>
          <w:rFonts w:ascii="Times New Roman" w:hAnsi="Times New Roman"/>
        </w:rPr>
        <w:t>other rewards.</w:t>
      </w:r>
      <w:r w:rsidR="00ED2C69" w:rsidRPr="00532E9E">
        <w:rPr>
          <w:rFonts w:ascii="Times New Roman" w:hAnsi="Times New Roman"/>
        </w:rPr>
        <w:t xml:space="preserve"> </w:t>
      </w:r>
      <w:r w:rsidR="0047407F" w:rsidRPr="00532E9E">
        <w:rPr>
          <w:rFonts w:ascii="Times New Roman" w:hAnsi="Times New Roman"/>
        </w:rPr>
        <w:t xml:space="preserve">In light of these distinctions, a </w:t>
      </w:r>
      <w:r w:rsidR="00362392" w:rsidRPr="00532E9E">
        <w:rPr>
          <w:rFonts w:ascii="Times New Roman" w:hAnsi="Times New Roman"/>
        </w:rPr>
        <w:t>new</w:t>
      </w:r>
      <w:r w:rsidR="0047407F" w:rsidRPr="00532E9E">
        <w:rPr>
          <w:rFonts w:ascii="Times New Roman" w:hAnsi="Times New Roman"/>
        </w:rPr>
        <w:t xml:space="preserve"> ‘sociology of professions’ definition is required which position</w:t>
      </w:r>
      <w:r w:rsidR="00BE6C2D" w:rsidRPr="00532E9E">
        <w:rPr>
          <w:rFonts w:ascii="Times New Roman" w:hAnsi="Times New Roman"/>
        </w:rPr>
        <w:t xml:space="preserve">s pilots </w:t>
      </w:r>
      <w:r w:rsidR="0047407F" w:rsidRPr="00532E9E">
        <w:rPr>
          <w:rFonts w:ascii="Times New Roman" w:hAnsi="Times New Roman"/>
        </w:rPr>
        <w:t>in a category between occupation and profession</w:t>
      </w:r>
      <w:r w:rsidR="00BE6C2D" w:rsidRPr="00532E9E">
        <w:rPr>
          <w:rFonts w:ascii="Times New Roman" w:hAnsi="Times New Roman"/>
        </w:rPr>
        <w:t xml:space="preserve"> that reflects </w:t>
      </w:r>
      <w:r w:rsidR="00630BB2" w:rsidRPr="00532E9E">
        <w:rPr>
          <w:rFonts w:ascii="Times New Roman" w:hAnsi="Times New Roman"/>
        </w:rPr>
        <w:t xml:space="preserve">both </w:t>
      </w:r>
      <w:r w:rsidR="00BE6C2D" w:rsidRPr="00532E9E">
        <w:rPr>
          <w:rFonts w:ascii="Times New Roman" w:hAnsi="Times New Roman"/>
        </w:rPr>
        <w:t xml:space="preserve">the </w:t>
      </w:r>
      <w:r w:rsidR="008547E8" w:rsidRPr="00532E9E">
        <w:rPr>
          <w:rFonts w:ascii="Times New Roman" w:hAnsi="Times New Roman"/>
        </w:rPr>
        <w:t xml:space="preserve">particular </w:t>
      </w:r>
      <w:r w:rsidR="00BE6C2D" w:rsidRPr="00532E9E">
        <w:rPr>
          <w:rFonts w:ascii="Times New Roman" w:hAnsi="Times New Roman"/>
        </w:rPr>
        <w:t xml:space="preserve">characteristics </w:t>
      </w:r>
      <w:r w:rsidR="006654B6" w:rsidRPr="00532E9E">
        <w:rPr>
          <w:rFonts w:ascii="Times New Roman" w:hAnsi="Times New Roman"/>
        </w:rPr>
        <w:t xml:space="preserve">surrounding </w:t>
      </w:r>
      <w:r w:rsidR="00BE6C2D" w:rsidRPr="00532E9E">
        <w:rPr>
          <w:rFonts w:ascii="Times New Roman" w:hAnsi="Times New Roman"/>
        </w:rPr>
        <w:t xml:space="preserve">their </w:t>
      </w:r>
      <w:r w:rsidR="00362392" w:rsidRPr="00532E9E">
        <w:rPr>
          <w:rFonts w:ascii="Times New Roman" w:hAnsi="Times New Roman"/>
        </w:rPr>
        <w:t>expert</w:t>
      </w:r>
      <w:r w:rsidR="006654B6" w:rsidRPr="00532E9E">
        <w:rPr>
          <w:rFonts w:ascii="Times New Roman" w:hAnsi="Times New Roman"/>
        </w:rPr>
        <w:t xml:space="preserve"> knowledge</w:t>
      </w:r>
      <w:r w:rsidR="00630BB2" w:rsidRPr="00532E9E">
        <w:rPr>
          <w:rFonts w:ascii="Times New Roman" w:hAnsi="Times New Roman"/>
        </w:rPr>
        <w:t xml:space="preserve"> and their </w:t>
      </w:r>
      <w:r w:rsidR="008547E8" w:rsidRPr="00532E9E">
        <w:rPr>
          <w:rFonts w:ascii="Times New Roman" w:hAnsi="Times New Roman"/>
        </w:rPr>
        <w:t xml:space="preserve">unique </w:t>
      </w:r>
      <w:r w:rsidR="00630BB2" w:rsidRPr="00532E9E">
        <w:rPr>
          <w:rFonts w:ascii="Times New Roman" w:hAnsi="Times New Roman"/>
        </w:rPr>
        <w:t>employment vulnerability</w:t>
      </w:r>
      <w:r w:rsidR="00BE6C2D" w:rsidRPr="00532E9E">
        <w:rPr>
          <w:rFonts w:ascii="Times New Roman" w:hAnsi="Times New Roman"/>
        </w:rPr>
        <w:t>. A</w:t>
      </w:r>
      <w:r w:rsidR="0047407F" w:rsidRPr="00532E9E">
        <w:rPr>
          <w:rFonts w:ascii="Times New Roman" w:hAnsi="Times New Roman"/>
        </w:rPr>
        <w:t xml:space="preserve">s such, I propose a more nuanced category called </w:t>
      </w:r>
      <w:r w:rsidR="0047407F" w:rsidRPr="00532E9E">
        <w:rPr>
          <w:rFonts w:ascii="Times New Roman" w:hAnsi="Times New Roman"/>
          <w:i/>
        </w:rPr>
        <w:t>quasi-professional expert</w:t>
      </w:r>
      <w:r w:rsidR="0047407F" w:rsidRPr="00532E9E">
        <w:rPr>
          <w:rFonts w:ascii="Times New Roman" w:hAnsi="Times New Roman"/>
        </w:rPr>
        <w:t>.</w:t>
      </w:r>
      <w:r w:rsidR="00BE6C2D" w:rsidRPr="00532E9E">
        <w:rPr>
          <w:rFonts w:ascii="Times New Roman" w:hAnsi="Times New Roman"/>
        </w:rPr>
        <w:t xml:space="preserve"> </w:t>
      </w:r>
    </w:p>
    <w:p w:rsidR="006361D2" w:rsidRPr="00532E9E" w:rsidRDefault="006361D2" w:rsidP="00222176">
      <w:pPr>
        <w:spacing w:line="480" w:lineRule="auto"/>
        <w:rPr>
          <w:rFonts w:ascii="Times New Roman" w:hAnsi="Times New Roman"/>
        </w:rPr>
      </w:pPr>
    </w:p>
    <w:p w:rsidR="006361D2" w:rsidRPr="00532E9E" w:rsidRDefault="006361D2" w:rsidP="006361D2">
      <w:pPr>
        <w:spacing w:after="200" w:line="480" w:lineRule="auto"/>
        <w:rPr>
          <w:rFonts w:ascii="Times New Roman" w:hAnsi="Times New Roman"/>
          <w:b/>
        </w:rPr>
      </w:pPr>
      <w:r w:rsidRPr="00532E9E">
        <w:rPr>
          <w:rFonts w:ascii="Times New Roman" w:hAnsi="Times New Roman"/>
          <w:b/>
        </w:rPr>
        <w:t xml:space="preserve">INSERT Figure 1: Comparison of Occupation, Profession and Quasi-Professional Expert Criteria </w:t>
      </w:r>
    </w:p>
    <w:p w:rsidR="006361D2" w:rsidRPr="00532E9E" w:rsidRDefault="006361D2" w:rsidP="00222176">
      <w:pPr>
        <w:spacing w:line="480" w:lineRule="auto"/>
        <w:rPr>
          <w:rFonts w:ascii="Times New Roman" w:hAnsi="Times New Roman"/>
        </w:rPr>
      </w:pPr>
    </w:p>
    <w:p w:rsidR="006361D2" w:rsidRPr="00532E9E" w:rsidRDefault="00362392">
      <w:pPr>
        <w:spacing w:line="480" w:lineRule="auto"/>
        <w:ind w:firstLine="720"/>
        <w:rPr>
          <w:rFonts w:ascii="Times New Roman" w:hAnsi="Times New Roman"/>
        </w:rPr>
      </w:pPr>
      <w:r w:rsidRPr="00532E9E">
        <w:rPr>
          <w:rFonts w:ascii="Times New Roman" w:hAnsi="Times New Roman"/>
          <w:i/>
        </w:rPr>
        <w:t>Q</w:t>
      </w:r>
      <w:r w:rsidR="003C28FC" w:rsidRPr="00532E9E">
        <w:rPr>
          <w:rFonts w:ascii="Times New Roman" w:hAnsi="Times New Roman"/>
          <w:i/>
        </w:rPr>
        <w:t xml:space="preserve">uasi-professional experts </w:t>
      </w:r>
      <w:r w:rsidR="003C28FC" w:rsidRPr="00532E9E">
        <w:rPr>
          <w:rFonts w:ascii="Times New Roman" w:hAnsi="Times New Roman"/>
        </w:rPr>
        <w:t>are defined as employees who have a unique skill develo</w:t>
      </w:r>
      <w:r w:rsidR="001361F8" w:rsidRPr="00532E9E">
        <w:rPr>
          <w:rFonts w:ascii="Times New Roman" w:hAnsi="Times New Roman"/>
        </w:rPr>
        <w:t>ped through</w:t>
      </w:r>
      <w:r w:rsidR="006654B6" w:rsidRPr="00532E9E">
        <w:rPr>
          <w:rFonts w:ascii="Times New Roman" w:hAnsi="Times New Roman"/>
        </w:rPr>
        <w:t xml:space="preserve"> talent and </w:t>
      </w:r>
      <w:r w:rsidR="005B6AB7" w:rsidRPr="00532E9E">
        <w:rPr>
          <w:rFonts w:ascii="Times New Roman" w:hAnsi="Times New Roman"/>
        </w:rPr>
        <w:t>experience</w:t>
      </w:r>
      <w:r w:rsidR="003C28FC" w:rsidRPr="00532E9E">
        <w:rPr>
          <w:rFonts w:ascii="Times New Roman" w:hAnsi="Times New Roman"/>
        </w:rPr>
        <w:t xml:space="preserve"> which allows them to work autonomously</w:t>
      </w:r>
      <w:r w:rsidR="00537CAD" w:rsidRPr="00532E9E">
        <w:rPr>
          <w:rFonts w:ascii="Times New Roman" w:hAnsi="Times New Roman"/>
        </w:rPr>
        <w:t xml:space="preserve"> within an organisational structure, and </w:t>
      </w:r>
      <w:r w:rsidR="003C28FC" w:rsidRPr="00532E9E">
        <w:rPr>
          <w:rFonts w:ascii="Times New Roman" w:hAnsi="Times New Roman"/>
        </w:rPr>
        <w:t xml:space="preserve">for </w:t>
      </w:r>
      <w:r w:rsidR="008547E8" w:rsidRPr="00532E9E">
        <w:rPr>
          <w:rFonts w:ascii="Times New Roman" w:hAnsi="Times New Roman"/>
        </w:rPr>
        <w:t xml:space="preserve">that </w:t>
      </w:r>
      <w:r w:rsidR="003C28FC" w:rsidRPr="00532E9E">
        <w:rPr>
          <w:rFonts w:ascii="Times New Roman" w:hAnsi="Times New Roman"/>
        </w:rPr>
        <w:t xml:space="preserve">they are </w:t>
      </w:r>
      <w:r w:rsidR="0046578F" w:rsidRPr="00532E9E">
        <w:rPr>
          <w:rFonts w:ascii="Times New Roman" w:hAnsi="Times New Roman"/>
        </w:rPr>
        <w:t xml:space="preserve">trusted and </w:t>
      </w:r>
      <w:r w:rsidR="003C28FC" w:rsidRPr="00532E9E">
        <w:rPr>
          <w:rFonts w:ascii="Times New Roman" w:hAnsi="Times New Roman"/>
        </w:rPr>
        <w:t xml:space="preserve">well compensated. However, </w:t>
      </w:r>
      <w:r w:rsidR="007C1D23" w:rsidRPr="00532E9E">
        <w:rPr>
          <w:rFonts w:ascii="Times New Roman" w:hAnsi="Times New Roman"/>
        </w:rPr>
        <w:t xml:space="preserve">the </w:t>
      </w:r>
      <w:r w:rsidR="00A33FA4" w:rsidRPr="00532E9E">
        <w:rPr>
          <w:rFonts w:ascii="Times New Roman" w:hAnsi="Times New Roman"/>
        </w:rPr>
        <w:t xml:space="preserve">high cost and </w:t>
      </w:r>
      <w:r w:rsidR="00F556FD" w:rsidRPr="00532E9E">
        <w:rPr>
          <w:rFonts w:ascii="Times New Roman" w:hAnsi="Times New Roman"/>
        </w:rPr>
        <w:t xml:space="preserve">weak professional </w:t>
      </w:r>
      <w:r w:rsidR="00A33FA4" w:rsidRPr="00532E9E">
        <w:rPr>
          <w:rFonts w:ascii="Times New Roman" w:hAnsi="Times New Roman"/>
        </w:rPr>
        <w:t xml:space="preserve">community </w:t>
      </w:r>
      <w:r w:rsidR="007C1D23" w:rsidRPr="00532E9E">
        <w:rPr>
          <w:rFonts w:ascii="Times New Roman" w:hAnsi="Times New Roman"/>
        </w:rPr>
        <w:t xml:space="preserve">of </w:t>
      </w:r>
      <w:r w:rsidR="00316CB3" w:rsidRPr="00532E9E">
        <w:rPr>
          <w:rFonts w:ascii="Times New Roman" w:hAnsi="Times New Roman"/>
          <w:i/>
        </w:rPr>
        <w:t>quasi-professional experts</w:t>
      </w:r>
      <w:r w:rsidR="007C1D23" w:rsidRPr="00532E9E">
        <w:rPr>
          <w:rFonts w:ascii="Times New Roman" w:hAnsi="Times New Roman"/>
        </w:rPr>
        <w:t xml:space="preserve"> </w:t>
      </w:r>
      <w:r w:rsidR="00A33FA4" w:rsidRPr="00532E9E">
        <w:rPr>
          <w:rFonts w:ascii="Times New Roman" w:hAnsi="Times New Roman"/>
        </w:rPr>
        <w:t xml:space="preserve">leave </w:t>
      </w:r>
      <w:r w:rsidR="006162B9" w:rsidRPr="00532E9E">
        <w:rPr>
          <w:rFonts w:ascii="Times New Roman" w:hAnsi="Times New Roman"/>
        </w:rPr>
        <w:t xml:space="preserve">workers </w:t>
      </w:r>
      <w:r w:rsidR="00B8784F" w:rsidRPr="00532E9E">
        <w:rPr>
          <w:rFonts w:ascii="Times New Roman" w:hAnsi="Times New Roman"/>
        </w:rPr>
        <w:t xml:space="preserve">vulnerable to </w:t>
      </w:r>
      <w:r w:rsidR="00A33FA4" w:rsidRPr="00532E9E">
        <w:rPr>
          <w:rFonts w:ascii="Times New Roman" w:hAnsi="Times New Roman"/>
        </w:rPr>
        <w:t xml:space="preserve">managerial </w:t>
      </w:r>
      <w:r w:rsidR="00B8784F" w:rsidRPr="00532E9E">
        <w:rPr>
          <w:rFonts w:ascii="Times New Roman" w:hAnsi="Times New Roman"/>
        </w:rPr>
        <w:t xml:space="preserve">cost-cutting agendas </w:t>
      </w:r>
      <w:r w:rsidR="00570D41" w:rsidRPr="00532E9E">
        <w:rPr>
          <w:rFonts w:ascii="Times New Roman" w:hAnsi="Times New Roman"/>
        </w:rPr>
        <w:t>during industry restructuring</w:t>
      </w:r>
      <w:r w:rsidR="00537CAD" w:rsidRPr="00532E9E">
        <w:rPr>
          <w:rFonts w:ascii="Times New Roman" w:hAnsi="Times New Roman"/>
        </w:rPr>
        <w:t>,</w:t>
      </w:r>
      <w:r w:rsidR="0075474C" w:rsidRPr="00532E9E">
        <w:rPr>
          <w:rFonts w:ascii="Times New Roman" w:hAnsi="Times New Roman"/>
        </w:rPr>
        <w:t xml:space="preserve"> </w:t>
      </w:r>
      <w:r w:rsidR="00B8784F" w:rsidRPr="00532E9E">
        <w:rPr>
          <w:rFonts w:ascii="Times New Roman" w:hAnsi="Times New Roman"/>
        </w:rPr>
        <w:t xml:space="preserve">and new </w:t>
      </w:r>
      <w:r w:rsidR="005B6AB7" w:rsidRPr="00532E9E">
        <w:rPr>
          <w:rFonts w:ascii="Times New Roman" w:hAnsi="Times New Roman"/>
        </w:rPr>
        <w:t>policies and</w:t>
      </w:r>
      <w:r w:rsidR="00B8784F" w:rsidRPr="00532E9E">
        <w:rPr>
          <w:rFonts w:ascii="Times New Roman" w:hAnsi="Times New Roman"/>
        </w:rPr>
        <w:t xml:space="preserve"> innovations can make their </w:t>
      </w:r>
      <w:r w:rsidR="00570D41" w:rsidRPr="00532E9E">
        <w:rPr>
          <w:rFonts w:ascii="Times New Roman" w:hAnsi="Times New Roman"/>
        </w:rPr>
        <w:t xml:space="preserve">expertise </w:t>
      </w:r>
      <w:r w:rsidR="00B8784F" w:rsidRPr="00532E9E">
        <w:rPr>
          <w:rFonts w:ascii="Times New Roman" w:hAnsi="Times New Roman"/>
        </w:rPr>
        <w:t>obsolete</w:t>
      </w:r>
      <w:r w:rsidR="003C28FC" w:rsidRPr="00532E9E">
        <w:rPr>
          <w:rFonts w:ascii="Times New Roman" w:hAnsi="Times New Roman"/>
        </w:rPr>
        <w:t xml:space="preserve"> with little </w:t>
      </w:r>
      <w:r w:rsidR="00F97DB9" w:rsidRPr="00532E9E">
        <w:rPr>
          <w:rFonts w:ascii="Times New Roman" w:hAnsi="Times New Roman"/>
        </w:rPr>
        <w:t xml:space="preserve">opportunity for </w:t>
      </w:r>
      <w:r w:rsidR="00C501A5" w:rsidRPr="00532E9E">
        <w:rPr>
          <w:rFonts w:ascii="Times New Roman" w:hAnsi="Times New Roman"/>
        </w:rPr>
        <w:t>employment</w:t>
      </w:r>
      <w:r w:rsidR="002253C3" w:rsidRPr="00532E9E">
        <w:rPr>
          <w:rFonts w:ascii="Times New Roman" w:hAnsi="Times New Roman"/>
        </w:rPr>
        <w:t xml:space="preserve"> in other industries</w:t>
      </w:r>
      <w:r w:rsidR="00C501A5" w:rsidRPr="00532E9E">
        <w:rPr>
          <w:rFonts w:ascii="Times New Roman" w:hAnsi="Times New Roman"/>
        </w:rPr>
        <w:t xml:space="preserve">. </w:t>
      </w:r>
    </w:p>
    <w:p w:rsidR="00680F8C" w:rsidRPr="00532E9E" w:rsidRDefault="001D6A85">
      <w:pPr>
        <w:pStyle w:val="Heading1"/>
        <w:spacing w:line="480" w:lineRule="auto"/>
        <w:rPr>
          <w:rFonts w:ascii="Times New Roman" w:hAnsi="Times New Roman" w:cs="Times New Roman"/>
          <w:szCs w:val="24"/>
        </w:rPr>
      </w:pPr>
      <w:hyperlink w:anchor="_ENREF_1" w:tooltip="Adams, 2015 #1884" w:history="1"/>
      <w:r w:rsidR="00B76BFC" w:rsidRPr="00532E9E">
        <w:rPr>
          <w:rFonts w:ascii="Times New Roman" w:hAnsi="Times New Roman" w:cs="Times New Roman"/>
          <w:szCs w:val="24"/>
        </w:rPr>
        <w:t xml:space="preserve">BACKGROUND: </w:t>
      </w:r>
      <w:r w:rsidR="009D1DD4" w:rsidRPr="00532E9E">
        <w:rPr>
          <w:rFonts w:ascii="Times New Roman" w:hAnsi="Times New Roman" w:cs="Times New Roman"/>
          <w:szCs w:val="24"/>
        </w:rPr>
        <w:t xml:space="preserve">AVIATION HISTORY </w:t>
      </w:r>
    </w:p>
    <w:p w:rsidR="00043850" w:rsidRPr="00222176" w:rsidRDefault="00043850" w:rsidP="00222176">
      <w:pPr>
        <w:pStyle w:val="Heading3"/>
      </w:pPr>
      <w:r w:rsidRPr="00BE7F1F">
        <w:t>Deregulation</w:t>
      </w:r>
      <w:r w:rsidR="0070372E" w:rsidRPr="00222176">
        <w:t xml:space="preserve"> and the decline of unions</w:t>
      </w:r>
    </w:p>
    <w:p w:rsidR="000510BF" w:rsidRPr="00532E9E" w:rsidRDefault="00225B34">
      <w:pPr>
        <w:spacing w:before="100" w:beforeAutospacing="1" w:after="100" w:afterAutospacing="1" w:line="480" w:lineRule="auto"/>
        <w:rPr>
          <w:rFonts w:ascii="Times New Roman" w:hAnsi="Times New Roman"/>
        </w:rPr>
      </w:pPr>
      <w:r w:rsidRPr="00532E9E">
        <w:rPr>
          <w:rFonts w:ascii="Times New Roman" w:hAnsi="Times New Roman"/>
          <w:lang w:val="en"/>
        </w:rPr>
        <w:t xml:space="preserve">The roots of </w:t>
      </w:r>
      <w:r w:rsidR="00A95FAE" w:rsidRPr="00532E9E">
        <w:rPr>
          <w:rFonts w:ascii="Times New Roman" w:hAnsi="Times New Roman"/>
          <w:lang w:val="en"/>
        </w:rPr>
        <w:t>the</w:t>
      </w:r>
      <w:r w:rsidR="00032734" w:rsidRPr="00532E9E">
        <w:rPr>
          <w:rFonts w:ascii="Times New Roman" w:hAnsi="Times New Roman"/>
          <w:lang w:val="en"/>
        </w:rPr>
        <w:t xml:space="preserve"> </w:t>
      </w:r>
      <w:r w:rsidR="00112438" w:rsidRPr="00532E9E">
        <w:rPr>
          <w:rFonts w:ascii="Times New Roman" w:hAnsi="Times New Roman"/>
          <w:lang w:val="en"/>
        </w:rPr>
        <w:t xml:space="preserve">post-9/11 </w:t>
      </w:r>
      <w:r w:rsidR="00032734" w:rsidRPr="00532E9E">
        <w:rPr>
          <w:rFonts w:ascii="Times New Roman" w:hAnsi="Times New Roman"/>
          <w:lang w:val="en"/>
        </w:rPr>
        <w:t>US airline industry</w:t>
      </w:r>
      <w:r w:rsidR="00A95FAE" w:rsidRPr="00532E9E">
        <w:rPr>
          <w:rFonts w:ascii="Times New Roman" w:hAnsi="Times New Roman"/>
          <w:lang w:val="en"/>
        </w:rPr>
        <w:t xml:space="preserve"> instability </w:t>
      </w:r>
      <w:r w:rsidR="003A4621" w:rsidRPr="00532E9E">
        <w:rPr>
          <w:rFonts w:ascii="Times New Roman" w:hAnsi="Times New Roman"/>
          <w:lang w:val="en"/>
        </w:rPr>
        <w:t xml:space="preserve">can be traced back to </w:t>
      </w:r>
      <w:r w:rsidR="00653FF7" w:rsidRPr="00532E9E">
        <w:rPr>
          <w:rFonts w:ascii="Times New Roman" w:hAnsi="Times New Roman"/>
          <w:lang w:val="en"/>
        </w:rPr>
        <w:t>1978</w:t>
      </w:r>
      <w:r w:rsidR="00A95FAE" w:rsidRPr="00532E9E">
        <w:rPr>
          <w:rFonts w:ascii="Times New Roman" w:hAnsi="Times New Roman"/>
          <w:lang w:val="en"/>
        </w:rPr>
        <w:t xml:space="preserve"> </w:t>
      </w:r>
      <w:r w:rsidR="003A4621" w:rsidRPr="00532E9E">
        <w:rPr>
          <w:rFonts w:ascii="Times New Roman" w:hAnsi="Times New Roman"/>
          <w:lang w:val="en"/>
        </w:rPr>
        <w:t>and</w:t>
      </w:r>
      <w:r w:rsidR="00A95FAE" w:rsidRPr="00532E9E">
        <w:rPr>
          <w:rFonts w:ascii="Times New Roman" w:hAnsi="Times New Roman"/>
          <w:lang w:val="en"/>
        </w:rPr>
        <w:t xml:space="preserve"> passage of </w:t>
      </w:r>
      <w:r w:rsidR="00653FF7" w:rsidRPr="00532E9E">
        <w:rPr>
          <w:rFonts w:ascii="Times New Roman" w:hAnsi="Times New Roman"/>
          <w:lang w:val="en"/>
        </w:rPr>
        <w:t>the Airline Deregulation Act</w:t>
      </w:r>
      <w:r w:rsidR="00A95FAE" w:rsidRPr="00532E9E">
        <w:rPr>
          <w:rFonts w:ascii="Times New Roman" w:hAnsi="Times New Roman"/>
          <w:lang w:val="en"/>
        </w:rPr>
        <w:t xml:space="preserve">. This legislation was designed to </w:t>
      </w:r>
      <w:r w:rsidR="00547531" w:rsidRPr="00532E9E">
        <w:rPr>
          <w:rFonts w:ascii="Times New Roman" w:hAnsi="Times New Roman"/>
          <w:lang w:val="en"/>
        </w:rPr>
        <w:t>broaden consumer choice</w:t>
      </w:r>
      <w:r w:rsidR="004D70A3" w:rsidRPr="00532E9E">
        <w:rPr>
          <w:rFonts w:ascii="Times New Roman" w:hAnsi="Times New Roman"/>
          <w:lang w:val="en"/>
        </w:rPr>
        <w:t xml:space="preserve"> and</w:t>
      </w:r>
      <w:r w:rsidR="00547531" w:rsidRPr="00532E9E">
        <w:rPr>
          <w:rFonts w:ascii="Times New Roman" w:hAnsi="Times New Roman"/>
          <w:lang w:val="en"/>
        </w:rPr>
        <w:t xml:space="preserve"> </w:t>
      </w:r>
      <w:r w:rsidR="00262F35" w:rsidRPr="00532E9E">
        <w:rPr>
          <w:rFonts w:ascii="Times New Roman" w:hAnsi="Times New Roman"/>
          <w:lang w:val="en"/>
        </w:rPr>
        <w:t xml:space="preserve">make </w:t>
      </w:r>
      <w:r w:rsidR="00653FF7" w:rsidRPr="00532E9E">
        <w:rPr>
          <w:rFonts w:ascii="Times New Roman" w:hAnsi="Times New Roman"/>
          <w:lang w:val="en"/>
        </w:rPr>
        <w:t>airfare</w:t>
      </w:r>
      <w:r w:rsidR="00262F35" w:rsidRPr="00532E9E">
        <w:rPr>
          <w:rFonts w:ascii="Times New Roman" w:hAnsi="Times New Roman"/>
          <w:lang w:val="en"/>
        </w:rPr>
        <w:t xml:space="preserve"> more affordable</w:t>
      </w:r>
      <w:r w:rsidR="004D70A3" w:rsidRPr="00532E9E">
        <w:rPr>
          <w:rFonts w:ascii="Times New Roman" w:hAnsi="Times New Roman"/>
          <w:lang w:val="en"/>
        </w:rPr>
        <w:t xml:space="preserve"> </w:t>
      </w:r>
      <w:r w:rsidR="00271E7F" w:rsidRPr="00532E9E">
        <w:rPr>
          <w:rFonts w:ascii="Times New Roman" w:hAnsi="Times New Roman"/>
          <w:lang w:val="en"/>
        </w:rPr>
        <w:t xml:space="preserve">by </w:t>
      </w:r>
      <w:r w:rsidR="004D70A3" w:rsidRPr="00532E9E">
        <w:rPr>
          <w:rFonts w:ascii="Times New Roman" w:hAnsi="Times New Roman"/>
          <w:lang w:val="en"/>
        </w:rPr>
        <w:t xml:space="preserve">removing government control and </w:t>
      </w:r>
      <w:r w:rsidR="00271E7F" w:rsidRPr="00532E9E">
        <w:rPr>
          <w:rFonts w:ascii="Times New Roman" w:hAnsi="Times New Roman"/>
          <w:lang w:val="en"/>
        </w:rPr>
        <w:t xml:space="preserve">opening the </w:t>
      </w:r>
      <w:r w:rsidRPr="00532E9E">
        <w:rPr>
          <w:rFonts w:ascii="Times New Roman" w:hAnsi="Times New Roman"/>
          <w:lang w:val="en"/>
        </w:rPr>
        <w:t xml:space="preserve">market </w:t>
      </w:r>
      <w:r w:rsidR="00271E7F" w:rsidRPr="00532E9E">
        <w:rPr>
          <w:rFonts w:ascii="Times New Roman" w:hAnsi="Times New Roman"/>
          <w:lang w:val="en"/>
        </w:rPr>
        <w:t>up to competitive forces</w:t>
      </w:r>
      <w:r w:rsidR="00653FF7" w:rsidRPr="00532E9E">
        <w:rPr>
          <w:rFonts w:ascii="Times New Roman" w:hAnsi="Times New Roman"/>
          <w:lang w:val="en"/>
        </w:rPr>
        <w:t>.</w:t>
      </w:r>
      <w:r w:rsidR="00262F35" w:rsidRPr="00532E9E">
        <w:rPr>
          <w:rFonts w:ascii="Times New Roman" w:hAnsi="Times New Roman"/>
          <w:lang w:val="en"/>
        </w:rPr>
        <w:t xml:space="preserve"> </w:t>
      </w:r>
      <w:r w:rsidR="00A95FAE" w:rsidRPr="00532E9E">
        <w:rPr>
          <w:rFonts w:ascii="Times New Roman" w:hAnsi="Times New Roman"/>
        </w:rPr>
        <w:t xml:space="preserve">Yet, rather than increasing </w:t>
      </w:r>
      <w:r w:rsidR="00262F35" w:rsidRPr="00532E9E">
        <w:rPr>
          <w:rFonts w:ascii="Times New Roman" w:hAnsi="Times New Roman"/>
        </w:rPr>
        <w:t xml:space="preserve">competition, </w:t>
      </w:r>
      <w:r w:rsidR="00032734" w:rsidRPr="00532E9E">
        <w:rPr>
          <w:rFonts w:ascii="Times New Roman" w:hAnsi="Times New Roman"/>
        </w:rPr>
        <w:t>the deregulated environment</w:t>
      </w:r>
      <w:r w:rsidR="00A95FAE" w:rsidRPr="00532E9E">
        <w:rPr>
          <w:rFonts w:ascii="Times New Roman" w:hAnsi="Times New Roman"/>
        </w:rPr>
        <w:t xml:space="preserve"> created an oligopoly</w:t>
      </w:r>
      <w:r w:rsidR="000D5C2C" w:rsidRPr="00532E9E">
        <w:rPr>
          <w:rFonts w:ascii="Times New Roman" w:hAnsi="Times New Roman"/>
        </w:rPr>
        <w:t xml:space="preserve"> still thriv</w:t>
      </w:r>
      <w:r w:rsidR="009C3EB1" w:rsidRPr="00532E9E">
        <w:rPr>
          <w:rFonts w:ascii="Times New Roman" w:hAnsi="Times New Roman"/>
        </w:rPr>
        <w:t>ing</w:t>
      </w:r>
      <w:r w:rsidR="000D5C2C" w:rsidRPr="00532E9E">
        <w:rPr>
          <w:rFonts w:ascii="Times New Roman" w:hAnsi="Times New Roman"/>
        </w:rPr>
        <w:t xml:space="preserve"> today.</w:t>
      </w:r>
      <w:r w:rsidR="00320F80" w:rsidRPr="00532E9E">
        <w:rPr>
          <w:rFonts w:ascii="Times New Roman" w:hAnsi="Times New Roman"/>
        </w:rPr>
        <w:t xml:space="preserve"> In </w:t>
      </w:r>
      <w:r w:rsidR="00F310CB" w:rsidRPr="00532E9E">
        <w:rPr>
          <w:rFonts w:ascii="Times New Roman" w:hAnsi="Times New Roman"/>
        </w:rPr>
        <w:t>the 1980s</w:t>
      </w:r>
      <w:r w:rsidR="00320F80" w:rsidRPr="00532E9E">
        <w:rPr>
          <w:rFonts w:ascii="Times New Roman" w:hAnsi="Times New Roman"/>
        </w:rPr>
        <w:t>,</w:t>
      </w:r>
      <w:r w:rsidR="00A95FAE" w:rsidRPr="00532E9E">
        <w:rPr>
          <w:rFonts w:ascii="Times New Roman" w:hAnsi="Times New Roman"/>
        </w:rPr>
        <w:t xml:space="preserve"> </w:t>
      </w:r>
      <w:r w:rsidR="00262F35" w:rsidRPr="00532E9E">
        <w:rPr>
          <w:rFonts w:ascii="Times New Roman" w:hAnsi="Times New Roman"/>
        </w:rPr>
        <w:t xml:space="preserve">eight </w:t>
      </w:r>
      <w:r w:rsidR="00AA72FB" w:rsidRPr="00532E9E">
        <w:rPr>
          <w:rFonts w:ascii="Times New Roman" w:hAnsi="Times New Roman"/>
        </w:rPr>
        <w:t>air</w:t>
      </w:r>
      <w:r w:rsidR="00262F35" w:rsidRPr="00532E9E">
        <w:rPr>
          <w:rFonts w:ascii="Times New Roman" w:hAnsi="Times New Roman"/>
        </w:rPr>
        <w:t xml:space="preserve"> carriers </w:t>
      </w:r>
      <w:r w:rsidR="00AA72FB" w:rsidRPr="00532E9E">
        <w:rPr>
          <w:rFonts w:ascii="Times New Roman" w:hAnsi="Times New Roman"/>
        </w:rPr>
        <w:t>dominate</w:t>
      </w:r>
      <w:r w:rsidR="00320F80" w:rsidRPr="00532E9E">
        <w:rPr>
          <w:rFonts w:ascii="Times New Roman" w:hAnsi="Times New Roman"/>
        </w:rPr>
        <w:t>d</w:t>
      </w:r>
      <w:r w:rsidR="00F97DB9" w:rsidRPr="00532E9E">
        <w:rPr>
          <w:rFonts w:ascii="Times New Roman" w:hAnsi="Times New Roman"/>
        </w:rPr>
        <w:t xml:space="preserve"> in America</w:t>
      </w:r>
      <w:r w:rsidR="00A95FAE" w:rsidRPr="00532E9E">
        <w:rPr>
          <w:rFonts w:ascii="Times New Roman" w:hAnsi="Times New Roman"/>
        </w:rPr>
        <w:t xml:space="preserve">, controlling </w:t>
      </w:r>
      <w:r w:rsidR="00582BDC" w:rsidRPr="00532E9E">
        <w:rPr>
          <w:rFonts w:ascii="Times New Roman" w:hAnsi="Times New Roman"/>
        </w:rPr>
        <w:t xml:space="preserve">92 percent of the market share </w:t>
      </w:r>
      <w:r w:rsidR="00320F80" w:rsidRPr="00532E9E">
        <w:rPr>
          <w:rFonts w:ascii="Times New Roman" w:hAnsi="Times New Roman"/>
        </w:rPr>
        <w:t>with</w:t>
      </w:r>
      <w:r w:rsidR="00F310CB" w:rsidRPr="00532E9E">
        <w:rPr>
          <w:rFonts w:ascii="Times New Roman" w:hAnsi="Times New Roman"/>
        </w:rPr>
        <w:t xml:space="preserve"> </w:t>
      </w:r>
      <w:r w:rsidR="00582BDC" w:rsidRPr="00532E9E">
        <w:rPr>
          <w:rFonts w:ascii="Times New Roman" w:hAnsi="Times New Roman"/>
        </w:rPr>
        <w:t>monopolies</w:t>
      </w:r>
      <w:r w:rsidR="00262F35" w:rsidRPr="00532E9E">
        <w:rPr>
          <w:rFonts w:ascii="Times New Roman" w:hAnsi="Times New Roman"/>
        </w:rPr>
        <w:t xml:space="preserve"> on </w:t>
      </w:r>
      <w:r w:rsidR="00582BDC" w:rsidRPr="00532E9E">
        <w:rPr>
          <w:rFonts w:ascii="Times New Roman" w:hAnsi="Times New Roman"/>
        </w:rPr>
        <w:t xml:space="preserve">many </w:t>
      </w:r>
      <w:r w:rsidR="00262F35" w:rsidRPr="00532E9E">
        <w:rPr>
          <w:rFonts w:ascii="Times New Roman" w:hAnsi="Times New Roman"/>
        </w:rPr>
        <w:t>routes</w:t>
      </w:r>
      <w:r w:rsidR="004D70A3" w:rsidRPr="00532E9E">
        <w:rPr>
          <w:rFonts w:ascii="Times New Roman" w:hAnsi="Times New Roman"/>
        </w:rPr>
        <w:t xml:space="preserve"> </w:t>
      </w:r>
      <w:r w:rsidR="00A95FAE" w:rsidRPr="00222176">
        <w:rPr>
          <w:rFonts w:ascii="Times New Roman" w:hAnsi="Times New Roman"/>
        </w:rPr>
        <w:fldChar w:fldCharType="begin"/>
      </w:r>
      <w:r w:rsidR="00CB2D5E" w:rsidRPr="00532E9E">
        <w:rPr>
          <w:rFonts w:ascii="Times New Roman" w:hAnsi="Times New Roman"/>
        </w:rPr>
        <w:instrText xml:space="preserve"> ADDIN EN.CITE &lt;EndNote&gt;&lt;Cite&gt;&lt;Author&gt;Sheth&lt;/Author&gt;&lt;Year&gt;2007&lt;/Year&gt;&lt;RecNum&gt;1955&lt;/RecNum&gt;&lt;DisplayText&gt;(Sheth et al., 2007)&lt;/DisplayText&gt;&lt;record&gt;&lt;rec-number&gt;1955&lt;/rec-number&gt;&lt;foreign-keys&gt;&lt;key app="EN" db-id="w0tdrfaatpdwsyexar7p2a5kv0pr20efvzv0" timestamp="1436045798"&gt;1955&lt;/key&gt;&lt;/foreign-keys&gt;&lt;ref-type name="Book"&gt;6&lt;/ref-type&gt;&lt;contributors&gt;&lt;authors&gt;&lt;author&gt;Sheth, J. N.&lt;/author&gt;&lt;author&gt;Allvine, F. C.&lt;/author&gt;&lt;author&gt;Uslay, C.&lt;/author&gt;&lt;author&gt;Dixit, A.&lt;/author&gt;&lt;/authors&gt;&lt;/contributors&gt;&lt;titles&gt;&lt;title&gt;Deregulation and competition: Lessons learned from the airline industry&lt;/title&gt;&lt;/titles&gt;&lt;dates&gt;&lt;year&gt;2007&lt;/year&gt;&lt;/dates&gt;&lt;pub-location&gt;Los Angeles&lt;/pub-location&gt;&lt;publisher&gt;Sage business books&lt;/publisher&gt;&lt;urls&gt;&lt;/urls&gt;&lt;/record&gt;&lt;/Cite&gt;&lt;/EndNote&gt;</w:instrText>
      </w:r>
      <w:r w:rsidR="00A95FAE" w:rsidRPr="00222176">
        <w:rPr>
          <w:rFonts w:ascii="Times New Roman" w:hAnsi="Times New Roman"/>
        </w:rPr>
        <w:fldChar w:fldCharType="separate"/>
      </w:r>
      <w:r w:rsidR="00CB2D5E" w:rsidRPr="00532E9E">
        <w:rPr>
          <w:rFonts w:ascii="Times New Roman" w:hAnsi="Times New Roman"/>
          <w:noProof/>
        </w:rPr>
        <w:t>(</w:t>
      </w:r>
      <w:hyperlink w:anchor="_ENREF_59" w:tooltip="Sheth, 2007 #1955" w:history="1">
        <w:r w:rsidR="00E21C04" w:rsidRPr="00532E9E">
          <w:rPr>
            <w:rFonts w:ascii="Times New Roman" w:hAnsi="Times New Roman"/>
            <w:noProof/>
          </w:rPr>
          <w:t>Sheth et al., 2007</w:t>
        </w:r>
      </w:hyperlink>
      <w:r w:rsidR="00CB2D5E" w:rsidRPr="00532E9E">
        <w:rPr>
          <w:rFonts w:ascii="Times New Roman" w:hAnsi="Times New Roman"/>
          <w:noProof/>
        </w:rPr>
        <w:t>)</w:t>
      </w:r>
      <w:r w:rsidR="00A95FAE" w:rsidRPr="00222176">
        <w:rPr>
          <w:rFonts w:ascii="Times New Roman" w:hAnsi="Times New Roman"/>
        </w:rPr>
        <w:fldChar w:fldCharType="end"/>
      </w:r>
      <w:r w:rsidR="00262F35" w:rsidRPr="00532E9E">
        <w:rPr>
          <w:rFonts w:ascii="Times New Roman" w:hAnsi="Times New Roman"/>
        </w:rPr>
        <w:t>.</w:t>
      </w:r>
      <w:r w:rsidR="00582BDC" w:rsidRPr="00532E9E">
        <w:rPr>
          <w:rFonts w:ascii="Times New Roman" w:hAnsi="Times New Roman"/>
        </w:rPr>
        <w:t xml:space="preserve"> </w:t>
      </w:r>
      <w:r w:rsidR="000D4A19" w:rsidRPr="00532E9E">
        <w:rPr>
          <w:rFonts w:ascii="Times New Roman" w:hAnsi="Times New Roman"/>
        </w:rPr>
        <w:t xml:space="preserve">In 2015, </w:t>
      </w:r>
      <w:r w:rsidR="00351E0E" w:rsidRPr="00532E9E">
        <w:rPr>
          <w:rFonts w:ascii="Times New Roman" w:hAnsi="Times New Roman"/>
        </w:rPr>
        <w:t xml:space="preserve">about 80 percent of US markets </w:t>
      </w:r>
      <w:r w:rsidR="00032734" w:rsidRPr="00532E9E">
        <w:rPr>
          <w:rFonts w:ascii="Times New Roman" w:hAnsi="Times New Roman"/>
        </w:rPr>
        <w:t xml:space="preserve">remain </w:t>
      </w:r>
      <w:r w:rsidR="00351E0E" w:rsidRPr="00532E9E">
        <w:rPr>
          <w:rFonts w:ascii="Times New Roman" w:hAnsi="Times New Roman"/>
        </w:rPr>
        <w:t xml:space="preserve">dominated by </w:t>
      </w:r>
      <w:r w:rsidR="000D4A19" w:rsidRPr="00532E9E">
        <w:rPr>
          <w:rFonts w:ascii="Times New Roman" w:hAnsi="Times New Roman"/>
        </w:rPr>
        <w:t xml:space="preserve">just </w:t>
      </w:r>
      <w:r w:rsidR="00351E0E" w:rsidRPr="00532E9E">
        <w:rPr>
          <w:rFonts w:ascii="Times New Roman" w:hAnsi="Times New Roman"/>
        </w:rPr>
        <w:t>four air carriers</w:t>
      </w:r>
      <w:r w:rsidR="00566D7D" w:rsidRPr="00532E9E">
        <w:rPr>
          <w:rFonts w:ascii="Times New Roman" w:hAnsi="Times New Roman"/>
        </w:rPr>
        <w:t xml:space="preserve"> enabling airlines to charge high airfares uncontested</w:t>
      </w:r>
      <w:r w:rsidR="00351E0E" w:rsidRPr="00532E9E">
        <w:rPr>
          <w:rFonts w:ascii="Times New Roman" w:hAnsi="Times New Roman"/>
        </w:rPr>
        <w:t xml:space="preserve"> </w:t>
      </w:r>
      <w:r w:rsidR="000D4A19" w:rsidRPr="00222176">
        <w:rPr>
          <w:rFonts w:ascii="Times New Roman" w:hAnsi="Times New Roman"/>
        </w:rPr>
        <w:fldChar w:fldCharType="begin"/>
      </w:r>
      <w:r w:rsidR="00C60D1E" w:rsidRPr="00532E9E">
        <w:rPr>
          <w:rFonts w:ascii="Times New Roman" w:hAnsi="Times New Roman"/>
        </w:rPr>
        <w:instrText xml:space="preserve"> ADDIN EN.CITE &lt;EndNote&gt;&lt;Cite&gt;&lt;Author&gt;Drew&lt;/Author&gt;&lt;Year&gt;July 1 2015&lt;/Year&gt;&lt;RecNum&gt;1961&lt;/RecNum&gt;&lt;DisplayText&gt;(Drew, July 1 2015)&lt;/DisplayText&gt;&lt;record&gt;&lt;rec-number&gt;1961&lt;/rec-number&gt;&lt;foreign-keys&gt;&lt;key app="EN" db-id="w0tdrfaatpdwsyexar7p2a5kv0pr20efvzv0" timestamp="1436051779"&gt;1961&lt;/key&gt;&lt;/foreign-keys&gt;&lt;ref-type name="Newspaper Article"&gt;23&lt;/ref-type&gt;&lt;contributors&gt;&lt;authors&gt;&lt;author&gt;Drew, C.&lt;/author&gt;&lt;/authors&gt;&lt;/contributors&gt;&lt;titles&gt;&lt;title&gt;Airlines under justice dept. investigation over possible collusion&lt;/title&gt;&lt;secondary-title&gt;New York Times&lt;/secondary-title&gt;&lt;/titles&gt;&lt;dates&gt;&lt;year&gt;July 1 2015&lt;/year&gt;&lt;/dates&gt;&lt;pub-location&gt;New York&lt;/pub-location&gt;&lt;urls&gt;&lt;/urls&gt;&lt;/record&gt;&lt;/Cite&gt;&lt;/EndNote&gt;</w:instrText>
      </w:r>
      <w:r w:rsidR="000D4A19" w:rsidRPr="00222176">
        <w:rPr>
          <w:rFonts w:ascii="Times New Roman" w:hAnsi="Times New Roman"/>
        </w:rPr>
        <w:fldChar w:fldCharType="separate"/>
      </w:r>
      <w:r w:rsidR="000D4A19" w:rsidRPr="00532E9E">
        <w:rPr>
          <w:rFonts w:ascii="Times New Roman" w:hAnsi="Times New Roman"/>
          <w:noProof/>
        </w:rPr>
        <w:t>(</w:t>
      </w:r>
      <w:hyperlink w:anchor="_ENREF_26" w:tooltip="Drew, July 1 2015 #1961" w:history="1">
        <w:r w:rsidR="00E21C04" w:rsidRPr="00532E9E">
          <w:rPr>
            <w:rFonts w:ascii="Times New Roman" w:hAnsi="Times New Roman"/>
            <w:noProof/>
          </w:rPr>
          <w:t>Drew, July 1 2015</w:t>
        </w:r>
      </w:hyperlink>
      <w:r w:rsidR="000D4A19" w:rsidRPr="00532E9E">
        <w:rPr>
          <w:rFonts w:ascii="Times New Roman" w:hAnsi="Times New Roman"/>
          <w:noProof/>
        </w:rPr>
        <w:t>)</w:t>
      </w:r>
      <w:r w:rsidR="000D4A19" w:rsidRPr="00222176">
        <w:rPr>
          <w:rFonts w:ascii="Times New Roman" w:hAnsi="Times New Roman"/>
        </w:rPr>
        <w:fldChar w:fldCharType="end"/>
      </w:r>
      <w:r w:rsidR="00351E0E" w:rsidRPr="00532E9E">
        <w:rPr>
          <w:rFonts w:ascii="Times New Roman" w:hAnsi="Times New Roman"/>
        </w:rPr>
        <w:t>.</w:t>
      </w:r>
    </w:p>
    <w:p w:rsidR="00043850" w:rsidRPr="00532E9E" w:rsidRDefault="00582BDC">
      <w:pPr>
        <w:spacing w:before="100" w:beforeAutospacing="1" w:after="100" w:afterAutospacing="1" w:line="480" w:lineRule="auto"/>
        <w:ind w:firstLine="720"/>
        <w:rPr>
          <w:rFonts w:ascii="Times New Roman" w:hAnsi="Times New Roman"/>
        </w:rPr>
      </w:pPr>
      <w:r w:rsidRPr="00532E9E">
        <w:rPr>
          <w:rFonts w:ascii="Times New Roman" w:hAnsi="Times New Roman"/>
        </w:rPr>
        <w:t>A</w:t>
      </w:r>
      <w:r w:rsidR="00477AAA" w:rsidRPr="00532E9E">
        <w:rPr>
          <w:rFonts w:ascii="Times New Roman" w:hAnsi="Times New Roman"/>
        </w:rPr>
        <w:t>s</w:t>
      </w:r>
      <w:r w:rsidR="00357F5D" w:rsidRPr="00532E9E">
        <w:rPr>
          <w:rFonts w:ascii="Times New Roman" w:hAnsi="Times New Roman"/>
        </w:rPr>
        <w:t xml:space="preserve"> airline</w:t>
      </w:r>
      <w:r w:rsidRPr="00532E9E">
        <w:rPr>
          <w:rFonts w:ascii="Times New Roman" w:hAnsi="Times New Roman"/>
        </w:rPr>
        <w:t xml:space="preserve">s gained </w:t>
      </w:r>
      <w:r w:rsidR="00F059D0" w:rsidRPr="00532E9E">
        <w:rPr>
          <w:rFonts w:ascii="Times New Roman" w:hAnsi="Times New Roman"/>
        </w:rPr>
        <w:t>power in the deregulated environment</w:t>
      </w:r>
      <w:r w:rsidRPr="00532E9E">
        <w:rPr>
          <w:rFonts w:ascii="Times New Roman" w:hAnsi="Times New Roman"/>
        </w:rPr>
        <w:t xml:space="preserve">, aviation </w:t>
      </w:r>
      <w:r w:rsidR="005B394E" w:rsidRPr="00532E9E">
        <w:rPr>
          <w:rFonts w:ascii="Times New Roman" w:hAnsi="Times New Roman"/>
        </w:rPr>
        <w:t>labour</w:t>
      </w:r>
      <w:r w:rsidRPr="00532E9E">
        <w:rPr>
          <w:rFonts w:ascii="Times New Roman" w:hAnsi="Times New Roman"/>
        </w:rPr>
        <w:t xml:space="preserve"> unions </w:t>
      </w:r>
      <w:r w:rsidR="00970552" w:rsidRPr="00532E9E">
        <w:rPr>
          <w:rFonts w:ascii="Times New Roman" w:hAnsi="Times New Roman"/>
        </w:rPr>
        <w:t xml:space="preserve">began to lose </w:t>
      </w:r>
      <w:r w:rsidRPr="00532E9E">
        <w:rPr>
          <w:rFonts w:ascii="Times New Roman" w:hAnsi="Times New Roman"/>
        </w:rPr>
        <w:t xml:space="preserve">influence. One of the most </w:t>
      </w:r>
      <w:r w:rsidR="00E51AF5" w:rsidRPr="00532E9E">
        <w:rPr>
          <w:rFonts w:ascii="Times New Roman" w:hAnsi="Times New Roman"/>
        </w:rPr>
        <w:t xml:space="preserve">notorious </w:t>
      </w:r>
      <w:r w:rsidR="00032734" w:rsidRPr="00532E9E">
        <w:rPr>
          <w:rFonts w:ascii="Times New Roman" w:hAnsi="Times New Roman"/>
        </w:rPr>
        <w:t xml:space="preserve">labour </w:t>
      </w:r>
      <w:r w:rsidRPr="00532E9E">
        <w:rPr>
          <w:rFonts w:ascii="Times New Roman" w:hAnsi="Times New Roman"/>
        </w:rPr>
        <w:t>setbacks occurred in 19</w:t>
      </w:r>
      <w:r w:rsidR="000510BF" w:rsidRPr="00532E9E">
        <w:rPr>
          <w:rFonts w:ascii="Times New Roman" w:hAnsi="Times New Roman"/>
        </w:rPr>
        <w:t xml:space="preserve">81 </w:t>
      </w:r>
      <w:r w:rsidRPr="00532E9E">
        <w:rPr>
          <w:rFonts w:ascii="Times New Roman" w:hAnsi="Times New Roman"/>
        </w:rPr>
        <w:t xml:space="preserve">when about </w:t>
      </w:r>
      <w:r w:rsidRPr="00532E9E">
        <w:rPr>
          <w:rFonts w:ascii="Times New Roman" w:hAnsi="Times New Roman"/>
          <w:color w:val="111111"/>
        </w:rPr>
        <w:t xml:space="preserve">13,000 federal </w:t>
      </w:r>
      <w:r w:rsidRPr="00532E9E">
        <w:rPr>
          <w:rFonts w:ascii="Times New Roman" w:hAnsi="Times New Roman"/>
        </w:rPr>
        <w:t xml:space="preserve">air traffic controllers walked off the job in </w:t>
      </w:r>
      <w:r w:rsidR="005B394E" w:rsidRPr="00532E9E">
        <w:rPr>
          <w:rFonts w:ascii="Times New Roman" w:hAnsi="Times New Roman"/>
        </w:rPr>
        <w:t>labour</w:t>
      </w:r>
      <w:r w:rsidRPr="00532E9E">
        <w:rPr>
          <w:rFonts w:ascii="Times New Roman" w:hAnsi="Times New Roman"/>
        </w:rPr>
        <w:t xml:space="preserve"> strike, demanding </w:t>
      </w:r>
      <w:r w:rsidR="00477AAA" w:rsidRPr="00532E9E">
        <w:rPr>
          <w:rFonts w:ascii="Times New Roman" w:hAnsi="Times New Roman"/>
        </w:rPr>
        <w:t xml:space="preserve">wage </w:t>
      </w:r>
      <w:r w:rsidRPr="00532E9E">
        <w:rPr>
          <w:rFonts w:ascii="Times New Roman" w:hAnsi="Times New Roman"/>
        </w:rPr>
        <w:t>increase</w:t>
      </w:r>
      <w:r w:rsidR="00477AAA" w:rsidRPr="00532E9E">
        <w:rPr>
          <w:rFonts w:ascii="Times New Roman" w:hAnsi="Times New Roman"/>
        </w:rPr>
        <w:t>s</w:t>
      </w:r>
      <w:r w:rsidRPr="00532E9E">
        <w:rPr>
          <w:rFonts w:ascii="Times New Roman" w:hAnsi="Times New Roman"/>
        </w:rPr>
        <w:t xml:space="preserve"> and safer work rules. President </w:t>
      </w:r>
      <w:r w:rsidR="000510BF" w:rsidRPr="00532E9E">
        <w:rPr>
          <w:rFonts w:ascii="Times New Roman" w:hAnsi="Times New Roman"/>
        </w:rPr>
        <w:t xml:space="preserve">Ronald </w:t>
      </w:r>
      <w:r w:rsidRPr="00532E9E">
        <w:rPr>
          <w:rFonts w:ascii="Times New Roman" w:hAnsi="Times New Roman"/>
        </w:rPr>
        <w:t xml:space="preserve">Reagan ordered </w:t>
      </w:r>
      <w:r w:rsidR="00F059D0" w:rsidRPr="00532E9E">
        <w:rPr>
          <w:rFonts w:ascii="Times New Roman" w:hAnsi="Times New Roman"/>
        </w:rPr>
        <w:t xml:space="preserve">strikers </w:t>
      </w:r>
      <w:r w:rsidRPr="00532E9E">
        <w:rPr>
          <w:rFonts w:ascii="Times New Roman" w:hAnsi="Times New Roman"/>
        </w:rPr>
        <w:t>back to work</w:t>
      </w:r>
      <w:r w:rsidR="00F97DB9" w:rsidRPr="00532E9E">
        <w:rPr>
          <w:rFonts w:ascii="Times New Roman" w:hAnsi="Times New Roman"/>
        </w:rPr>
        <w:t xml:space="preserve">, and </w:t>
      </w:r>
      <w:r w:rsidR="00477AAA" w:rsidRPr="00532E9E">
        <w:rPr>
          <w:rFonts w:ascii="Times New Roman" w:hAnsi="Times New Roman"/>
        </w:rPr>
        <w:t>w</w:t>
      </w:r>
      <w:r w:rsidRPr="00532E9E">
        <w:rPr>
          <w:rFonts w:ascii="Times New Roman" w:hAnsi="Times New Roman"/>
        </w:rPr>
        <w:t>hen they refused</w:t>
      </w:r>
      <w:r w:rsidR="00F059D0" w:rsidRPr="00532E9E">
        <w:rPr>
          <w:rFonts w:ascii="Times New Roman" w:hAnsi="Times New Roman"/>
        </w:rPr>
        <w:t>,</w:t>
      </w:r>
      <w:r w:rsidRPr="00532E9E">
        <w:rPr>
          <w:rFonts w:ascii="Times New Roman" w:hAnsi="Times New Roman"/>
        </w:rPr>
        <w:t xml:space="preserve"> </w:t>
      </w:r>
      <w:r w:rsidR="00477AAA" w:rsidRPr="00532E9E">
        <w:rPr>
          <w:rFonts w:ascii="Times New Roman" w:hAnsi="Times New Roman"/>
        </w:rPr>
        <w:t xml:space="preserve">he </w:t>
      </w:r>
      <w:r w:rsidRPr="00532E9E">
        <w:rPr>
          <w:rFonts w:ascii="Times New Roman" w:hAnsi="Times New Roman"/>
        </w:rPr>
        <w:t xml:space="preserve">fired </w:t>
      </w:r>
      <w:r w:rsidR="003A4621" w:rsidRPr="00532E9E">
        <w:rPr>
          <w:rFonts w:ascii="Times New Roman" w:hAnsi="Times New Roman"/>
        </w:rPr>
        <w:t xml:space="preserve">them </w:t>
      </w:r>
      <w:r w:rsidRPr="00532E9E">
        <w:rPr>
          <w:rFonts w:ascii="Times New Roman" w:hAnsi="Times New Roman"/>
        </w:rPr>
        <w:t>and hired permanent replacement</w:t>
      </w:r>
      <w:r w:rsidR="00477AAA" w:rsidRPr="00532E9E">
        <w:rPr>
          <w:rFonts w:ascii="Times New Roman" w:hAnsi="Times New Roman"/>
        </w:rPr>
        <w:t>s</w:t>
      </w:r>
      <w:r w:rsidR="000510BF" w:rsidRPr="00532E9E">
        <w:rPr>
          <w:rFonts w:ascii="Times New Roman" w:hAnsi="Times New Roman"/>
        </w:rPr>
        <w:t xml:space="preserve"> </w:t>
      </w:r>
      <w:r w:rsidR="000510BF" w:rsidRPr="00222176">
        <w:rPr>
          <w:rFonts w:ascii="Times New Roman" w:hAnsi="Times New Roman"/>
        </w:rPr>
        <w:fldChar w:fldCharType="begin"/>
      </w:r>
      <w:r w:rsidR="00C60D1E" w:rsidRPr="00532E9E">
        <w:rPr>
          <w:rFonts w:ascii="Times New Roman" w:hAnsi="Times New Roman"/>
        </w:rPr>
        <w:instrText xml:space="preserve"> ADDIN EN.CITE &lt;EndNote&gt;&lt;Cite&gt;&lt;Author&gt;McCartin&lt;/Author&gt;&lt;Year&gt;2006&lt;/Year&gt;&lt;RecNum&gt;1956&lt;/RecNum&gt;&lt;DisplayText&gt;(McCartin, 2006)&lt;/DisplayText&gt;&lt;record&gt;&lt;rec-number&gt;1956&lt;/rec-number&gt;&lt;foreign-keys&gt;&lt;key app="EN" db-id="w0tdrfaatpdwsyexar7p2a5kv0pr20efvzv0" timestamp="1436046144"&gt;1956&lt;/key&gt;&lt;/foreign-keys&gt;&lt;ref-type name="Journal Article"&gt;17&lt;/ref-type&gt;&lt;contributors&gt;&lt;authors&gt;&lt;author&gt;McCartin, J. A.&lt;/author&gt;&lt;/authors&gt;&lt;/contributors&gt;&lt;titles&gt;&lt;title&gt;A historian’s perspective on the PATCO strike, its legacy, and lessons&lt;/title&gt;&lt;secondary-title&gt;Employee Responsibilities and Rights Journal&lt;/secondary-title&gt;&lt;/titles&gt;&lt;periodical&gt;&lt;full-title&gt;Employee Responsibilities and Rights Journal&lt;/full-title&gt;&lt;/periodical&gt;&lt;pages&gt;215-222&lt;/pages&gt;&lt;volume&gt;18&lt;/volume&gt;&lt;number&gt;3&lt;/number&gt;&lt;dates&gt;&lt;year&gt;2006&lt;/year&gt;&lt;/dates&gt;&lt;urls&gt;&lt;/urls&gt;&lt;/record&gt;&lt;/Cite&gt;&lt;/EndNote&gt;</w:instrText>
      </w:r>
      <w:r w:rsidR="000510BF" w:rsidRPr="00222176">
        <w:rPr>
          <w:rFonts w:ascii="Times New Roman" w:hAnsi="Times New Roman"/>
        </w:rPr>
        <w:fldChar w:fldCharType="separate"/>
      </w:r>
      <w:r w:rsidR="000510BF" w:rsidRPr="00532E9E">
        <w:rPr>
          <w:rFonts w:ascii="Times New Roman" w:hAnsi="Times New Roman"/>
          <w:noProof/>
        </w:rPr>
        <w:t>(</w:t>
      </w:r>
      <w:hyperlink w:anchor="_ENREF_50" w:tooltip="McCartin, 2006 #1956" w:history="1">
        <w:r w:rsidR="00E21C04" w:rsidRPr="00532E9E">
          <w:rPr>
            <w:rFonts w:ascii="Times New Roman" w:hAnsi="Times New Roman"/>
            <w:noProof/>
          </w:rPr>
          <w:t>McCartin, 2006</w:t>
        </w:r>
      </w:hyperlink>
      <w:r w:rsidR="000510BF" w:rsidRPr="00532E9E">
        <w:rPr>
          <w:rFonts w:ascii="Times New Roman" w:hAnsi="Times New Roman"/>
          <w:noProof/>
        </w:rPr>
        <w:t>)</w:t>
      </w:r>
      <w:r w:rsidR="000510BF" w:rsidRPr="00222176">
        <w:rPr>
          <w:rFonts w:ascii="Times New Roman" w:hAnsi="Times New Roman"/>
        </w:rPr>
        <w:fldChar w:fldCharType="end"/>
      </w:r>
      <w:r w:rsidRPr="00532E9E">
        <w:rPr>
          <w:rFonts w:ascii="Times New Roman" w:hAnsi="Times New Roman"/>
        </w:rPr>
        <w:t>.</w:t>
      </w:r>
      <w:r w:rsidR="000510BF" w:rsidRPr="00532E9E">
        <w:rPr>
          <w:rStyle w:val="EndnoteReference"/>
          <w:rFonts w:ascii="Times New Roman" w:hAnsi="Times New Roman"/>
        </w:rPr>
        <w:t xml:space="preserve"> </w:t>
      </w:r>
      <w:r w:rsidR="000510BF" w:rsidRPr="00532E9E">
        <w:rPr>
          <w:rFonts w:ascii="Times New Roman" w:hAnsi="Times New Roman"/>
        </w:rPr>
        <w:t xml:space="preserve">Some </w:t>
      </w:r>
      <w:r w:rsidR="00262F35" w:rsidRPr="00532E9E">
        <w:rPr>
          <w:rFonts w:ascii="Times New Roman" w:hAnsi="Times New Roman"/>
        </w:rPr>
        <w:t>labo</w:t>
      </w:r>
      <w:r w:rsidR="003A4621" w:rsidRPr="00532E9E">
        <w:rPr>
          <w:rFonts w:ascii="Times New Roman" w:hAnsi="Times New Roman"/>
        </w:rPr>
        <w:t>u</w:t>
      </w:r>
      <w:r w:rsidR="00262F35" w:rsidRPr="00532E9E">
        <w:rPr>
          <w:rFonts w:ascii="Times New Roman" w:hAnsi="Times New Roman"/>
        </w:rPr>
        <w:t xml:space="preserve">r scholars consider </w:t>
      </w:r>
      <w:r w:rsidR="00477AAA" w:rsidRPr="00532E9E">
        <w:rPr>
          <w:rFonts w:ascii="Times New Roman" w:hAnsi="Times New Roman"/>
        </w:rPr>
        <w:t xml:space="preserve">Reagan’s union busting </w:t>
      </w:r>
      <w:r w:rsidR="000510BF" w:rsidRPr="00532E9E">
        <w:rPr>
          <w:rFonts w:ascii="Times New Roman" w:hAnsi="Times New Roman"/>
        </w:rPr>
        <w:t xml:space="preserve">one of </w:t>
      </w:r>
      <w:r w:rsidR="00262F35" w:rsidRPr="00532E9E">
        <w:rPr>
          <w:rFonts w:ascii="Times New Roman" w:hAnsi="Times New Roman"/>
        </w:rPr>
        <w:t xml:space="preserve">the most significant </w:t>
      </w:r>
      <w:r w:rsidR="003A4621" w:rsidRPr="00532E9E">
        <w:rPr>
          <w:rFonts w:ascii="Times New Roman" w:hAnsi="Times New Roman"/>
        </w:rPr>
        <w:t xml:space="preserve">causes </w:t>
      </w:r>
      <w:r w:rsidR="00531C49" w:rsidRPr="00532E9E">
        <w:rPr>
          <w:rFonts w:ascii="Times New Roman" w:hAnsi="Times New Roman"/>
        </w:rPr>
        <w:t xml:space="preserve">of </w:t>
      </w:r>
      <w:r w:rsidR="00262F35" w:rsidRPr="00532E9E">
        <w:rPr>
          <w:rFonts w:ascii="Times New Roman" w:hAnsi="Times New Roman"/>
        </w:rPr>
        <w:t>organized labo</w:t>
      </w:r>
      <w:r w:rsidR="003A4621" w:rsidRPr="00532E9E">
        <w:rPr>
          <w:rFonts w:ascii="Times New Roman" w:hAnsi="Times New Roman"/>
        </w:rPr>
        <w:t>u</w:t>
      </w:r>
      <w:r w:rsidR="00262F35" w:rsidRPr="00532E9E">
        <w:rPr>
          <w:rFonts w:ascii="Times New Roman" w:hAnsi="Times New Roman"/>
        </w:rPr>
        <w:t xml:space="preserve">r </w:t>
      </w:r>
      <w:r w:rsidR="003A4621" w:rsidRPr="00532E9E">
        <w:rPr>
          <w:rFonts w:ascii="Times New Roman" w:hAnsi="Times New Roman"/>
        </w:rPr>
        <w:t xml:space="preserve">decline </w:t>
      </w:r>
      <w:r w:rsidR="00262F35" w:rsidRPr="00532E9E">
        <w:rPr>
          <w:rFonts w:ascii="Times New Roman" w:hAnsi="Times New Roman"/>
        </w:rPr>
        <w:t>in the US in the late 20th century</w:t>
      </w:r>
      <w:r w:rsidR="000510BF" w:rsidRPr="00532E9E">
        <w:rPr>
          <w:rFonts w:ascii="Times New Roman" w:hAnsi="Times New Roman"/>
        </w:rPr>
        <w:t xml:space="preserve"> </w:t>
      </w:r>
      <w:r w:rsidR="000510BF" w:rsidRPr="00222176">
        <w:rPr>
          <w:rFonts w:ascii="Times New Roman" w:hAnsi="Times New Roman"/>
        </w:rPr>
        <w:fldChar w:fldCharType="begin"/>
      </w:r>
      <w:r w:rsidR="00C60D1E" w:rsidRPr="00532E9E">
        <w:rPr>
          <w:rFonts w:ascii="Times New Roman" w:hAnsi="Times New Roman"/>
        </w:rPr>
        <w:instrText xml:space="preserve"> ADDIN EN.CITE &lt;EndNote&gt;&lt;Cite&gt;&lt;Author&gt;McCartin&lt;/Author&gt;&lt;Year&gt;2011&lt;/Year&gt;&lt;RecNum&gt;1957&lt;/RecNum&gt;&lt;DisplayText&gt;(McCartin, 2011)&lt;/DisplayText&gt;&lt;record&gt;&lt;rec-number&gt;1957&lt;/rec-number&gt;&lt;foreign-keys&gt;&lt;key app="EN" db-id="w0tdrfaatpdwsyexar7p2a5kv0pr20efvzv0" timestamp="1436046332"&gt;1957&lt;/key&gt;&lt;/foreign-keys&gt;&lt;ref-type name="Book"&gt;6&lt;/ref-type&gt;&lt;contributors&gt;&lt;authors&gt;&lt;author&gt;McCartin, J. A.&lt;/author&gt;&lt;/authors&gt;&lt;/contributors&gt;&lt;titles&gt;&lt;title&gt;Collision course: Ronald Reagan, the Air Traffic Controllers, and the strike that changed America&lt;/title&gt;&lt;/titles&gt;&lt;dates&gt;&lt;year&gt;2011&lt;/year&gt;&lt;/dates&gt;&lt;pub-location&gt;Oxford &lt;/pub-location&gt;&lt;publisher&gt;Oxford University Press  &lt;/publisher&gt;&lt;urls&gt;&lt;/urls&gt;&lt;/record&gt;&lt;/Cite&gt;&lt;/EndNote&gt;</w:instrText>
      </w:r>
      <w:r w:rsidR="000510BF" w:rsidRPr="00222176">
        <w:rPr>
          <w:rFonts w:ascii="Times New Roman" w:hAnsi="Times New Roman"/>
        </w:rPr>
        <w:fldChar w:fldCharType="separate"/>
      </w:r>
      <w:r w:rsidR="000510BF" w:rsidRPr="00532E9E">
        <w:rPr>
          <w:rFonts w:ascii="Times New Roman" w:hAnsi="Times New Roman"/>
          <w:noProof/>
        </w:rPr>
        <w:t>(</w:t>
      </w:r>
      <w:hyperlink w:anchor="_ENREF_51" w:tooltip="McCartin, 2011 #1957" w:history="1">
        <w:r w:rsidR="00E21C04" w:rsidRPr="00532E9E">
          <w:rPr>
            <w:rFonts w:ascii="Times New Roman" w:hAnsi="Times New Roman"/>
            <w:noProof/>
          </w:rPr>
          <w:t>McCartin, 2011</w:t>
        </w:r>
      </w:hyperlink>
      <w:r w:rsidR="000510BF" w:rsidRPr="00532E9E">
        <w:rPr>
          <w:rFonts w:ascii="Times New Roman" w:hAnsi="Times New Roman"/>
          <w:noProof/>
        </w:rPr>
        <w:t>)</w:t>
      </w:r>
      <w:r w:rsidR="000510BF" w:rsidRPr="00222176">
        <w:rPr>
          <w:rFonts w:ascii="Times New Roman" w:hAnsi="Times New Roman"/>
        </w:rPr>
        <w:fldChar w:fldCharType="end"/>
      </w:r>
      <w:r w:rsidR="00262F35" w:rsidRPr="00532E9E">
        <w:rPr>
          <w:rFonts w:ascii="Times New Roman" w:hAnsi="Times New Roman"/>
        </w:rPr>
        <w:t xml:space="preserve">. </w:t>
      </w:r>
      <w:r w:rsidR="00477AAA" w:rsidRPr="00532E9E">
        <w:rPr>
          <w:rFonts w:ascii="Times New Roman" w:hAnsi="Times New Roman"/>
        </w:rPr>
        <w:t xml:space="preserve">By </w:t>
      </w:r>
      <w:r w:rsidR="00937E8B" w:rsidRPr="00532E9E">
        <w:rPr>
          <w:rFonts w:ascii="Times New Roman" w:hAnsi="Times New Roman"/>
        </w:rPr>
        <w:t xml:space="preserve">strong arming unions and </w:t>
      </w:r>
      <w:r w:rsidR="00262F35" w:rsidRPr="00532E9E">
        <w:rPr>
          <w:rFonts w:ascii="Times New Roman" w:eastAsiaTheme="minorHAnsi" w:hAnsi="Times New Roman"/>
        </w:rPr>
        <w:t>legitimiz</w:t>
      </w:r>
      <w:r w:rsidR="00477AAA" w:rsidRPr="00532E9E">
        <w:rPr>
          <w:rFonts w:ascii="Times New Roman" w:eastAsiaTheme="minorHAnsi" w:hAnsi="Times New Roman"/>
        </w:rPr>
        <w:t xml:space="preserve">ing use </w:t>
      </w:r>
      <w:r w:rsidR="00262F35" w:rsidRPr="00532E9E">
        <w:rPr>
          <w:rFonts w:ascii="Times New Roman" w:eastAsiaTheme="minorHAnsi" w:hAnsi="Times New Roman"/>
        </w:rPr>
        <w:t xml:space="preserve">of replacement workers, </w:t>
      </w:r>
      <w:r w:rsidR="00E51AF5" w:rsidRPr="00532E9E">
        <w:rPr>
          <w:rFonts w:ascii="Times New Roman" w:eastAsiaTheme="minorHAnsi" w:hAnsi="Times New Roman"/>
        </w:rPr>
        <w:t xml:space="preserve">Reagan </w:t>
      </w:r>
      <w:r w:rsidR="00531C49" w:rsidRPr="00532E9E">
        <w:rPr>
          <w:rFonts w:ascii="Times New Roman" w:eastAsiaTheme="minorHAnsi" w:hAnsi="Times New Roman"/>
        </w:rPr>
        <w:t xml:space="preserve">authorized </w:t>
      </w:r>
      <w:r w:rsidR="00E51AF5" w:rsidRPr="00532E9E">
        <w:rPr>
          <w:rFonts w:ascii="Times New Roman" w:eastAsiaTheme="minorHAnsi" w:hAnsi="Times New Roman"/>
        </w:rPr>
        <w:t xml:space="preserve">companies </w:t>
      </w:r>
      <w:r w:rsidR="00262F35" w:rsidRPr="00532E9E">
        <w:rPr>
          <w:rFonts w:ascii="Times New Roman" w:eastAsiaTheme="minorHAnsi" w:hAnsi="Times New Roman"/>
        </w:rPr>
        <w:t xml:space="preserve">to </w:t>
      </w:r>
      <w:r w:rsidR="00531C49" w:rsidRPr="00532E9E">
        <w:rPr>
          <w:rFonts w:ascii="Times New Roman" w:eastAsiaTheme="minorHAnsi" w:hAnsi="Times New Roman"/>
        </w:rPr>
        <w:t xml:space="preserve">adopt </w:t>
      </w:r>
      <w:r w:rsidR="00262F35" w:rsidRPr="00532E9E">
        <w:rPr>
          <w:rFonts w:ascii="Times New Roman" w:eastAsiaTheme="minorHAnsi" w:hAnsi="Times New Roman"/>
        </w:rPr>
        <w:t>managerial practice</w:t>
      </w:r>
      <w:r w:rsidR="003A4621" w:rsidRPr="00532E9E">
        <w:rPr>
          <w:rFonts w:ascii="Times New Roman" w:eastAsiaTheme="minorHAnsi" w:hAnsi="Times New Roman"/>
        </w:rPr>
        <w:t>s</w:t>
      </w:r>
      <w:r w:rsidR="00262F35" w:rsidRPr="00532E9E">
        <w:rPr>
          <w:rFonts w:ascii="Times New Roman" w:eastAsiaTheme="minorHAnsi" w:hAnsi="Times New Roman"/>
        </w:rPr>
        <w:t xml:space="preserve"> once considered extreme and destructive</w:t>
      </w:r>
      <w:r w:rsidR="00991F09" w:rsidRPr="00532E9E">
        <w:rPr>
          <w:rFonts w:ascii="Times New Roman" w:eastAsiaTheme="minorHAnsi" w:hAnsi="Times New Roman"/>
        </w:rPr>
        <w:t xml:space="preserve"> </w:t>
      </w:r>
      <w:r w:rsidR="00991F09" w:rsidRPr="00222176">
        <w:rPr>
          <w:rFonts w:ascii="Times New Roman" w:eastAsiaTheme="minorHAnsi" w:hAnsi="Times New Roman"/>
        </w:rPr>
        <w:fldChar w:fldCharType="begin"/>
      </w:r>
      <w:r w:rsidR="00C60D1E" w:rsidRPr="00532E9E">
        <w:rPr>
          <w:rFonts w:ascii="Times New Roman" w:eastAsiaTheme="minorHAnsi" w:hAnsi="Times New Roman"/>
        </w:rPr>
        <w:instrText xml:space="preserve"> ADDIN EN.CITE &lt;EndNote&gt;&lt;Cite&gt;&lt;Author&gt;Albrecht&lt;/Author&gt;&lt;Year&gt;2004&lt;/Year&gt;&lt;RecNum&gt;1958&lt;/RecNum&gt;&lt;DisplayText&gt;(Albrecht, 2004)&lt;/DisplayText&gt;&lt;record&gt;&lt;rec-number&gt;1958&lt;/rec-number&gt;&lt;foreign-keys&gt;&lt;key app="EN" db-id="w0tdrfaatpdwsyexar7p2a5kv0pr20efvzv0" timestamp="1436046497"&gt;1958&lt;/key&gt;&lt;/foreign-keys&gt;&lt;ref-type name="Journal Article"&gt;17&lt;/ref-type&gt;&lt;contributors&gt;&lt;authors&gt;&lt;author&gt;Albrecht, S.&lt;/author&gt;&lt;/authors&gt;&lt;/contributors&gt;&lt;titles&gt;&lt;title&gt;“We are on Strike!” The development of labor militancy in the airline industry&lt;/title&gt;&lt;secondary-title&gt;Labor History&lt;/secondary-title&gt;&lt;/titles&gt;&lt;periodical&gt;&lt;full-title&gt;Labor History&lt;/full-title&gt;&lt;/periodical&gt;&lt;pages&gt;101-117&lt;/pages&gt;&lt;volume&gt;45&lt;/volume&gt;&lt;number&gt;1&lt;/number&gt;&lt;dates&gt;&lt;year&gt;2004&lt;/year&gt;&lt;/dates&gt;&lt;urls&gt;&lt;/urls&gt;&lt;/record&gt;&lt;/Cite&gt;&lt;/EndNote&gt;</w:instrText>
      </w:r>
      <w:r w:rsidR="00991F09" w:rsidRPr="00222176">
        <w:rPr>
          <w:rFonts w:ascii="Times New Roman" w:eastAsiaTheme="minorHAnsi" w:hAnsi="Times New Roman"/>
        </w:rPr>
        <w:fldChar w:fldCharType="separate"/>
      </w:r>
      <w:r w:rsidR="00991F09" w:rsidRPr="00532E9E">
        <w:rPr>
          <w:rFonts w:ascii="Times New Roman" w:eastAsiaTheme="minorHAnsi" w:hAnsi="Times New Roman"/>
          <w:noProof/>
        </w:rPr>
        <w:t>(</w:t>
      </w:r>
      <w:hyperlink w:anchor="_ENREF_2" w:tooltip="Albrecht, 2004 #1958" w:history="1">
        <w:r w:rsidR="00E21C04" w:rsidRPr="00532E9E">
          <w:rPr>
            <w:rFonts w:ascii="Times New Roman" w:eastAsiaTheme="minorHAnsi" w:hAnsi="Times New Roman"/>
            <w:noProof/>
          </w:rPr>
          <w:t>Albrecht, 2004</w:t>
        </w:r>
      </w:hyperlink>
      <w:r w:rsidR="00991F09" w:rsidRPr="00532E9E">
        <w:rPr>
          <w:rFonts w:ascii="Times New Roman" w:eastAsiaTheme="minorHAnsi" w:hAnsi="Times New Roman"/>
          <w:noProof/>
        </w:rPr>
        <w:t>)</w:t>
      </w:r>
      <w:r w:rsidR="00991F09" w:rsidRPr="00222176">
        <w:rPr>
          <w:rFonts w:ascii="Times New Roman" w:eastAsiaTheme="minorHAnsi" w:hAnsi="Times New Roman"/>
        </w:rPr>
        <w:fldChar w:fldCharType="end"/>
      </w:r>
      <w:r w:rsidR="00970552" w:rsidRPr="00532E9E">
        <w:rPr>
          <w:rFonts w:ascii="Times New Roman" w:eastAsiaTheme="minorHAnsi" w:hAnsi="Times New Roman"/>
        </w:rPr>
        <w:t>. Although these</w:t>
      </w:r>
      <w:r w:rsidR="00F059D0" w:rsidRPr="00532E9E">
        <w:rPr>
          <w:rFonts w:ascii="Times New Roman" w:eastAsiaTheme="minorHAnsi" w:hAnsi="Times New Roman"/>
        </w:rPr>
        <w:t xml:space="preserve"> s</w:t>
      </w:r>
      <w:r w:rsidR="00271E7F" w:rsidRPr="00532E9E">
        <w:rPr>
          <w:rFonts w:ascii="Times New Roman" w:eastAsiaTheme="minorHAnsi" w:hAnsi="Times New Roman"/>
        </w:rPr>
        <w:t xml:space="preserve">trategies </w:t>
      </w:r>
      <w:r w:rsidR="00970552" w:rsidRPr="00532E9E">
        <w:rPr>
          <w:rFonts w:ascii="Times New Roman" w:eastAsiaTheme="minorHAnsi" w:hAnsi="Times New Roman"/>
        </w:rPr>
        <w:t xml:space="preserve">emerged before 2001, they became widely accepted as the norm </w:t>
      </w:r>
      <w:r w:rsidR="00271E7F" w:rsidRPr="00532E9E">
        <w:rPr>
          <w:rFonts w:ascii="Times New Roman" w:eastAsiaTheme="minorHAnsi" w:hAnsi="Times New Roman"/>
        </w:rPr>
        <w:t xml:space="preserve">at </w:t>
      </w:r>
      <w:r w:rsidR="005B394E" w:rsidRPr="00532E9E">
        <w:rPr>
          <w:rFonts w:ascii="Times New Roman" w:eastAsiaTheme="minorHAnsi" w:hAnsi="Times New Roman"/>
        </w:rPr>
        <w:t xml:space="preserve">many </w:t>
      </w:r>
      <w:r w:rsidR="00271E7F" w:rsidRPr="00532E9E">
        <w:rPr>
          <w:rFonts w:ascii="Times New Roman" w:eastAsiaTheme="minorHAnsi" w:hAnsi="Times New Roman"/>
        </w:rPr>
        <w:t>US airlines in the post-9/11 period.</w:t>
      </w:r>
    </w:p>
    <w:p w:rsidR="00043850" w:rsidRPr="00222176" w:rsidRDefault="00043850" w:rsidP="00222176">
      <w:pPr>
        <w:pStyle w:val="Heading3"/>
      </w:pPr>
      <w:r w:rsidRPr="00BE7F1F">
        <w:t xml:space="preserve">Changing </w:t>
      </w:r>
      <w:r w:rsidR="0070372E" w:rsidRPr="00222176">
        <w:t>managerial ethos</w:t>
      </w:r>
    </w:p>
    <w:p w:rsidR="00531C49" w:rsidRPr="00532E9E" w:rsidRDefault="00043850">
      <w:pPr>
        <w:spacing w:before="100" w:beforeAutospacing="1" w:after="100" w:afterAutospacing="1" w:line="480" w:lineRule="auto"/>
        <w:rPr>
          <w:rFonts w:ascii="Times New Roman" w:hAnsi="Times New Roman"/>
          <w:color w:val="000000"/>
        </w:rPr>
      </w:pPr>
      <w:r w:rsidRPr="00532E9E">
        <w:rPr>
          <w:rFonts w:ascii="Times New Roman" w:hAnsi="Times New Roman"/>
        </w:rPr>
        <w:t xml:space="preserve">Prior to deregulation, airlines were run by </w:t>
      </w:r>
      <w:r w:rsidR="00032734" w:rsidRPr="00532E9E">
        <w:rPr>
          <w:rFonts w:ascii="Times New Roman" w:hAnsi="Times New Roman"/>
        </w:rPr>
        <w:t xml:space="preserve">committed </w:t>
      </w:r>
      <w:r w:rsidR="00AB2768" w:rsidRPr="00532E9E">
        <w:rPr>
          <w:rFonts w:ascii="Times New Roman" w:hAnsi="Times New Roman"/>
        </w:rPr>
        <w:t xml:space="preserve">industry leaders </w:t>
      </w:r>
      <w:r w:rsidRPr="00532E9E">
        <w:rPr>
          <w:rFonts w:ascii="Times New Roman" w:hAnsi="Times New Roman"/>
        </w:rPr>
        <w:t xml:space="preserve">such as </w:t>
      </w:r>
      <w:r w:rsidR="00A54119" w:rsidRPr="00532E9E">
        <w:rPr>
          <w:rFonts w:ascii="Times New Roman" w:hAnsi="Times New Roman"/>
        </w:rPr>
        <w:t xml:space="preserve">United’s </w:t>
      </w:r>
      <w:r w:rsidR="00A54119" w:rsidRPr="00532E9E">
        <w:rPr>
          <w:rFonts w:ascii="Times New Roman" w:hAnsi="Times New Roman"/>
          <w:color w:val="000000"/>
        </w:rPr>
        <w:t>Pat Patterson</w:t>
      </w:r>
      <w:r w:rsidR="00AB2768" w:rsidRPr="00532E9E">
        <w:rPr>
          <w:rFonts w:ascii="Times New Roman" w:hAnsi="Times New Roman"/>
          <w:color w:val="000000"/>
        </w:rPr>
        <w:t xml:space="preserve">, </w:t>
      </w:r>
      <w:r w:rsidR="00A54119" w:rsidRPr="00532E9E">
        <w:rPr>
          <w:rFonts w:ascii="Times New Roman" w:hAnsi="Times New Roman"/>
          <w:color w:val="000000"/>
        </w:rPr>
        <w:t xml:space="preserve">Delta’s </w:t>
      </w:r>
      <w:r w:rsidR="00AB2768" w:rsidRPr="00532E9E">
        <w:rPr>
          <w:rFonts w:ascii="Times New Roman" w:hAnsi="Times New Roman"/>
          <w:color w:val="000000"/>
        </w:rPr>
        <w:t xml:space="preserve">C. E. Woolman, and </w:t>
      </w:r>
      <w:r w:rsidR="00A54119" w:rsidRPr="00532E9E">
        <w:rPr>
          <w:rFonts w:ascii="Times New Roman" w:hAnsi="Times New Roman"/>
          <w:color w:val="000000"/>
        </w:rPr>
        <w:t xml:space="preserve">American’s </w:t>
      </w:r>
      <w:r w:rsidR="00AB2768" w:rsidRPr="00532E9E">
        <w:rPr>
          <w:rFonts w:ascii="Times New Roman" w:hAnsi="Times New Roman"/>
          <w:color w:val="000000"/>
        </w:rPr>
        <w:t xml:space="preserve">C. R. Smith. </w:t>
      </w:r>
      <w:r w:rsidR="00557C91" w:rsidRPr="00532E9E">
        <w:rPr>
          <w:rFonts w:ascii="Times New Roman" w:hAnsi="Times New Roman"/>
        </w:rPr>
        <w:t>T</w:t>
      </w:r>
      <w:r w:rsidRPr="00532E9E">
        <w:rPr>
          <w:rFonts w:ascii="Times New Roman" w:hAnsi="Times New Roman"/>
          <w:color w:val="000000"/>
        </w:rPr>
        <w:t xml:space="preserve">hese </w:t>
      </w:r>
      <w:r w:rsidR="00557C91" w:rsidRPr="00532E9E">
        <w:rPr>
          <w:rFonts w:ascii="Times New Roman" w:hAnsi="Times New Roman"/>
          <w:color w:val="000000"/>
        </w:rPr>
        <w:t xml:space="preserve">CEOs </w:t>
      </w:r>
      <w:r w:rsidR="009B775D" w:rsidRPr="00532E9E">
        <w:rPr>
          <w:rFonts w:ascii="Times New Roman" w:hAnsi="Times New Roman"/>
          <w:color w:val="000000"/>
        </w:rPr>
        <w:t xml:space="preserve">had </w:t>
      </w:r>
      <w:r w:rsidR="00531C49" w:rsidRPr="00532E9E">
        <w:rPr>
          <w:rFonts w:ascii="Times New Roman" w:hAnsi="Times New Roman"/>
          <w:color w:val="000000"/>
        </w:rPr>
        <w:t xml:space="preserve">respect </w:t>
      </w:r>
      <w:r w:rsidRPr="00532E9E">
        <w:rPr>
          <w:rFonts w:ascii="Times New Roman" w:hAnsi="Times New Roman"/>
          <w:color w:val="000000"/>
        </w:rPr>
        <w:t xml:space="preserve">for aviation as a unique business enterprise and a long term vision of building a safe airline industry for America. </w:t>
      </w:r>
      <w:r w:rsidR="00357F5D" w:rsidRPr="00532E9E">
        <w:rPr>
          <w:rFonts w:ascii="Times New Roman" w:hAnsi="Times New Roman"/>
          <w:color w:val="000000"/>
        </w:rPr>
        <w:t xml:space="preserve">Some were once pilots themselves and spent their entire 30 or 40 year career at one air carrier, taking </w:t>
      </w:r>
      <w:r w:rsidRPr="00532E9E">
        <w:rPr>
          <w:rFonts w:ascii="Times New Roman" w:hAnsi="Times New Roman"/>
          <w:color w:val="000000"/>
        </w:rPr>
        <w:t xml:space="preserve">pride in fostering a family-like </w:t>
      </w:r>
      <w:r w:rsidR="005B394E" w:rsidRPr="00532E9E">
        <w:rPr>
          <w:rFonts w:ascii="Times New Roman" w:hAnsi="Times New Roman"/>
          <w:color w:val="000000"/>
        </w:rPr>
        <w:t xml:space="preserve">community </w:t>
      </w:r>
      <w:r w:rsidRPr="00532E9E">
        <w:rPr>
          <w:rFonts w:ascii="Times New Roman" w:hAnsi="Times New Roman"/>
          <w:color w:val="000000"/>
        </w:rPr>
        <w:t>environment</w:t>
      </w:r>
      <w:r w:rsidR="00262F35" w:rsidRPr="00532E9E">
        <w:rPr>
          <w:rFonts w:ascii="Times New Roman" w:hAnsi="Times New Roman"/>
          <w:color w:val="000000"/>
        </w:rPr>
        <w:t>, even</w:t>
      </w:r>
      <w:r w:rsidR="00557C91" w:rsidRPr="00532E9E">
        <w:rPr>
          <w:rFonts w:ascii="Times New Roman" w:hAnsi="Times New Roman"/>
          <w:color w:val="000000"/>
        </w:rPr>
        <w:t xml:space="preserve"> </w:t>
      </w:r>
      <w:r w:rsidRPr="00532E9E">
        <w:rPr>
          <w:rFonts w:ascii="Times New Roman" w:hAnsi="Times New Roman"/>
          <w:color w:val="000000"/>
        </w:rPr>
        <w:t>knowing employees by name, which ge</w:t>
      </w:r>
      <w:r w:rsidR="00A54119" w:rsidRPr="00532E9E">
        <w:rPr>
          <w:rFonts w:ascii="Times New Roman" w:hAnsi="Times New Roman"/>
          <w:color w:val="000000"/>
        </w:rPr>
        <w:t xml:space="preserve">nerated deep seated loyalties. It was not uncommon to find </w:t>
      </w:r>
      <w:r w:rsidRPr="00532E9E">
        <w:rPr>
          <w:rFonts w:ascii="Times New Roman" w:hAnsi="Times New Roman"/>
          <w:color w:val="000000"/>
        </w:rPr>
        <w:t xml:space="preserve">generations of airline employees </w:t>
      </w:r>
      <w:r w:rsidR="00531C49" w:rsidRPr="00532E9E">
        <w:rPr>
          <w:rFonts w:ascii="Times New Roman" w:hAnsi="Times New Roman"/>
          <w:color w:val="000000"/>
        </w:rPr>
        <w:t xml:space="preserve">throughout </w:t>
      </w:r>
      <w:r w:rsidR="00557C91" w:rsidRPr="00532E9E">
        <w:rPr>
          <w:rFonts w:ascii="Times New Roman" w:hAnsi="Times New Roman"/>
          <w:color w:val="000000"/>
        </w:rPr>
        <w:t>their airlines</w:t>
      </w:r>
      <w:r w:rsidR="00531C49" w:rsidRPr="00532E9E">
        <w:rPr>
          <w:rFonts w:ascii="Times New Roman" w:hAnsi="Times New Roman"/>
          <w:color w:val="000000"/>
        </w:rPr>
        <w:t>’ ranks</w:t>
      </w:r>
      <w:r w:rsidR="006625AC" w:rsidRPr="00532E9E">
        <w:rPr>
          <w:rFonts w:ascii="Times New Roman" w:hAnsi="Times New Roman"/>
          <w:color w:val="000000"/>
        </w:rPr>
        <w:t xml:space="preserve"> </w:t>
      </w:r>
      <w:r w:rsidR="006625AC" w:rsidRPr="00222176">
        <w:rPr>
          <w:rFonts w:ascii="Times New Roman" w:hAnsi="Times New Roman"/>
          <w:color w:val="000000"/>
        </w:rPr>
        <w:fldChar w:fldCharType="begin"/>
      </w:r>
      <w:r w:rsidR="004A0AEA" w:rsidRPr="00532E9E">
        <w:rPr>
          <w:rFonts w:ascii="Times New Roman" w:hAnsi="Times New Roman"/>
          <w:color w:val="000000"/>
        </w:rPr>
        <w:instrText xml:space="preserve"> ADDIN EN.CITE &lt;EndNote&gt;&lt;Cite&gt;&lt;Author&gt;Ott&lt;/Author&gt;&lt;Year&gt;1995&lt;/Year&gt;&lt;RecNum&gt;2026&lt;/RecNum&gt;&lt;DisplayText&gt;(Ott and Neidl, 1995; Petzinger, 1995; Heppenheimer, 1995)&lt;/DisplayText&gt;&lt;record&gt;&lt;rec-number&gt;2026&lt;/rec-number&gt;&lt;foreign-keys&gt;&lt;key app="EN" db-id="w0tdrfaatpdwsyexar7p2a5kv0pr20efvzv0" timestamp="1451420572"&gt;2026&lt;/key&gt;&lt;/foreign-keys&gt;&lt;ref-type name="Book"&gt;6&lt;/ref-type&gt;&lt;contributors&gt;&lt;authors&gt;&lt;author&gt;Ott, J.&lt;/author&gt;&lt;author&gt;Neidl, R. E.&lt;/author&gt;&lt;/authors&gt;&lt;/contributors&gt;&lt;titles&gt;&lt;title&gt;Airline Odyssey: The Airline Industry’s Turbulent Flight into the Future&lt;/title&gt;&lt;/titles&gt;&lt;dates&gt;&lt;year&gt;1995&lt;/year&gt;&lt;/dates&gt;&lt;pub-location&gt;New York&lt;/pub-location&gt;&lt;publisher&gt;McGraw-Hill&lt;/publisher&gt;&lt;urls&gt;&lt;/urls&gt;&lt;/record&gt;&lt;/Cite&gt;&lt;Cite&gt;&lt;Author&gt;Petzinger&lt;/Author&gt;&lt;Year&gt;1995&lt;/Year&gt;&lt;RecNum&gt;2024&lt;/RecNum&gt;&lt;record&gt;&lt;rec-number&gt;2024&lt;/rec-number&gt;&lt;foreign-keys&gt;&lt;key app="EN" db-id="w0tdrfaatpdwsyexar7p2a5kv0pr20efvzv0" timestamp="1451420426"&gt;2024&lt;/key&gt;&lt;/foreign-keys&gt;&lt;ref-type name="Book"&gt;6&lt;/ref-type&gt;&lt;contributors&gt;&lt;authors&gt;&lt;author&gt;Petzinger, T.&lt;/author&gt;&lt;/authors&gt;&lt;/contributors&gt;&lt;titles&gt;&lt;title&gt;Hard Landing: The Epic Contest for Power and Profits that Plunged the Airlines into Chaos&lt;/title&gt;&lt;/titles&gt;&lt;dates&gt;&lt;year&gt;1995&lt;/year&gt;&lt;/dates&gt;&lt;pub-location&gt;New York&lt;/pub-location&gt;&lt;publisher&gt;Random House&lt;/publisher&gt;&lt;urls&gt;&lt;/urls&gt;&lt;/record&gt;&lt;/Cite&gt;&lt;Cite&gt;&lt;Author&gt;Heppenheimer&lt;/Author&gt;&lt;Year&gt;1995&lt;/Year&gt;&lt;RecNum&gt;2025&lt;/RecNum&gt;&lt;record&gt;&lt;rec-number&gt;2025&lt;/rec-number&gt;&lt;foreign-keys&gt;&lt;key app="EN" db-id="w0tdrfaatpdwsyexar7p2a5kv0pr20efvzv0" timestamp="1451420497"&gt;2025&lt;/key&gt;&lt;/foreign-keys&gt;&lt;ref-type name="Book"&gt;6&lt;/ref-type&gt;&lt;contributors&gt;&lt;authors&gt;&lt;author&gt;Heppenheimer, T. A.&lt;/author&gt;&lt;/authors&gt;&lt;/contributors&gt;&lt;titles&gt;&lt;title&gt;Turbulent Skies: The History of Commercial Aviation&lt;/title&gt;&lt;/titles&gt;&lt;dates&gt;&lt;year&gt;1995&lt;/year&gt;&lt;/dates&gt;&lt;pub-location&gt;New York&lt;/pub-location&gt;&lt;publisher&gt;John Wiley &amp;amp; Sons, Inc.&lt;/publisher&gt;&lt;urls&gt;&lt;/urls&gt;&lt;/record&gt;&lt;/Cite&gt;&lt;/EndNote&gt;</w:instrText>
      </w:r>
      <w:r w:rsidR="006625AC" w:rsidRPr="00222176">
        <w:rPr>
          <w:rFonts w:ascii="Times New Roman" w:hAnsi="Times New Roman"/>
          <w:color w:val="000000"/>
        </w:rPr>
        <w:fldChar w:fldCharType="separate"/>
      </w:r>
      <w:r w:rsidR="004A0AEA" w:rsidRPr="00532E9E">
        <w:rPr>
          <w:rFonts w:ascii="Times New Roman" w:hAnsi="Times New Roman"/>
          <w:noProof/>
          <w:color w:val="000000"/>
        </w:rPr>
        <w:t>(</w:t>
      </w:r>
      <w:hyperlink w:anchor="_ENREF_55" w:tooltip="Ott, 1995 #2026" w:history="1">
        <w:r w:rsidR="00E21C04" w:rsidRPr="00532E9E">
          <w:rPr>
            <w:rFonts w:ascii="Times New Roman" w:hAnsi="Times New Roman"/>
            <w:noProof/>
            <w:color w:val="000000"/>
          </w:rPr>
          <w:t>Ott and Neidl, 1995</w:t>
        </w:r>
      </w:hyperlink>
      <w:r w:rsidR="004A0AEA" w:rsidRPr="00532E9E">
        <w:rPr>
          <w:rFonts w:ascii="Times New Roman" w:hAnsi="Times New Roman"/>
          <w:noProof/>
          <w:color w:val="000000"/>
        </w:rPr>
        <w:t xml:space="preserve">; </w:t>
      </w:r>
      <w:hyperlink w:anchor="_ENREF_56" w:tooltip="Petzinger, 1995 #2024" w:history="1">
        <w:r w:rsidR="00E21C04" w:rsidRPr="00532E9E">
          <w:rPr>
            <w:rFonts w:ascii="Times New Roman" w:hAnsi="Times New Roman"/>
            <w:noProof/>
            <w:color w:val="000000"/>
          </w:rPr>
          <w:t>Petzinger, 1995</w:t>
        </w:r>
      </w:hyperlink>
      <w:r w:rsidR="004A0AEA" w:rsidRPr="00532E9E">
        <w:rPr>
          <w:rFonts w:ascii="Times New Roman" w:hAnsi="Times New Roman"/>
          <w:noProof/>
          <w:color w:val="000000"/>
        </w:rPr>
        <w:t xml:space="preserve">; </w:t>
      </w:r>
      <w:hyperlink w:anchor="_ENREF_44" w:tooltip="Heppenheimer, 1995 #2025" w:history="1">
        <w:r w:rsidR="00E21C04" w:rsidRPr="00532E9E">
          <w:rPr>
            <w:rFonts w:ascii="Times New Roman" w:hAnsi="Times New Roman"/>
            <w:noProof/>
            <w:color w:val="000000"/>
          </w:rPr>
          <w:t>Heppenheimer, 1995</w:t>
        </w:r>
      </w:hyperlink>
      <w:r w:rsidR="004A0AEA" w:rsidRPr="00532E9E">
        <w:rPr>
          <w:rFonts w:ascii="Times New Roman" w:hAnsi="Times New Roman"/>
          <w:noProof/>
          <w:color w:val="000000"/>
        </w:rPr>
        <w:t>)</w:t>
      </w:r>
      <w:r w:rsidR="006625AC" w:rsidRPr="00222176">
        <w:rPr>
          <w:rFonts w:ascii="Times New Roman" w:hAnsi="Times New Roman"/>
          <w:color w:val="000000"/>
        </w:rPr>
        <w:fldChar w:fldCharType="end"/>
      </w:r>
      <w:r w:rsidR="00557C91" w:rsidRPr="00532E9E">
        <w:rPr>
          <w:rFonts w:ascii="Times New Roman" w:hAnsi="Times New Roman"/>
          <w:color w:val="000000"/>
        </w:rPr>
        <w:t>.</w:t>
      </w:r>
      <w:r w:rsidRPr="00532E9E">
        <w:rPr>
          <w:rFonts w:ascii="Times New Roman" w:hAnsi="Times New Roman"/>
          <w:color w:val="000000"/>
        </w:rPr>
        <w:t xml:space="preserve"> </w:t>
      </w:r>
    </w:p>
    <w:p w:rsidR="009A364F" w:rsidRPr="00532E9E" w:rsidRDefault="00656CF6">
      <w:pPr>
        <w:spacing w:before="100" w:beforeAutospacing="1" w:after="100" w:afterAutospacing="1" w:line="480" w:lineRule="auto"/>
        <w:ind w:firstLine="720"/>
        <w:rPr>
          <w:rFonts w:ascii="Times New Roman" w:hAnsi="Times New Roman"/>
          <w:color w:val="000000"/>
        </w:rPr>
      </w:pPr>
      <w:r w:rsidRPr="00532E9E">
        <w:rPr>
          <w:rFonts w:ascii="Times New Roman" w:hAnsi="Times New Roman"/>
          <w:color w:val="000000"/>
        </w:rPr>
        <w:t xml:space="preserve">Yet, </w:t>
      </w:r>
      <w:r w:rsidR="00531C49" w:rsidRPr="00532E9E">
        <w:rPr>
          <w:rFonts w:ascii="Times New Roman" w:hAnsi="Times New Roman"/>
          <w:color w:val="000000"/>
        </w:rPr>
        <w:t xml:space="preserve">the deregulated environment attracted </w:t>
      </w:r>
      <w:r w:rsidR="00043850" w:rsidRPr="00532E9E">
        <w:rPr>
          <w:rFonts w:ascii="Times New Roman" w:hAnsi="Times New Roman"/>
          <w:color w:val="000000"/>
        </w:rPr>
        <w:t>a different breed</w:t>
      </w:r>
      <w:r w:rsidR="000072CE" w:rsidRPr="00532E9E">
        <w:rPr>
          <w:rFonts w:ascii="Times New Roman" w:hAnsi="Times New Roman"/>
          <w:color w:val="000000"/>
        </w:rPr>
        <w:t xml:space="preserve"> of manager</w:t>
      </w:r>
      <w:r w:rsidR="00043850" w:rsidRPr="00532E9E">
        <w:rPr>
          <w:rFonts w:ascii="Times New Roman" w:hAnsi="Times New Roman"/>
          <w:color w:val="000000"/>
        </w:rPr>
        <w:t>, mot</w:t>
      </w:r>
      <w:r w:rsidR="00032734" w:rsidRPr="00532E9E">
        <w:rPr>
          <w:rFonts w:ascii="Times New Roman" w:hAnsi="Times New Roman"/>
          <w:color w:val="000000"/>
        </w:rPr>
        <w:t>ivated by different ambitions</w:t>
      </w:r>
      <w:r w:rsidR="00566D7D" w:rsidRPr="00532E9E">
        <w:rPr>
          <w:rFonts w:ascii="Times New Roman" w:hAnsi="Times New Roman"/>
          <w:color w:val="000000"/>
        </w:rPr>
        <w:t xml:space="preserve">, who </w:t>
      </w:r>
      <w:r w:rsidR="00043850" w:rsidRPr="00532E9E">
        <w:rPr>
          <w:rFonts w:ascii="Times New Roman" w:hAnsi="Times New Roman"/>
          <w:color w:val="000000"/>
        </w:rPr>
        <w:t xml:space="preserve">did not share the same </w:t>
      </w:r>
      <w:r w:rsidR="00AB2768" w:rsidRPr="00532E9E">
        <w:rPr>
          <w:rFonts w:ascii="Times New Roman" w:hAnsi="Times New Roman"/>
          <w:color w:val="000000"/>
        </w:rPr>
        <w:t xml:space="preserve">commitment to </w:t>
      </w:r>
      <w:r w:rsidR="00043850" w:rsidRPr="00532E9E">
        <w:rPr>
          <w:rFonts w:ascii="Times New Roman" w:hAnsi="Times New Roman"/>
          <w:color w:val="000000"/>
        </w:rPr>
        <w:t xml:space="preserve">aviation. </w:t>
      </w:r>
      <w:r w:rsidRPr="00532E9E">
        <w:rPr>
          <w:rFonts w:ascii="Times New Roman" w:hAnsi="Times New Roman"/>
        </w:rPr>
        <w:t>Many new managers, such as Frank Lorenzo, were not shy about articulating their belief that airline employees were “overpaid and underworked”</w:t>
      </w:r>
      <w:r w:rsidR="000B7BD2" w:rsidRPr="00532E9E">
        <w:rPr>
          <w:rFonts w:ascii="Times New Roman" w:hAnsi="Times New Roman"/>
        </w:rPr>
        <w:t xml:space="preserve"> </w:t>
      </w:r>
      <w:r w:rsidR="000B7BD2" w:rsidRPr="00222176">
        <w:rPr>
          <w:rFonts w:ascii="Times New Roman" w:hAnsi="Times New Roman"/>
        </w:rPr>
        <w:fldChar w:fldCharType="begin"/>
      </w:r>
      <w:r w:rsidR="004A0AEA" w:rsidRPr="00532E9E">
        <w:rPr>
          <w:rFonts w:ascii="Times New Roman" w:hAnsi="Times New Roman"/>
        </w:rPr>
        <w:instrText xml:space="preserve"> ADDIN EN.CITE &lt;EndNote&gt;&lt;Cite&gt;&lt;Author&gt;Hopkins&lt;/Author&gt;&lt;Year&gt;2000&lt;/Year&gt;&lt;RecNum&gt;1959&lt;/RecNum&gt;&lt;Pages&gt;11&lt;/Pages&gt;&lt;DisplayText&gt;(Hopkins, 2000: 11)&lt;/DisplayText&gt;&lt;record&gt;&lt;rec-number&gt;1959&lt;/rec-number&gt;&lt;foreign-keys&gt;&lt;key app="EN" db-id="w0tdrfaatpdwsyexar7p2a5kv0pr20efvzv0" timestamp="1436048145"&gt;1959&lt;/key&gt;&lt;/foreign-keys&gt;&lt;ref-type name="Book"&gt;6&lt;/ref-type&gt;&lt;contributors&gt;&lt;authors&gt;&lt;author&gt;Hopkins, G. E.&lt;/author&gt;&lt;/authors&gt;&lt;/contributors&gt;&lt;titles&gt;&lt;title&gt;Flying the Line Volume II: The Line Pilot in Crisis: ALPA Battles Airline Deregulation and Other Forces&lt;/title&gt;&lt;/titles&gt;&lt;dates&gt;&lt;year&gt;2000&lt;/year&gt;&lt;/dates&gt;&lt;pub-location&gt;Washington DC&lt;/pub-location&gt;&lt;publisher&gt;The Air Line Pilots Association&lt;/publisher&gt;&lt;urls&gt;&lt;/urls&gt;&lt;/record&gt;&lt;/Cite&gt;&lt;/EndNote&gt;</w:instrText>
      </w:r>
      <w:r w:rsidR="000B7BD2" w:rsidRPr="00222176">
        <w:rPr>
          <w:rFonts w:ascii="Times New Roman" w:hAnsi="Times New Roman"/>
        </w:rPr>
        <w:fldChar w:fldCharType="separate"/>
      </w:r>
      <w:r w:rsidR="004A0AEA" w:rsidRPr="00532E9E">
        <w:rPr>
          <w:rFonts w:ascii="Times New Roman" w:hAnsi="Times New Roman"/>
          <w:noProof/>
        </w:rPr>
        <w:t>(</w:t>
      </w:r>
      <w:hyperlink w:anchor="_ENREF_45" w:tooltip="Hopkins, 2000 #1959" w:history="1">
        <w:r w:rsidR="00E21C04" w:rsidRPr="00532E9E">
          <w:rPr>
            <w:rFonts w:ascii="Times New Roman" w:hAnsi="Times New Roman"/>
            <w:noProof/>
          </w:rPr>
          <w:t>Hopkins, 2000: 11</w:t>
        </w:r>
      </w:hyperlink>
      <w:r w:rsidR="004A0AEA" w:rsidRPr="00532E9E">
        <w:rPr>
          <w:rFonts w:ascii="Times New Roman" w:hAnsi="Times New Roman"/>
          <w:noProof/>
        </w:rPr>
        <w:t>)</w:t>
      </w:r>
      <w:r w:rsidR="000B7BD2" w:rsidRPr="00222176">
        <w:rPr>
          <w:rFonts w:ascii="Times New Roman" w:hAnsi="Times New Roman"/>
        </w:rPr>
        <w:fldChar w:fldCharType="end"/>
      </w:r>
      <w:r w:rsidRPr="00532E9E">
        <w:rPr>
          <w:rFonts w:ascii="Times New Roman" w:hAnsi="Times New Roman"/>
        </w:rPr>
        <w:t xml:space="preserve">. In contrast to early </w:t>
      </w:r>
      <w:r w:rsidR="009B775D" w:rsidRPr="00532E9E">
        <w:rPr>
          <w:rFonts w:ascii="Times New Roman" w:hAnsi="Times New Roman"/>
        </w:rPr>
        <w:t>CEOs</w:t>
      </w:r>
      <w:r w:rsidR="009C3EB1" w:rsidRPr="00532E9E">
        <w:rPr>
          <w:rFonts w:ascii="Times New Roman" w:hAnsi="Times New Roman"/>
        </w:rPr>
        <w:t>’</w:t>
      </w:r>
      <w:r w:rsidRPr="00532E9E">
        <w:rPr>
          <w:rFonts w:ascii="Times New Roman" w:hAnsi="Times New Roman"/>
        </w:rPr>
        <w:t xml:space="preserve"> lengthy tenure at one airline, Lorenzo managed five different a</w:t>
      </w:r>
      <w:r w:rsidR="000B7BD2" w:rsidRPr="00532E9E">
        <w:rPr>
          <w:rFonts w:ascii="Times New Roman" w:hAnsi="Times New Roman"/>
        </w:rPr>
        <w:t xml:space="preserve">irlines over an 18 year career, driving </w:t>
      </w:r>
      <w:r w:rsidRPr="00532E9E">
        <w:rPr>
          <w:rFonts w:ascii="Times New Roman" w:hAnsi="Times New Roman"/>
        </w:rPr>
        <w:t>Continental into bankruptcy</w:t>
      </w:r>
      <w:r w:rsidR="000B7BD2" w:rsidRPr="00532E9E">
        <w:rPr>
          <w:rFonts w:ascii="Times New Roman" w:hAnsi="Times New Roman"/>
        </w:rPr>
        <w:t xml:space="preserve"> and</w:t>
      </w:r>
      <w:r w:rsidRPr="00532E9E">
        <w:rPr>
          <w:rFonts w:ascii="Times New Roman" w:hAnsi="Times New Roman"/>
        </w:rPr>
        <w:t xml:space="preserve"> Eastern out of business</w:t>
      </w:r>
      <w:r w:rsidR="000B7BD2" w:rsidRPr="00532E9E">
        <w:rPr>
          <w:rFonts w:ascii="Times New Roman" w:hAnsi="Times New Roman"/>
        </w:rPr>
        <w:t xml:space="preserve"> before </w:t>
      </w:r>
      <w:r w:rsidR="00566D7D" w:rsidRPr="00532E9E">
        <w:rPr>
          <w:rFonts w:ascii="Times New Roman" w:hAnsi="Times New Roman"/>
        </w:rPr>
        <w:t xml:space="preserve">being </w:t>
      </w:r>
      <w:r w:rsidRPr="00532E9E">
        <w:rPr>
          <w:rFonts w:ascii="Times New Roman" w:hAnsi="Times New Roman"/>
        </w:rPr>
        <w:t>banned from the industry</w:t>
      </w:r>
      <w:r w:rsidR="00F310CB" w:rsidRPr="00532E9E">
        <w:rPr>
          <w:rFonts w:ascii="Times New Roman" w:hAnsi="Times New Roman"/>
        </w:rPr>
        <w:t xml:space="preserve"> </w:t>
      </w:r>
      <w:r w:rsidR="00F310CB" w:rsidRPr="00222176">
        <w:rPr>
          <w:rFonts w:ascii="Times New Roman" w:hAnsi="Times New Roman"/>
        </w:rPr>
        <w:fldChar w:fldCharType="begin"/>
      </w:r>
      <w:r w:rsidR="00C60D1E" w:rsidRPr="00532E9E">
        <w:rPr>
          <w:rFonts w:ascii="Times New Roman" w:hAnsi="Times New Roman"/>
        </w:rPr>
        <w:instrText xml:space="preserve"> ADDIN EN.CITE &lt;EndNote&gt;&lt;Cite&gt;&lt;Author&gt;Cohen&lt;/Author&gt;&lt;Year&gt;1990&lt;/Year&gt;&lt;RecNum&gt;1960&lt;/RecNum&gt;&lt;DisplayText&gt;(Cohen, 1990)&lt;/DisplayText&gt;&lt;record&gt;&lt;rec-number&gt;1960&lt;/rec-number&gt;&lt;foreign-keys&gt;&lt;key app="EN" db-id="w0tdrfaatpdwsyexar7p2a5kv0pr20efvzv0" timestamp="1436048691"&gt;1960&lt;/key&gt;&lt;/foreign-keys&gt;&lt;ref-type name="Journal Article"&gt;17&lt;/ref-type&gt;&lt;contributors&gt;&lt;authors&gt;&lt;author&gt;Cohen, I.&lt;/author&gt;&lt;/authors&gt;&lt;/contributors&gt;&lt;titles&gt;&lt;title&gt;Political climate and two airline strikes: Century Air in 1932 and Continental Airlines in 1983-85&lt;/title&gt;&lt;secondary-title&gt;Industrial &amp;amp; Labor Relations Review&lt;/secondary-title&gt;&lt;/titles&gt;&lt;periodical&gt;&lt;full-title&gt;Industrial &amp;amp; Labor Relations Review&lt;/full-title&gt;&lt;/periodical&gt;&lt;pages&gt;308-323&lt;/pages&gt;&lt;volume&gt;43&lt;/volume&gt;&lt;number&gt;2&lt;/number&gt;&lt;dates&gt;&lt;year&gt;1990&lt;/year&gt;&lt;/dates&gt;&lt;urls&gt;&lt;/urls&gt;&lt;/record&gt;&lt;/Cite&gt;&lt;/EndNote&gt;</w:instrText>
      </w:r>
      <w:r w:rsidR="00F310CB" w:rsidRPr="00222176">
        <w:rPr>
          <w:rFonts w:ascii="Times New Roman" w:hAnsi="Times New Roman"/>
        </w:rPr>
        <w:fldChar w:fldCharType="separate"/>
      </w:r>
      <w:r w:rsidR="00F310CB" w:rsidRPr="00532E9E">
        <w:rPr>
          <w:rFonts w:ascii="Times New Roman" w:hAnsi="Times New Roman"/>
          <w:noProof/>
        </w:rPr>
        <w:t>(</w:t>
      </w:r>
      <w:hyperlink w:anchor="_ENREF_19" w:tooltip="Cohen, 1990 #1960" w:history="1">
        <w:r w:rsidR="00E21C04" w:rsidRPr="00532E9E">
          <w:rPr>
            <w:rFonts w:ascii="Times New Roman" w:hAnsi="Times New Roman"/>
            <w:noProof/>
          </w:rPr>
          <w:t>Cohen, 1990</w:t>
        </w:r>
      </w:hyperlink>
      <w:r w:rsidR="00F310CB" w:rsidRPr="00532E9E">
        <w:rPr>
          <w:rFonts w:ascii="Times New Roman" w:hAnsi="Times New Roman"/>
          <w:noProof/>
        </w:rPr>
        <w:t>)</w:t>
      </w:r>
      <w:r w:rsidR="00F310CB" w:rsidRPr="00222176">
        <w:rPr>
          <w:rFonts w:ascii="Times New Roman" w:hAnsi="Times New Roman"/>
        </w:rPr>
        <w:fldChar w:fldCharType="end"/>
      </w:r>
      <w:r w:rsidR="00F310CB" w:rsidRPr="00532E9E">
        <w:rPr>
          <w:rFonts w:ascii="Times New Roman" w:hAnsi="Times New Roman"/>
        </w:rPr>
        <w:t>.</w:t>
      </w:r>
      <w:r w:rsidRPr="00532E9E">
        <w:rPr>
          <w:rFonts w:ascii="Times New Roman" w:hAnsi="Times New Roman"/>
        </w:rPr>
        <w:t xml:space="preserve"> </w:t>
      </w:r>
      <w:r w:rsidR="00F310CB" w:rsidRPr="00532E9E">
        <w:rPr>
          <w:rFonts w:ascii="Times New Roman" w:hAnsi="Times New Roman"/>
        </w:rPr>
        <w:t>Similar</w:t>
      </w:r>
      <w:r w:rsidR="00531C49" w:rsidRPr="00532E9E">
        <w:rPr>
          <w:rFonts w:ascii="Times New Roman" w:hAnsi="Times New Roman"/>
        </w:rPr>
        <w:t>ly</w:t>
      </w:r>
      <w:r w:rsidR="006A4E97" w:rsidRPr="00532E9E">
        <w:rPr>
          <w:rFonts w:ascii="Times New Roman" w:hAnsi="Times New Roman"/>
        </w:rPr>
        <w:t>,</w:t>
      </w:r>
      <w:r w:rsidR="00531C49" w:rsidRPr="00532E9E">
        <w:rPr>
          <w:rFonts w:ascii="Times New Roman" w:hAnsi="Times New Roman"/>
          <w:color w:val="000000"/>
        </w:rPr>
        <w:t xml:space="preserve"> </w:t>
      </w:r>
      <w:r w:rsidR="000B7BD2" w:rsidRPr="00532E9E">
        <w:rPr>
          <w:rFonts w:ascii="Times New Roman" w:hAnsi="Times New Roman"/>
          <w:color w:val="000000"/>
        </w:rPr>
        <w:t>ValuJet</w:t>
      </w:r>
      <w:r w:rsidR="00F310CB" w:rsidRPr="00532E9E">
        <w:rPr>
          <w:rFonts w:ascii="Times New Roman" w:hAnsi="Times New Roman"/>
          <w:color w:val="000000"/>
        </w:rPr>
        <w:t xml:space="preserve"> Airline</w:t>
      </w:r>
      <w:r w:rsidR="00C25FAF" w:rsidRPr="00532E9E">
        <w:rPr>
          <w:rFonts w:ascii="Times New Roman" w:hAnsi="Times New Roman"/>
          <w:color w:val="000000"/>
        </w:rPr>
        <w:t>s</w:t>
      </w:r>
      <w:r w:rsidR="00032734" w:rsidRPr="00532E9E">
        <w:rPr>
          <w:rFonts w:ascii="Times New Roman" w:hAnsi="Times New Roman"/>
          <w:color w:val="000000"/>
        </w:rPr>
        <w:t>’</w:t>
      </w:r>
      <w:r w:rsidR="00531C49" w:rsidRPr="00532E9E">
        <w:rPr>
          <w:rFonts w:ascii="Times New Roman" w:hAnsi="Times New Roman"/>
          <w:color w:val="000000"/>
        </w:rPr>
        <w:t xml:space="preserve"> </w:t>
      </w:r>
      <w:r w:rsidR="000B7BD2" w:rsidRPr="00532E9E">
        <w:rPr>
          <w:rFonts w:ascii="Times New Roman" w:hAnsi="Times New Roman"/>
          <w:color w:val="000000"/>
        </w:rPr>
        <w:t xml:space="preserve">chairman Lawrence Priddy </w:t>
      </w:r>
      <w:r w:rsidR="006A4E97" w:rsidRPr="00532E9E">
        <w:rPr>
          <w:rFonts w:ascii="Times New Roman" w:hAnsi="Times New Roman"/>
          <w:color w:val="000000"/>
        </w:rPr>
        <w:t xml:space="preserve">described </w:t>
      </w:r>
      <w:r w:rsidR="000B7BD2" w:rsidRPr="00532E9E">
        <w:rPr>
          <w:rFonts w:ascii="Times New Roman" w:hAnsi="Times New Roman"/>
          <w:color w:val="000000"/>
        </w:rPr>
        <w:t xml:space="preserve">his </w:t>
      </w:r>
      <w:r w:rsidR="00F310CB" w:rsidRPr="00532E9E">
        <w:rPr>
          <w:rFonts w:ascii="Times New Roman" w:hAnsi="Times New Roman"/>
          <w:color w:val="000000"/>
        </w:rPr>
        <w:t>low cost airline’s aspirations</w:t>
      </w:r>
      <w:r w:rsidR="000B7BD2" w:rsidRPr="00532E9E">
        <w:rPr>
          <w:rFonts w:ascii="Times New Roman" w:hAnsi="Times New Roman"/>
          <w:color w:val="000000"/>
        </w:rPr>
        <w:t xml:space="preserve">: “Every other start-up wants to be another United or Delta or American. We just want to get rich” </w:t>
      </w:r>
      <w:r w:rsidR="00F310CB" w:rsidRPr="00222176">
        <w:rPr>
          <w:rFonts w:ascii="Times New Roman" w:hAnsi="Times New Roman"/>
          <w:color w:val="000000"/>
        </w:rPr>
        <w:fldChar w:fldCharType="begin"/>
      </w:r>
      <w:r w:rsidR="004A0AEA" w:rsidRPr="00532E9E">
        <w:rPr>
          <w:rFonts w:ascii="Times New Roman" w:hAnsi="Times New Roman"/>
          <w:color w:val="000000"/>
        </w:rPr>
        <w:instrText xml:space="preserve"> ADDIN EN.CITE &lt;EndNote&gt;&lt;Cite&gt;&lt;Author&gt;Schiavo&lt;/Author&gt;&lt;Year&gt;1997&lt;/Year&gt;&lt;RecNum&gt;1425&lt;/RecNum&gt;&lt;Pages&gt;8&lt;/Pages&gt;&lt;DisplayText&gt;(Schiavo, 1997: 8)&lt;/DisplayText&gt;&lt;record&gt;&lt;rec-number&gt;1425&lt;/rec-number&gt;&lt;foreign-keys&gt;&lt;key app="EN" db-id="w0tdrfaatpdwsyexar7p2a5kv0pr20efvzv0" timestamp="1392590740"&gt;1425&lt;/key&gt;&lt;/foreign-keys&gt;&lt;ref-type name="Book"&gt;6&lt;/ref-type&gt;&lt;contributors&gt;&lt;authors&gt;&lt;author&gt;Schiavo, M.&lt;/author&gt;&lt;/authors&gt;&lt;/contributors&gt;&lt;titles&gt;&lt;title&gt;Flying Blind, Flying Safe&lt;/title&gt;&lt;/titles&gt;&lt;dates&gt;&lt;year&gt;1997&lt;/year&gt;&lt;/dates&gt;&lt;pub-location&gt;New York&lt;/pub-location&gt;&lt;publisher&gt;Avon Books&lt;/publisher&gt;&lt;urls&gt;&lt;/urls&gt;&lt;/record&gt;&lt;/Cite&gt;&lt;/EndNote&gt;</w:instrText>
      </w:r>
      <w:r w:rsidR="00F310CB" w:rsidRPr="00222176">
        <w:rPr>
          <w:rFonts w:ascii="Times New Roman" w:hAnsi="Times New Roman"/>
          <w:color w:val="000000"/>
        </w:rPr>
        <w:fldChar w:fldCharType="separate"/>
      </w:r>
      <w:r w:rsidR="004A0AEA" w:rsidRPr="00532E9E">
        <w:rPr>
          <w:rFonts w:ascii="Times New Roman" w:hAnsi="Times New Roman"/>
          <w:noProof/>
          <w:color w:val="000000"/>
        </w:rPr>
        <w:t>(</w:t>
      </w:r>
      <w:hyperlink w:anchor="_ENREF_58" w:tooltip="Schiavo, 1997 #1425" w:history="1">
        <w:r w:rsidR="00E21C04" w:rsidRPr="00532E9E">
          <w:rPr>
            <w:rFonts w:ascii="Times New Roman" w:hAnsi="Times New Roman"/>
            <w:noProof/>
            <w:color w:val="000000"/>
          </w:rPr>
          <w:t>Schiavo, 1997: 8</w:t>
        </w:r>
      </w:hyperlink>
      <w:r w:rsidR="004A0AEA" w:rsidRPr="00532E9E">
        <w:rPr>
          <w:rFonts w:ascii="Times New Roman" w:hAnsi="Times New Roman"/>
          <w:noProof/>
          <w:color w:val="000000"/>
        </w:rPr>
        <w:t>)</w:t>
      </w:r>
      <w:r w:rsidR="00F310CB" w:rsidRPr="00222176">
        <w:rPr>
          <w:rFonts w:ascii="Times New Roman" w:hAnsi="Times New Roman"/>
          <w:color w:val="000000"/>
        </w:rPr>
        <w:fldChar w:fldCharType="end"/>
      </w:r>
      <w:r w:rsidR="00531C49" w:rsidRPr="00532E9E">
        <w:rPr>
          <w:rFonts w:ascii="Times New Roman" w:hAnsi="Times New Roman"/>
          <w:color w:val="000000"/>
        </w:rPr>
        <w:t>.</w:t>
      </w:r>
      <w:r w:rsidR="00451628" w:rsidRPr="00532E9E">
        <w:rPr>
          <w:rFonts w:ascii="Times New Roman" w:hAnsi="Times New Roman"/>
          <w:color w:val="000000"/>
        </w:rPr>
        <w:t xml:space="preserve"> </w:t>
      </w:r>
    </w:p>
    <w:p w:rsidR="00DE67B8" w:rsidRPr="00532E9E" w:rsidRDefault="00271E7F">
      <w:pPr>
        <w:spacing w:before="100" w:beforeAutospacing="1" w:after="100" w:afterAutospacing="1" w:line="480" w:lineRule="auto"/>
        <w:ind w:firstLine="720"/>
        <w:rPr>
          <w:rFonts w:ascii="Times New Roman" w:hAnsi="Times New Roman"/>
        </w:rPr>
      </w:pPr>
      <w:r w:rsidRPr="00532E9E">
        <w:rPr>
          <w:rFonts w:ascii="Times New Roman" w:hAnsi="Times New Roman"/>
        </w:rPr>
        <w:t xml:space="preserve">The trend </w:t>
      </w:r>
      <w:r w:rsidR="00F059D0" w:rsidRPr="00532E9E">
        <w:rPr>
          <w:rFonts w:ascii="Times New Roman" w:hAnsi="Times New Roman"/>
        </w:rPr>
        <w:t>for air</w:t>
      </w:r>
      <w:r w:rsidR="0070372E" w:rsidRPr="00532E9E">
        <w:rPr>
          <w:rFonts w:ascii="Times New Roman" w:hAnsi="Times New Roman"/>
        </w:rPr>
        <w:t xml:space="preserve"> carriers</w:t>
      </w:r>
      <w:r w:rsidR="00F059D0" w:rsidRPr="00532E9E">
        <w:rPr>
          <w:rFonts w:ascii="Times New Roman" w:hAnsi="Times New Roman"/>
        </w:rPr>
        <w:t xml:space="preserve"> to attract </w:t>
      </w:r>
      <w:r w:rsidRPr="00532E9E">
        <w:rPr>
          <w:rFonts w:ascii="Times New Roman" w:hAnsi="Times New Roman"/>
        </w:rPr>
        <w:t xml:space="preserve">professional managers </w:t>
      </w:r>
      <w:r w:rsidR="0070372E" w:rsidRPr="00532E9E">
        <w:rPr>
          <w:rFonts w:ascii="Times New Roman" w:hAnsi="Times New Roman"/>
        </w:rPr>
        <w:t xml:space="preserve">as CEOs </w:t>
      </w:r>
      <w:r w:rsidRPr="00532E9E">
        <w:rPr>
          <w:rFonts w:ascii="Times New Roman" w:hAnsi="Times New Roman"/>
        </w:rPr>
        <w:t xml:space="preserve">with little airline experience or </w:t>
      </w:r>
      <w:r w:rsidR="0070372E" w:rsidRPr="00532E9E">
        <w:rPr>
          <w:rFonts w:ascii="Times New Roman" w:hAnsi="Times New Roman"/>
        </w:rPr>
        <w:t xml:space="preserve">respect </w:t>
      </w:r>
      <w:r w:rsidRPr="00532E9E">
        <w:rPr>
          <w:rFonts w:ascii="Times New Roman" w:hAnsi="Times New Roman"/>
        </w:rPr>
        <w:t xml:space="preserve">for aviation as a unique business enterprise </w:t>
      </w:r>
      <w:r w:rsidR="00E51AF5" w:rsidRPr="00532E9E">
        <w:rPr>
          <w:rFonts w:ascii="Times New Roman" w:hAnsi="Times New Roman"/>
          <w:color w:val="000000"/>
        </w:rPr>
        <w:t xml:space="preserve">became even more acute in the </w:t>
      </w:r>
      <w:r w:rsidR="009B775D" w:rsidRPr="00532E9E">
        <w:rPr>
          <w:rFonts w:ascii="Times New Roman" w:hAnsi="Times New Roman"/>
          <w:color w:val="000000"/>
        </w:rPr>
        <w:t xml:space="preserve">post-9/11 period. </w:t>
      </w:r>
      <w:r w:rsidR="0070372E" w:rsidRPr="00532E9E">
        <w:rPr>
          <w:rFonts w:ascii="Times New Roman" w:hAnsi="Times New Roman"/>
          <w:color w:val="000000"/>
        </w:rPr>
        <w:t xml:space="preserve">For instance, </w:t>
      </w:r>
      <w:r w:rsidR="00DE67B8" w:rsidRPr="00532E9E">
        <w:rPr>
          <w:rFonts w:ascii="Times New Roman" w:hAnsi="Times New Roman"/>
          <w:color w:val="000000"/>
        </w:rPr>
        <w:t>United’s CEO Glen Tilton was a</w:t>
      </w:r>
      <w:r w:rsidR="0070372E" w:rsidRPr="00532E9E">
        <w:rPr>
          <w:rFonts w:ascii="Times New Roman" w:hAnsi="Times New Roman"/>
          <w:color w:val="000000"/>
        </w:rPr>
        <w:t xml:space="preserve"> Texaco </w:t>
      </w:r>
      <w:r w:rsidR="00DE67B8" w:rsidRPr="00532E9E">
        <w:rPr>
          <w:rFonts w:ascii="Times New Roman" w:hAnsi="Times New Roman"/>
          <w:color w:val="000000"/>
        </w:rPr>
        <w:t>oil execu</w:t>
      </w:r>
      <w:r w:rsidRPr="00532E9E">
        <w:rPr>
          <w:rFonts w:ascii="Times New Roman" w:hAnsi="Times New Roman"/>
          <w:color w:val="000000"/>
        </w:rPr>
        <w:t xml:space="preserve">tive </w:t>
      </w:r>
      <w:r w:rsidR="00DE67B8" w:rsidRPr="00532E9E">
        <w:rPr>
          <w:rFonts w:ascii="Times New Roman" w:hAnsi="Times New Roman"/>
          <w:color w:val="000000"/>
        </w:rPr>
        <w:t xml:space="preserve">before he took United’s helm in 2002 and </w:t>
      </w:r>
      <w:r w:rsidR="0070372E" w:rsidRPr="00532E9E">
        <w:rPr>
          <w:rFonts w:ascii="Times New Roman" w:hAnsi="Times New Roman"/>
          <w:color w:val="000000"/>
        </w:rPr>
        <w:t xml:space="preserve">then </w:t>
      </w:r>
      <w:r w:rsidR="00DE67B8" w:rsidRPr="00532E9E">
        <w:rPr>
          <w:rFonts w:ascii="Times New Roman" w:hAnsi="Times New Roman"/>
          <w:color w:val="000000"/>
        </w:rPr>
        <w:t xml:space="preserve">left for Wall Street just 3 years later. American’s CEO Tom Horton </w:t>
      </w:r>
      <w:r w:rsidR="00806D52" w:rsidRPr="00532E9E">
        <w:rPr>
          <w:rFonts w:ascii="Times New Roman" w:hAnsi="Times New Roman"/>
          <w:color w:val="000000"/>
        </w:rPr>
        <w:t xml:space="preserve">came from </w:t>
      </w:r>
      <w:r w:rsidR="0070372E" w:rsidRPr="00532E9E">
        <w:rPr>
          <w:rFonts w:ascii="Times New Roman" w:hAnsi="Times New Roman"/>
        </w:rPr>
        <w:t>telecommunications</w:t>
      </w:r>
      <w:r w:rsidR="00DE67B8" w:rsidRPr="00532E9E">
        <w:rPr>
          <w:rFonts w:ascii="Times New Roman" w:hAnsi="Times New Roman"/>
          <w:color w:val="000000"/>
        </w:rPr>
        <w:t xml:space="preserve"> </w:t>
      </w:r>
      <w:r w:rsidR="00AC27A9" w:rsidRPr="00532E9E">
        <w:rPr>
          <w:rFonts w:ascii="Times New Roman" w:hAnsi="Times New Roman"/>
          <w:color w:val="000000"/>
        </w:rPr>
        <w:t xml:space="preserve">giant </w:t>
      </w:r>
      <w:r w:rsidR="00DE67B8" w:rsidRPr="00532E9E">
        <w:rPr>
          <w:rFonts w:ascii="Times New Roman" w:hAnsi="Times New Roman"/>
          <w:color w:val="000000"/>
        </w:rPr>
        <w:t xml:space="preserve">AT&amp;T </w:t>
      </w:r>
      <w:r w:rsidR="00806D52" w:rsidRPr="00532E9E">
        <w:rPr>
          <w:rFonts w:ascii="Times New Roman" w:hAnsi="Times New Roman"/>
          <w:color w:val="000000"/>
        </w:rPr>
        <w:t xml:space="preserve">and joined </w:t>
      </w:r>
      <w:r w:rsidR="00E92F0E" w:rsidRPr="00532E9E">
        <w:rPr>
          <w:rFonts w:ascii="Times New Roman" w:hAnsi="Times New Roman"/>
        </w:rPr>
        <w:t xml:space="preserve">wireless manufacturer </w:t>
      </w:r>
      <w:r w:rsidR="00806D52" w:rsidRPr="00532E9E">
        <w:rPr>
          <w:rFonts w:ascii="Times New Roman" w:hAnsi="Times New Roman"/>
          <w:color w:val="000000"/>
        </w:rPr>
        <w:t xml:space="preserve">Qualcomm </w:t>
      </w:r>
      <w:r w:rsidR="00DE67B8" w:rsidRPr="00532E9E">
        <w:rPr>
          <w:rFonts w:ascii="Times New Roman" w:hAnsi="Times New Roman"/>
          <w:color w:val="000000"/>
        </w:rPr>
        <w:t xml:space="preserve">after his airline merged with US Airways in 2002. </w:t>
      </w:r>
      <w:r w:rsidR="0070372E" w:rsidRPr="00532E9E">
        <w:rPr>
          <w:rFonts w:ascii="Times New Roman" w:hAnsi="Times New Roman"/>
        </w:rPr>
        <w:t xml:space="preserve">Northwest’s CEO John Dasburg </w:t>
      </w:r>
      <w:r w:rsidR="00DE67B8" w:rsidRPr="00532E9E">
        <w:rPr>
          <w:rFonts w:ascii="Times New Roman" w:hAnsi="Times New Roman"/>
        </w:rPr>
        <w:t>left aviation to run Burger King and his replacement</w:t>
      </w:r>
      <w:r w:rsidR="009B775D" w:rsidRPr="00532E9E">
        <w:rPr>
          <w:rFonts w:ascii="Times New Roman" w:hAnsi="Times New Roman"/>
        </w:rPr>
        <w:t>,</w:t>
      </w:r>
      <w:r w:rsidR="00DE67B8" w:rsidRPr="00532E9E">
        <w:rPr>
          <w:rFonts w:ascii="Times New Roman" w:hAnsi="Times New Roman"/>
        </w:rPr>
        <w:t xml:space="preserve"> Richard Anderson</w:t>
      </w:r>
      <w:r w:rsidR="009B775D" w:rsidRPr="00532E9E">
        <w:rPr>
          <w:rFonts w:ascii="Times New Roman" w:hAnsi="Times New Roman"/>
        </w:rPr>
        <w:t>,</w:t>
      </w:r>
      <w:r w:rsidR="00DE67B8" w:rsidRPr="00532E9E">
        <w:rPr>
          <w:rFonts w:ascii="Times New Roman" w:hAnsi="Times New Roman"/>
        </w:rPr>
        <w:t xml:space="preserve"> </w:t>
      </w:r>
      <w:r w:rsidR="009A18A8" w:rsidRPr="00532E9E">
        <w:rPr>
          <w:rFonts w:ascii="Times New Roman" w:hAnsi="Times New Roman"/>
        </w:rPr>
        <w:t xml:space="preserve">joined </w:t>
      </w:r>
      <w:r w:rsidR="00DE67B8" w:rsidRPr="00532E9E">
        <w:rPr>
          <w:rFonts w:ascii="Times New Roman" w:hAnsi="Times New Roman"/>
        </w:rPr>
        <w:t>health insurer United Health Group</w:t>
      </w:r>
      <w:r w:rsidR="009A18A8" w:rsidRPr="00532E9E">
        <w:rPr>
          <w:rFonts w:ascii="Times New Roman" w:hAnsi="Times New Roman"/>
        </w:rPr>
        <w:t xml:space="preserve"> after three years</w:t>
      </w:r>
      <w:r w:rsidR="00DE67B8" w:rsidRPr="00532E9E">
        <w:rPr>
          <w:rFonts w:ascii="Times New Roman" w:hAnsi="Times New Roman"/>
        </w:rPr>
        <w:t>. All earned lucrative compensation packages whether their airlines</w:t>
      </w:r>
      <w:r w:rsidR="00357F5D" w:rsidRPr="00532E9E">
        <w:rPr>
          <w:rFonts w:ascii="Times New Roman" w:hAnsi="Times New Roman"/>
        </w:rPr>
        <w:t>’</w:t>
      </w:r>
      <w:r w:rsidR="00DE67B8" w:rsidRPr="00532E9E">
        <w:rPr>
          <w:rFonts w:ascii="Times New Roman" w:hAnsi="Times New Roman"/>
        </w:rPr>
        <w:t xml:space="preserve"> prospered </w:t>
      </w:r>
      <w:r w:rsidR="0070372E" w:rsidRPr="00532E9E">
        <w:rPr>
          <w:rFonts w:ascii="Times New Roman" w:hAnsi="Times New Roman"/>
        </w:rPr>
        <w:t xml:space="preserve">under </w:t>
      </w:r>
      <w:r w:rsidR="00DE67B8" w:rsidRPr="00532E9E">
        <w:rPr>
          <w:rFonts w:ascii="Times New Roman" w:hAnsi="Times New Roman"/>
        </w:rPr>
        <w:t xml:space="preserve">their </w:t>
      </w:r>
      <w:r w:rsidR="0070372E" w:rsidRPr="00532E9E">
        <w:rPr>
          <w:rFonts w:ascii="Times New Roman" w:hAnsi="Times New Roman"/>
        </w:rPr>
        <w:t xml:space="preserve">leadership </w:t>
      </w:r>
      <w:r w:rsidR="00DE67B8" w:rsidRPr="00532E9E">
        <w:rPr>
          <w:rFonts w:ascii="Times New Roman" w:hAnsi="Times New Roman"/>
        </w:rPr>
        <w:t>or not</w:t>
      </w:r>
      <w:r w:rsidR="0052408D" w:rsidRPr="00532E9E">
        <w:rPr>
          <w:rFonts w:ascii="Times New Roman" w:hAnsi="Times New Roman"/>
        </w:rPr>
        <w:t xml:space="preserve"> </w:t>
      </w:r>
      <w:r w:rsidR="0052408D" w:rsidRPr="00222176">
        <w:rPr>
          <w:rFonts w:ascii="Times New Roman" w:hAnsi="Times New Roman"/>
        </w:rPr>
        <w:fldChar w:fldCharType="begin"/>
      </w:r>
      <w:r w:rsidR="004A0AEA" w:rsidRPr="00532E9E">
        <w:rPr>
          <w:rFonts w:ascii="Times New Roman" w:hAnsi="Times New Roman"/>
        </w:rPr>
        <w:instrText xml:space="preserve"> ADDIN EN.CITE &lt;EndNote&gt;&lt;Cite&gt;&lt;Author&gt;Popper&lt;/Author&gt;&lt;Year&gt;June 17, 2012&lt;/Year&gt;&lt;RecNum&gt;2022&lt;/RecNum&gt;&lt;DisplayText&gt;(Popper, June 17, 2012; Sorkin, July 9, 2012)&lt;/DisplayText&gt;&lt;record&gt;&lt;rec-number&gt;2022&lt;/rec-number&gt;&lt;foreign-keys&gt;&lt;key app="EN" db-id="w0tdrfaatpdwsyexar7p2a5kv0pr20efvzv0" timestamp="1451420130"&gt;2022&lt;/key&gt;&lt;/foreign-keys&gt;&lt;ref-type name="Newspaper Article"&gt;23&lt;/ref-type&gt;&lt;contributors&gt;&lt;authors&gt;&lt;author&gt;Popper, N.&lt;/author&gt;&lt;/authors&gt;&lt;/contributors&gt;&lt;titles&gt;&lt;title&gt;C.E.O. Pay, Rising Despite the Din&lt;/title&gt;&lt;secondary-title&gt;New York Times&lt;/secondary-title&gt;&lt;/titles&gt;&lt;dates&gt;&lt;year&gt;June 17, 2012&lt;/year&gt;&lt;/dates&gt;&lt;pub-location&gt;New York&lt;/pub-location&gt;&lt;urls&gt;&lt;/urls&gt;&lt;/record&gt;&lt;/Cite&gt;&lt;Cite&gt;&lt;Author&gt;Sorkin&lt;/Author&gt;&lt;Year&gt;July 9, 2012&lt;/Year&gt;&lt;RecNum&gt;2023&lt;/RecNum&gt;&lt;record&gt;&lt;rec-number&gt;2023&lt;/rec-number&gt;&lt;foreign-keys&gt;&lt;key app="EN" db-id="w0tdrfaatpdwsyexar7p2a5kv0pr20efvzv0" timestamp="1451420182"&gt;2023&lt;/key&gt;&lt;/foreign-keys&gt;&lt;ref-type name="Newspaper Article"&gt;23&lt;/ref-type&gt;&lt;contributors&gt;&lt;authors&gt;&lt;author&gt;Sorkin, A. R. &lt;/author&gt;&lt;/authors&gt;&lt;/contributors&gt;&lt;titles&gt;&lt;title&gt;American Airlines and US Airways Dance Around a Merger&lt;/title&gt;&lt;secondary-title&gt;New York Times&lt;/secondary-title&gt;&lt;/titles&gt;&lt;dates&gt;&lt;year&gt;July 9, 2012&lt;/year&gt;&lt;/dates&gt;&lt;pub-location&gt;New York&lt;/pub-location&gt;&lt;urls&gt;&lt;/urls&gt;&lt;/record&gt;&lt;/Cite&gt;&lt;/EndNote&gt;</w:instrText>
      </w:r>
      <w:r w:rsidR="0052408D" w:rsidRPr="00222176">
        <w:rPr>
          <w:rFonts w:ascii="Times New Roman" w:hAnsi="Times New Roman"/>
        </w:rPr>
        <w:fldChar w:fldCharType="separate"/>
      </w:r>
      <w:r w:rsidR="004A0AEA" w:rsidRPr="00532E9E">
        <w:rPr>
          <w:rFonts w:ascii="Times New Roman" w:hAnsi="Times New Roman"/>
          <w:noProof/>
        </w:rPr>
        <w:t>(</w:t>
      </w:r>
      <w:hyperlink w:anchor="_ENREF_57" w:tooltip="Popper, June 17, 2012 #2022" w:history="1">
        <w:r w:rsidR="00E21C04" w:rsidRPr="00532E9E">
          <w:rPr>
            <w:rFonts w:ascii="Times New Roman" w:hAnsi="Times New Roman"/>
            <w:noProof/>
          </w:rPr>
          <w:t>Popper, June 17, 2012</w:t>
        </w:r>
      </w:hyperlink>
      <w:r w:rsidR="004A0AEA" w:rsidRPr="00532E9E">
        <w:rPr>
          <w:rFonts w:ascii="Times New Roman" w:hAnsi="Times New Roman"/>
          <w:noProof/>
        </w:rPr>
        <w:t xml:space="preserve">; </w:t>
      </w:r>
      <w:hyperlink w:anchor="_ENREF_61" w:tooltip="Sorkin, July 9, 2012 #2023" w:history="1">
        <w:r w:rsidR="00E21C04" w:rsidRPr="00532E9E">
          <w:rPr>
            <w:rFonts w:ascii="Times New Roman" w:hAnsi="Times New Roman"/>
            <w:noProof/>
          </w:rPr>
          <w:t>Sorkin, July 9, 2012</w:t>
        </w:r>
      </w:hyperlink>
      <w:r w:rsidR="004A0AEA" w:rsidRPr="00532E9E">
        <w:rPr>
          <w:rFonts w:ascii="Times New Roman" w:hAnsi="Times New Roman"/>
          <w:noProof/>
        </w:rPr>
        <w:t>)</w:t>
      </w:r>
      <w:r w:rsidR="0052408D" w:rsidRPr="00222176">
        <w:rPr>
          <w:rFonts w:ascii="Times New Roman" w:hAnsi="Times New Roman"/>
        </w:rPr>
        <w:fldChar w:fldCharType="end"/>
      </w:r>
      <w:r w:rsidR="00DE67B8" w:rsidRPr="00532E9E">
        <w:rPr>
          <w:rFonts w:ascii="Times New Roman" w:hAnsi="Times New Roman"/>
        </w:rPr>
        <w:t xml:space="preserve">. </w:t>
      </w:r>
    </w:p>
    <w:p w:rsidR="008259F2" w:rsidRPr="00222176" w:rsidRDefault="008259F2" w:rsidP="00222176">
      <w:pPr>
        <w:pStyle w:val="Heading3"/>
      </w:pPr>
      <w:r w:rsidRPr="00BE7F1F">
        <w:t>Shifting expert knowledge</w:t>
      </w:r>
    </w:p>
    <w:p w:rsidR="006F1064" w:rsidRPr="00532E9E" w:rsidRDefault="000B7BD2">
      <w:pPr>
        <w:spacing w:before="100" w:beforeAutospacing="1" w:after="100" w:afterAutospacing="1" w:line="480" w:lineRule="auto"/>
        <w:rPr>
          <w:rFonts w:ascii="Times New Roman" w:hAnsi="Times New Roman"/>
          <w:color w:val="000000"/>
        </w:rPr>
      </w:pPr>
      <w:r w:rsidRPr="00532E9E">
        <w:rPr>
          <w:rFonts w:ascii="Times New Roman" w:hAnsi="Times New Roman"/>
        </w:rPr>
        <w:t>P</w:t>
      </w:r>
      <w:r w:rsidR="00AC27A9" w:rsidRPr="00532E9E">
        <w:rPr>
          <w:rFonts w:ascii="Times New Roman" w:hAnsi="Times New Roman"/>
        </w:rPr>
        <w:t>redictably, p</w:t>
      </w:r>
      <w:r w:rsidR="00656CF6" w:rsidRPr="00532E9E">
        <w:rPr>
          <w:rFonts w:ascii="Times New Roman" w:hAnsi="Times New Roman"/>
          <w:color w:val="000000"/>
        </w:rPr>
        <w:t xml:space="preserve">ost-deregulation airline executives clashed with employees and </w:t>
      </w:r>
      <w:r w:rsidR="005B394E" w:rsidRPr="00532E9E">
        <w:rPr>
          <w:rFonts w:ascii="Times New Roman" w:hAnsi="Times New Roman"/>
          <w:color w:val="000000"/>
        </w:rPr>
        <w:t>labour</w:t>
      </w:r>
      <w:r w:rsidR="00656CF6" w:rsidRPr="00532E9E">
        <w:rPr>
          <w:rFonts w:ascii="Times New Roman" w:hAnsi="Times New Roman"/>
          <w:color w:val="000000"/>
        </w:rPr>
        <w:t xml:space="preserve"> unions</w:t>
      </w:r>
      <w:r w:rsidR="00C25FAF" w:rsidRPr="00532E9E">
        <w:rPr>
          <w:rFonts w:ascii="Times New Roman" w:hAnsi="Times New Roman"/>
          <w:color w:val="000000"/>
        </w:rPr>
        <w:t xml:space="preserve"> over their extreme cost-cutting and inadequate attention to safety</w:t>
      </w:r>
      <w:r w:rsidR="0052408D" w:rsidRPr="00532E9E">
        <w:rPr>
          <w:rFonts w:ascii="Times New Roman" w:hAnsi="Times New Roman"/>
          <w:color w:val="000000"/>
        </w:rPr>
        <w:t xml:space="preserve"> </w:t>
      </w:r>
      <w:r w:rsidR="0052408D" w:rsidRPr="00222176">
        <w:rPr>
          <w:rFonts w:ascii="Times New Roman" w:hAnsi="Times New Roman"/>
          <w:color w:val="000000"/>
        </w:rPr>
        <w:fldChar w:fldCharType="begin">
          <w:fldData xml:space="preserve">PEVuZE5vdGU+PENpdGU+PEF1dGhvcj5kdSBHYXk8L0F1dGhvcj48WWVhcj4xOTk2PC9ZZWFyPjxS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</w:fldData>
        </w:fldChar>
      </w:r>
      <w:r w:rsidR="004A0AEA" w:rsidRPr="00532E9E">
        <w:rPr>
          <w:rFonts w:ascii="Times New Roman" w:hAnsi="Times New Roman"/>
          <w:color w:val="000000"/>
        </w:rPr>
        <w:instrText xml:space="preserve"> ADDIN EN.CITE </w:instrText>
      </w:r>
      <w:r w:rsidR="004A0AEA" w:rsidRPr="00222176">
        <w:rPr>
          <w:rFonts w:ascii="Times New Roman" w:hAnsi="Times New Roman"/>
          <w:color w:val="000000"/>
        </w:rPr>
        <w:fldChar w:fldCharType="begin">
          <w:fldData xml:space="preserve">PEVuZE5vdGU+PENpdGU+PEF1dGhvcj5kdSBHYXk8L0F1dGhvcj48WWVhcj4xOTk2PC9ZZWFyPjxS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</w:fldData>
        </w:fldChar>
      </w:r>
      <w:r w:rsidR="004A0AEA" w:rsidRPr="00532E9E">
        <w:rPr>
          <w:rFonts w:ascii="Times New Roman" w:hAnsi="Times New Roman"/>
          <w:color w:val="000000"/>
        </w:rPr>
        <w:instrText xml:space="preserve"> ADDIN EN.CITE.DATA </w:instrText>
      </w:r>
      <w:r w:rsidR="004A0AEA" w:rsidRPr="00222176">
        <w:rPr>
          <w:rFonts w:ascii="Times New Roman" w:hAnsi="Times New Roman"/>
          <w:color w:val="000000"/>
        </w:rPr>
      </w:r>
      <w:r w:rsidR="004A0AEA" w:rsidRPr="00222176">
        <w:rPr>
          <w:rFonts w:ascii="Times New Roman" w:hAnsi="Times New Roman"/>
          <w:color w:val="000000"/>
        </w:rPr>
        <w:fldChar w:fldCharType="end"/>
      </w:r>
      <w:r w:rsidR="0052408D" w:rsidRPr="00222176">
        <w:rPr>
          <w:rFonts w:ascii="Times New Roman" w:hAnsi="Times New Roman"/>
          <w:color w:val="000000"/>
        </w:rPr>
      </w:r>
      <w:r w:rsidR="0052408D" w:rsidRPr="00222176">
        <w:rPr>
          <w:rFonts w:ascii="Times New Roman" w:hAnsi="Times New Roman"/>
          <w:color w:val="000000"/>
        </w:rPr>
        <w:fldChar w:fldCharType="separate"/>
      </w:r>
      <w:r w:rsidR="004A0AEA" w:rsidRPr="00532E9E">
        <w:rPr>
          <w:rFonts w:ascii="Times New Roman" w:hAnsi="Times New Roman"/>
          <w:noProof/>
          <w:color w:val="000000"/>
        </w:rPr>
        <w:t>(</w:t>
      </w:r>
      <w:hyperlink w:anchor="_ENREF_28" w:tooltip="du Gay, 1996 #1689" w:history="1">
        <w:r w:rsidR="00E21C04" w:rsidRPr="00532E9E">
          <w:rPr>
            <w:rFonts w:ascii="Times New Roman" w:hAnsi="Times New Roman"/>
            <w:noProof/>
            <w:color w:val="000000"/>
          </w:rPr>
          <w:t>du Gay, 1996</w:t>
        </w:r>
      </w:hyperlink>
      <w:r w:rsidR="004A0AEA" w:rsidRPr="00532E9E">
        <w:rPr>
          <w:rFonts w:ascii="Times New Roman" w:hAnsi="Times New Roman"/>
          <w:noProof/>
          <w:color w:val="000000"/>
        </w:rPr>
        <w:t xml:space="preserve">; </w:t>
      </w:r>
      <w:hyperlink w:anchor="_ENREF_27" w:tooltip="du Gay, 1994 #2021" w:history="1">
        <w:r w:rsidR="00E21C04" w:rsidRPr="00532E9E">
          <w:rPr>
            <w:rFonts w:ascii="Times New Roman" w:hAnsi="Times New Roman"/>
            <w:noProof/>
            <w:color w:val="000000"/>
          </w:rPr>
          <w:t>du Gay, 1994</w:t>
        </w:r>
      </w:hyperlink>
      <w:r w:rsidR="004A0AEA" w:rsidRPr="00532E9E">
        <w:rPr>
          <w:rFonts w:ascii="Times New Roman" w:hAnsi="Times New Roman"/>
          <w:noProof/>
          <w:color w:val="000000"/>
        </w:rPr>
        <w:t>)</w:t>
      </w:r>
      <w:r w:rsidR="0052408D" w:rsidRPr="00222176">
        <w:rPr>
          <w:rFonts w:ascii="Times New Roman" w:hAnsi="Times New Roman"/>
          <w:color w:val="000000"/>
        </w:rPr>
        <w:fldChar w:fldCharType="end"/>
      </w:r>
      <w:r w:rsidR="00C25FAF" w:rsidRPr="00532E9E">
        <w:rPr>
          <w:rFonts w:ascii="Times New Roman" w:hAnsi="Times New Roman"/>
          <w:color w:val="000000"/>
        </w:rPr>
        <w:t xml:space="preserve">. In the 1990s, </w:t>
      </w:r>
      <w:r w:rsidR="00451628" w:rsidRPr="00532E9E">
        <w:rPr>
          <w:rFonts w:ascii="Times New Roman" w:hAnsi="Times New Roman"/>
          <w:lang w:val="en"/>
        </w:rPr>
        <w:t xml:space="preserve">intense competition </w:t>
      </w:r>
      <w:r w:rsidR="00C25FAF" w:rsidRPr="00532E9E">
        <w:rPr>
          <w:rFonts w:ascii="Times New Roman" w:hAnsi="Times New Roman"/>
          <w:lang w:val="en"/>
        </w:rPr>
        <w:t xml:space="preserve">fueled by </w:t>
      </w:r>
      <w:r w:rsidR="008259F2" w:rsidRPr="00532E9E">
        <w:rPr>
          <w:rFonts w:ascii="Times New Roman" w:hAnsi="Times New Roman"/>
          <w:lang w:val="en"/>
        </w:rPr>
        <w:t>CEO’s</w:t>
      </w:r>
      <w:r w:rsidR="00451628" w:rsidRPr="00532E9E">
        <w:rPr>
          <w:rFonts w:ascii="Times New Roman" w:hAnsi="Times New Roman"/>
          <w:lang w:val="en"/>
        </w:rPr>
        <w:t xml:space="preserve"> </w:t>
      </w:r>
      <w:r w:rsidR="009B775D" w:rsidRPr="00532E9E">
        <w:rPr>
          <w:rFonts w:ascii="Times New Roman" w:hAnsi="Times New Roman"/>
          <w:lang w:val="en"/>
        </w:rPr>
        <w:t>expansion aspirations and ‘</w:t>
      </w:r>
      <w:r w:rsidR="008A4D33" w:rsidRPr="00532E9E">
        <w:rPr>
          <w:rFonts w:ascii="Times New Roman" w:hAnsi="Times New Roman"/>
          <w:lang w:val="en"/>
        </w:rPr>
        <w:t>economies of scale</w:t>
      </w:r>
      <w:r w:rsidR="009B775D" w:rsidRPr="00532E9E">
        <w:rPr>
          <w:rFonts w:ascii="Times New Roman" w:hAnsi="Times New Roman"/>
          <w:lang w:val="en"/>
        </w:rPr>
        <w:t>’ theories</w:t>
      </w:r>
      <w:r w:rsidR="008A4D33" w:rsidRPr="00532E9E">
        <w:rPr>
          <w:rFonts w:ascii="Times New Roman" w:hAnsi="Times New Roman"/>
          <w:lang w:val="en"/>
        </w:rPr>
        <w:t xml:space="preserve"> </w:t>
      </w:r>
      <w:r w:rsidR="00451628" w:rsidRPr="00532E9E">
        <w:rPr>
          <w:rFonts w:ascii="Times New Roman" w:hAnsi="Times New Roman"/>
          <w:lang w:val="en"/>
        </w:rPr>
        <w:t>led to the extensive purchase of new airplanes and record hiring of employees</w:t>
      </w:r>
      <w:r w:rsidR="00A4791D" w:rsidRPr="00532E9E">
        <w:rPr>
          <w:rFonts w:ascii="Times New Roman" w:hAnsi="Times New Roman"/>
          <w:lang w:val="en"/>
        </w:rPr>
        <w:t xml:space="preserve"> </w:t>
      </w:r>
      <w:r w:rsidR="00A4791D" w:rsidRPr="00222176">
        <w:rPr>
          <w:rFonts w:ascii="Times New Roman" w:hAnsi="Times New Roman"/>
          <w:lang w:val="en"/>
        </w:rPr>
        <w:fldChar w:fldCharType="begin"/>
      </w:r>
      <w:r w:rsidR="003B5DD9">
        <w:rPr>
          <w:rFonts w:ascii="Times New Roman" w:hAnsi="Times New Roman"/>
          <w:lang w:val="en"/>
        </w:rPr>
        <w:instrText xml:space="preserve"> ADDIN EN.CITE &lt;EndNote&gt;&lt;Cite&gt;&lt;Author&gt;Petzinger&lt;/Author&gt;&lt;Year&gt;1995&lt;/Year&gt;&lt;RecNum&gt;2024&lt;/RecNum&gt;&lt;DisplayText&gt;(Petzinger, 1995; Fraher and Gabriel, 2014)&lt;/DisplayText&gt;&lt;record&gt;&lt;rec-number&gt;2024&lt;/rec-number&gt;&lt;foreign-keys&gt;&lt;key app="EN" db-id="w0tdrfaatpdwsyexar7p2a5kv0pr20efvzv0" timestamp="1451420426"&gt;2024&lt;/key&gt;&lt;/foreign-keys&gt;&lt;ref-type name="Book"&gt;6&lt;/ref-type&gt;&lt;contributors&gt;&lt;authors&gt;&lt;author&gt;Petzinger, T.&lt;/author&gt;&lt;/authors&gt;&lt;/contributors&gt;&lt;titles&gt;&lt;title&gt;Hard Landing: The Epic Contest for Power and Profits that Plunged the Airlines into Chaos&lt;/title&gt;&lt;/titles&gt;&lt;dates&gt;&lt;year&gt;1995&lt;/year&gt;&lt;/dates&gt;&lt;pub-location&gt;New York&lt;/pub-location&gt;&lt;publisher&gt;Random House&lt;/publisher&gt;&lt;urls&gt;&lt;/urls&gt;&lt;/record&gt;&lt;/Cite&gt;&lt;Cite&gt;&lt;Author&gt;Fraher&lt;/Author&gt;&lt;Year&gt;2014&lt;/Year&gt;&lt;RecNum&gt;1213&lt;/RecNum&gt;&lt;record&gt;&lt;rec-number&gt;1213&lt;/rec-number&gt;&lt;foreign-keys&gt;&lt;key app="EN" db-id="w0tdrfaatpdwsyexar7p2a5kv0pr20efvzv0" timestamp="1377186608"&gt;1213&lt;/key&gt;&lt;/foreign-keys&gt;&lt;ref-type name="Journal Article"&gt;17&lt;/ref-type&gt;&lt;contributors&gt;&lt;authors&gt;&lt;author&gt;Fraher, A. L.&lt;/author&gt;&lt;author&gt;Gabriel, Y.&lt;/author&gt;&lt;/authors&gt;&lt;/contributors&gt;&lt;titles&gt;&lt;title&gt;Dreaming of Flying When Grounded: Occupational Identity and Occupational Fantasies of Furloughed Airline Pilots&lt;/title&gt;&lt;secondary-title&gt;Journal of Management Studies&lt;/secondary-title&gt;&lt;/titles&gt;&lt;periodical&gt;&lt;full-title&gt;Journal of Management Studies&lt;/full-title&gt;&lt;/periodical&gt;&lt;pages&gt;926-951&lt;/pages&gt;&lt;volume&gt;51&lt;/volume&gt;&lt;number&gt;6&lt;/number&gt;&lt;dates&gt;&lt;year&gt;2014&lt;/year&gt;&lt;/dates&gt;&lt;urls&gt;&lt;/urls&gt;&lt;/record&gt;&lt;/Cite&gt;&lt;/EndNote&gt;</w:instrText>
      </w:r>
      <w:r w:rsidR="00A4791D" w:rsidRPr="00222176">
        <w:rPr>
          <w:rFonts w:ascii="Times New Roman" w:hAnsi="Times New Roman"/>
          <w:lang w:val="en"/>
        </w:rPr>
        <w:fldChar w:fldCharType="separate"/>
      </w:r>
      <w:r w:rsidR="003B5DD9">
        <w:rPr>
          <w:rFonts w:ascii="Times New Roman" w:hAnsi="Times New Roman"/>
          <w:noProof/>
          <w:lang w:val="en"/>
        </w:rPr>
        <w:t>(</w:t>
      </w:r>
      <w:hyperlink w:anchor="_ENREF_56" w:tooltip="Petzinger, 1995 #2024" w:history="1">
        <w:r w:rsidR="00E21C04">
          <w:rPr>
            <w:rFonts w:ascii="Times New Roman" w:hAnsi="Times New Roman"/>
            <w:noProof/>
            <w:lang w:val="en"/>
          </w:rPr>
          <w:t>Petzinger, 1995</w:t>
        </w:r>
      </w:hyperlink>
      <w:r w:rsidR="003B5DD9">
        <w:rPr>
          <w:rFonts w:ascii="Times New Roman" w:hAnsi="Times New Roman"/>
          <w:noProof/>
          <w:lang w:val="en"/>
        </w:rPr>
        <w:t xml:space="preserve">; </w:t>
      </w:r>
      <w:hyperlink w:anchor="_ENREF_31" w:tooltip="Fraher, 2014 #1213" w:history="1">
        <w:r w:rsidR="00E21C04">
          <w:rPr>
            <w:rFonts w:ascii="Times New Roman" w:hAnsi="Times New Roman"/>
            <w:noProof/>
            <w:lang w:val="en"/>
          </w:rPr>
          <w:t>Fraher and Gabriel, 2014</w:t>
        </w:r>
      </w:hyperlink>
      <w:r w:rsidR="003B5DD9">
        <w:rPr>
          <w:rFonts w:ascii="Times New Roman" w:hAnsi="Times New Roman"/>
          <w:noProof/>
          <w:lang w:val="en"/>
        </w:rPr>
        <w:t>)</w:t>
      </w:r>
      <w:r w:rsidR="00A4791D" w:rsidRPr="00222176">
        <w:rPr>
          <w:rFonts w:ascii="Times New Roman" w:hAnsi="Times New Roman"/>
          <w:lang w:val="en"/>
        </w:rPr>
        <w:fldChar w:fldCharType="end"/>
      </w:r>
      <w:r w:rsidR="00451628" w:rsidRPr="00532E9E">
        <w:rPr>
          <w:rFonts w:ascii="Times New Roman" w:hAnsi="Times New Roman"/>
          <w:lang w:val="en"/>
        </w:rPr>
        <w:t>. Between 19</w:t>
      </w:r>
      <w:r w:rsidR="00D11FF9" w:rsidRPr="00532E9E">
        <w:rPr>
          <w:rFonts w:ascii="Times New Roman" w:hAnsi="Times New Roman"/>
          <w:lang w:val="en"/>
        </w:rPr>
        <w:t>90</w:t>
      </w:r>
      <w:r w:rsidR="00451628" w:rsidRPr="00532E9E">
        <w:rPr>
          <w:rFonts w:ascii="Times New Roman" w:hAnsi="Times New Roman"/>
          <w:lang w:val="en"/>
        </w:rPr>
        <w:t xml:space="preserve"> and </w:t>
      </w:r>
      <w:r w:rsidR="00D11FF9" w:rsidRPr="00532E9E">
        <w:rPr>
          <w:rFonts w:ascii="Times New Roman" w:hAnsi="Times New Roman"/>
          <w:lang w:val="en"/>
        </w:rPr>
        <w:t>2000</w:t>
      </w:r>
      <w:r w:rsidR="00451628" w:rsidRPr="00532E9E">
        <w:rPr>
          <w:rFonts w:ascii="Times New Roman" w:hAnsi="Times New Roman"/>
          <w:lang w:val="en"/>
        </w:rPr>
        <w:t xml:space="preserve">, </w:t>
      </w:r>
      <w:r w:rsidR="00D11FF9" w:rsidRPr="00532E9E">
        <w:rPr>
          <w:rFonts w:ascii="Times New Roman" w:hAnsi="Times New Roman"/>
          <w:lang w:val="en"/>
        </w:rPr>
        <w:t>over 25</w:t>
      </w:r>
      <w:r w:rsidR="00451628" w:rsidRPr="00532E9E">
        <w:rPr>
          <w:rFonts w:ascii="Times New Roman" w:hAnsi="Times New Roman"/>
          <w:lang w:val="en"/>
        </w:rPr>
        <w:t xml:space="preserve">,000 commercial pilots were hired </w:t>
      </w:r>
      <w:r w:rsidR="00D11FF9" w:rsidRPr="00532E9E">
        <w:rPr>
          <w:rFonts w:ascii="Times New Roman" w:hAnsi="Times New Roman"/>
          <w:lang w:val="en"/>
        </w:rPr>
        <w:t xml:space="preserve">by major </w:t>
      </w:r>
      <w:r w:rsidR="006A4E97" w:rsidRPr="00532E9E">
        <w:rPr>
          <w:rFonts w:ascii="Times New Roman" w:hAnsi="Times New Roman"/>
          <w:lang w:val="en"/>
        </w:rPr>
        <w:t xml:space="preserve">US </w:t>
      </w:r>
      <w:r w:rsidR="00D11FF9" w:rsidRPr="00532E9E">
        <w:rPr>
          <w:rFonts w:ascii="Times New Roman" w:hAnsi="Times New Roman"/>
          <w:lang w:val="en"/>
        </w:rPr>
        <w:t>airlines</w:t>
      </w:r>
      <w:r w:rsidR="00AB1E75" w:rsidRPr="00532E9E">
        <w:rPr>
          <w:rFonts w:ascii="Times New Roman" w:hAnsi="Times New Roman"/>
          <w:lang w:val="en"/>
        </w:rPr>
        <w:t xml:space="preserve"> (See Figure </w:t>
      </w:r>
      <w:r w:rsidR="00A66314" w:rsidRPr="00532E9E">
        <w:rPr>
          <w:rFonts w:ascii="Times New Roman" w:hAnsi="Times New Roman"/>
          <w:lang w:val="en"/>
        </w:rPr>
        <w:t>2</w:t>
      </w:r>
      <w:r w:rsidR="00AB1E75" w:rsidRPr="00532E9E">
        <w:rPr>
          <w:rFonts w:ascii="Times New Roman" w:hAnsi="Times New Roman"/>
          <w:lang w:val="en"/>
        </w:rPr>
        <w:t>)</w:t>
      </w:r>
      <w:r w:rsidR="006A4E97" w:rsidRPr="00532E9E">
        <w:rPr>
          <w:rFonts w:ascii="Times New Roman" w:hAnsi="Times New Roman"/>
          <w:lang w:val="en"/>
        </w:rPr>
        <w:t>.</w:t>
      </w:r>
      <w:r w:rsidR="00451628" w:rsidRPr="00532E9E">
        <w:rPr>
          <w:rFonts w:ascii="Times New Roman" w:hAnsi="Times New Roman"/>
          <w:lang w:val="en"/>
        </w:rPr>
        <w:t xml:space="preserve"> This rapid industry expansion exhausted the supply </w:t>
      </w:r>
      <w:r w:rsidR="00D11FF9" w:rsidRPr="00532E9E">
        <w:rPr>
          <w:rFonts w:ascii="Times New Roman" w:hAnsi="Times New Roman"/>
          <w:lang w:val="en"/>
        </w:rPr>
        <w:t xml:space="preserve">of military trained and college educated pilots </w:t>
      </w:r>
      <w:r w:rsidR="00451628" w:rsidRPr="00532E9E">
        <w:rPr>
          <w:rFonts w:ascii="Times New Roman" w:hAnsi="Times New Roman"/>
          <w:lang w:val="en"/>
        </w:rPr>
        <w:t xml:space="preserve">and put younger, less experienced pilots in the cockpit of nearly every US air carrier. </w:t>
      </w:r>
      <w:r w:rsidR="00D11FF9" w:rsidRPr="00532E9E">
        <w:rPr>
          <w:rFonts w:ascii="Times New Roman" w:hAnsi="Times New Roman"/>
          <w:lang w:val="en"/>
        </w:rPr>
        <w:t>A</w:t>
      </w:r>
      <w:r w:rsidR="00451628" w:rsidRPr="00532E9E">
        <w:rPr>
          <w:rFonts w:ascii="Times New Roman" w:hAnsi="Times New Roman"/>
          <w:lang w:val="en"/>
        </w:rPr>
        <w:t xml:space="preserve">irport flight schools sprang up and </w:t>
      </w:r>
      <w:r w:rsidR="00D11FF9" w:rsidRPr="00532E9E">
        <w:rPr>
          <w:rFonts w:ascii="Times New Roman" w:hAnsi="Times New Roman"/>
          <w:lang w:val="en"/>
        </w:rPr>
        <w:t xml:space="preserve">90-day </w:t>
      </w:r>
      <w:r w:rsidR="00451628" w:rsidRPr="00532E9E">
        <w:rPr>
          <w:rFonts w:ascii="Times New Roman" w:hAnsi="Times New Roman"/>
          <w:lang w:val="en"/>
        </w:rPr>
        <w:t>commercial pilot training programs thrived, changing the background and demographics of the professional pilot. It was now possible for someone with</w:t>
      </w:r>
      <w:r w:rsidR="00D11FF9" w:rsidRPr="00532E9E">
        <w:rPr>
          <w:rFonts w:ascii="Times New Roman" w:hAnsi="Times New Roman"/>
          <w:lang w:val="en"/>
        </w:rPr>
        <w:t xml:space="preserve"> no college degree, </w:t>
      </w:r>
      <w:r w:rsidR="00451628" w:rsidRPr="00532E9E">
        <w:rPr>
          <w:rFonts w:ascii="Times New Roman" w:hAnsi="Times New Roman"/>
          <w:lang w:val="en"/>
        </w:rPr>
        <w:t xml:space="preserve">little </w:t>
      </w:r>
      <w:r w:rsidR="00D11FF9" w:rsidRPr="00532E9E">
        <w:rPr>
          <w:rFonts w:ascii="Times New Roman" w:hAnsi="Times New Roman"/>
          <w:lang w:val="en"/>
        </w:rPr>
        <w:t xml:space="preserve">aviation </w:t>
      </w:r>
      <w:r w:rsidR="00451628" w:rsidRPr="00532E9E">
        <w:rPr>
          <w:rFonts w:ascii="Times New Roman" w:hAnsi="Times New Roman"/>
          <w:lang w:val="en"/>
        </w:rPr>
        <w:t xml:space="preserve">experience or proven aptitude, to ‘buy’ </w:t>
      </w:r>
      <w:r w:rsidR="00451628" w:rsidRPr="00532E9E">
        <w:rPr>
          <w:rFonts w:ascii="Times New Roman" w:hAnsi="Times New Roman"/>
          <w:color w:val="000000"/>
        </w:rPr>
        <w:t>accelerated flight training leading to employment as a regional airline copilot</w:t>
      </w:r>
      <w:r w:rsidR="00970552" w:rsidRPr="00532E9E">
        <w:rPr>
          <w:rFonts w:ascii="Times New Roman" w:hAnsi="Times New Roman"/>
          <w:color w:val="000000"/>
        </w:rPr>
        <w:t xml:space="preserve"> </w:t>
      </w:r>
      <w:r w:rsidR="00582D90">
        <w:rPr>
          <w:rFonts w:ascii="Times New Roman" w:hAnsi="Times New Roman"/>
          <w:color w:val="000000"/>
        </w:rPr>
        <w:fldChar w:fldCharType="begin"/>
      </w:r>
      <w:r w:rsidR="003B5DD9">
        <w:rPr>
          <w:rFonts w:ascii="Times New Roman" w:hAnsi="Times New Roman"/>
          <w:color w:val="000000"/>
        </w:rPr>
        <w:instrText xml:space="preserve"> ADDIN EN.CITE &lt;EndNote&gt;&lt;Cite&gt;&lt;Author&gt;Fraher&lt;/Author&gt;&lt;Year&gt;2012&lt;/Year&gt;&lt;RecNum&gt;80&lt;/RecNum&gt;&lt;DisplayText&gt;(Fraher, 2012; Fraher, 2014)&lt;/DisplayText&gt;&lt;record&gt;&lt;rec-number&gt;80&lt;/rec-number&gt;&lt;foreign-keys&gt;&lt;key app="EN" db-id="w0tdrfaatpdwsyexar7p2a5kv0pr20efvzv0" timestamp="1319231116"&gt;80&lt;/key&gt;&lt;/foreign-keys&gt;&lt;ref-type name="Book Section"&gt;5&lt;/ref-type&gt;&lt;contributors&gt;&lt;authors&gt;&lt;author&gt;Fraher, A. L.&lt;/author&gt;&lt;/authors&gt;&lt;secondary-authors&gt;&lt;author&gt;Long, S. &lt;/author&gt;&lt;author&gt;Sievers, B. &lt;/author&gt;&lt;/secondary-authors&gt;&lt;/contributors&gt;&lt;titles&gt;&lt;title&gt;When Profit-Seeking Trumps Safety: The Risks and Opportunities of Liminality in Commercial Aviation in Post-9/11 America.&lt;/title&gt;&lt;secondary-title&gt;Towards a Socioanalysis of Money, Finance and Capitalism: Beneath the Surface of the Financial Industry&lt;/secondary-title&gt;&lt;/titles&gt;&lt;dates&gt;&lt;year&gt;2012&lt;/year&gt;&lt;/dates&gt;&lt;pub-location&gt;New York&lt;/pub-location&gt;&lt;publisher&gt;Routledge&lt;/publisher&gt;&lt;urls&gt;&lt;/urls&gt;&lt;/record&gt;&lt;/Cite&gt;&lt;Cite&gt;&lt;Author&gt;Fraher&lt;/Author&gt;&lt;Year&gt;2014&lt;/Year&gt;&lt;RecNum&gt;1501&lt;/RecNum&gt;&lt;record&gt;&lt;rec-number&gt;1501&lt;/rec-number&gt;&lt;foreign-keys&gt;&lt;key app="EN" db-id="w0tdrfaatpdwsyexar7p2a5kv0pr20efvzv0" timestamp="1396111904"&gt;1501&lt;/key&gt;&lt;/foreign-keys&gt;&lt;ref-type name="Book"&gt;6&lt;/ref-type&gt;&lt;contributors&gt;&lt;authors&gt;&lt;author&gt;Fraher, A. L.&lt;/author&gt;&lt;/authors&gt;&lt;/contributors&gt;&lt;titles&gt;&lt;title&gt;The Next Crash: How Short-Term Profit Seeking Trumps Airline Safety&lt;/title&gt;&lt;/titles&gt;&lt;dates&gt;&lt;year&gt;2014&lt;/year&gt;&lt;/dates&gt;&lt;pub-location&gt;New York&lt;/pub-location&gt;&lt;publisher&gt;Cornell University Press&lt;/publisher&gt;&lt;urls&gt;&lt;/urls&gt;&lt;/record&gt;&lt;/Cite&gt;&lt;/EndNote&gt;</w:instrText>
      </w:r>
      <w:r w:rsidR="00582D90">
        <w:rPr>
          <w:rFonts w:ascii="Times New Roman" w:hAnsi="Times New Roman"/>
          <w:color w:val="000000"/>
        </w:rPr>
        <w:fldChar w:fldCharType="separate"/>
      </w:r>
      <w:r w:rsidR="003B5DD9">
        <w:rPr>
          <w:rFonts w:ascii="Times New Roman" w:hAnsi="Times New Roman"/>
          <w:noProof/>
          <w:color w:val="000000"/>
        </w:rPr>
        <w:t>(</w:t>
      </w:r>
      <w:hyperlink w:anchor="_ENREF_29" w:tooltip="Fraher, 2012 #80" w:history="1">
        <w:r w:rsidR="00E21C04">
          <w:rPr>
            <w:rFonts w:ascii="Times New Roman" w:hAnsi="Times New Roman"/>
            <w:noProof/>
            <w:color w:val="000000"/>
          </w:rPr>
          <w:t>Fraher, 2012</w:t>
        </w:r>
      </w:hyperlink>
      <w:r w:rsidR="003B5DD9">
        <w:rPr>
          <w:rFonts w:ascii="Times New Roman" w:hAnsi="Times New Roman"/>
          <w:noProof/>
          <w:color w:val="000000"/>
        </w:rPr>
        <w:t xml:space="preserve">; </w:t>
      </w:r>
      <w:hyperlink w:anchor="_ENREF_30" w:tooltip="Fraher, 2014 #1501" w:history="1">
        <w:r w:rsidR="00E21C04">
          <w:rPr>
            <w:rFonts w:ascii="Times New Roman" w:hAnsi="Times New Roman"/>
            <w:noProof/>
            <w:color w:val="000000"/>
          </w:rPr>
          <w:t>Fraher, 2014</w:t>
        </w:r>
      </w:hyperlink>
      <w:r w:rsidR="003B5DD9">
        <w:rPr>
          <w:rFonts w:ascii="Times New Roman" w:hAnsi="Times New Roman"/>
          <w:noProof/>
          <w:color w:val="000000"/>
        </w:rPr>
        <w:t>)</w:t>
      </w:r>
      <w:r w:rsidR="00582D90">
        <w:rPr>
          <w:rFonts w:ascii="Times New Roman" w:hAnsi="Times New Roman"/>
          <w:color w:val="000000"/>
        </w:rPr>
        <w:fldChar w:fldCharType="end"/>
      </w:r>
      <w:r w:rsidR="00D11FF9" w:rsidRPr="00532E9E">
        <w:rPr>
          <w:rFonts w:ascii="Times New Roman" w:hAnsi="Times New Roman"/>
          <w:color w:val="000000"/>
        </w:rPr>
        <w:t>.</w:t>
      </w:r>
      <w:r w:rsidR="00171E57" w:rsidRPr="00532E9E">
        <w:rPr>
          <w:rFonts w:ascii="Times New Roman" w:hAnsi="Times New Roman"/>
          <w:color w:val="000000"/>
        </w:rPr>
        <w:t xml:space="preserve"> </w:t>
      </w:r>
    </w:p>
    <w:p w:rsidR="000921B0" w:rsidRPr="00532E9E" w:rsidRDefault="009A364F">
      <w:pPr>
        <w:pStyle w:val="Heading5"/>
        <w:spacing w:line="480" w:lineRule="auto"/>
        <w:rPr>
          <w:rFonts w:ascii="Times New Roman" w:hAnsi="Times New Roman" w:cs="Times New Roman"/>
          <w:lang w:val="en"/>
        </w:rPr>
      </w:pPr>
      <w:r w:rsidRPr="00532E9E">
        <w:rPr>
          <w:rFonts w:ascii="Times New Roman" w:hAnsi="Times New Roman" w:cs="Times New Roman"/>
          <w:color w:val="000000"/>
        </w:rPr>
        <w:t xml:space="preserve">Insert Figure </w:t>
      </w:r>
      <w:r w:rsidR="00A66314" w:rsidRPr="00532E9E">
        <w:rPr>
          <w:rFonts w:ascii="Times New Roman" w:hAnsi="Times New Roman" w:cs="Times New Roman"/>
          <w:color w:val="000000"/>
        </w:rPr>
        <w:t>2</w:t>
      </w:r>
      <w:r w:rsidRPr="00532E9E">
        <w:rPr>
          <w:rFonts w:ascii="Times New Roman" w:hAnsi="Times New Roman" w:cs="Times New Roman"/>
          <w:color w:val="000000"/>
        </w:rPr>
        <w:t xml:space="preserve"> about here</w:t>
      </w:r>
      <w:r w:rsidR="000921B0" w:rsidRPr="00532E9E">
        <w:rPr>
          <w:rFonts w:ascii="Times New Roman" w:hAnsi="Times New Roman" w:cs="Times New Roman"/>
          <w:lang w:val="en"/>
        </w:rPr>
        <w:t>: US Commercial Pilot Employment 1990-2010</w:t>
      </w:r>
    </w:p>
    <w:p w:rsidR="00400AB0" w:rsidRPr="00532E9E" w:rsidRDefault="00AC27A9">
      <w:pPr>
        <w:spacing w:before="100" w:beforeAutospacing="1" w:after="100" w:afterAutospacing="1" w:line="480" w:lineRule="auto"/>
        <w:ind w:firstLine="720"/>
        <w:rPr>
          <w:rFonts w:ascii="Times New Roman" w:hAnsi="Times New Roman"/>
          <w:color w:val="000000"/>
        </w:rPr>
      </w:pPr>
      <w:r w:rsidRPr="00532E9E">
        <w:rPr>
          <w:rFonts w:ascii="Times New Roman" w:hAnsi="Times New Roman"/>
          <w:color w:val="000000"/>
        </w:rPr>
        <w:t xml:space="preserve">The </w:t>
      </w:r>
      <w:r w:rsidR="00171E57" w:rsidRPr="00532E9E">
        <w:rPr>
          <w:rFonts w:ascii="Times New Roman" w:hAnsi="Times New Roman"/>
          <w:color w:val="000000"/>
        </w:rPr>
        <w:t>Air Line Pilots Association (ALPA), the world’s largest pilots’ union, note</w:t>
      </w:r>
      <w:r w:rsidR="002A00AA" w:rsidRPr="00532E9E">
        <w:rPr>
          <w:rFonts w:ascii="Times New Roman" w:hAnsi="Times New Roman"/>
          <w:color w:val="000000"/>
        </w:rPr>
        <w:t>s</w:t>
      </w:r>
      <w:r w:rsidR="00171E57" w:rsidRPr="00532E9E">
        <w:rPr>
          <w:rFonts w:ascii="Times New Roman" w:hAnsi="Times New Roman"/>
          <w:color w:val="000000"/>
        </w:rPr>
        <w:t xml:space="preserve"> </w:t>
      </w:r>
      <w:r w:rsidR="00357F5D" w:rsidRPr="00532E9E">
        <w:rPr>
          <w:rFonts w:ascii="Times New Roman" w:hAnsi="Times New Roman"/>
          <w:color w:val="000000"/>
        </w:rPr>
        <w:t xml:space="preserve">that </w:t>
      </w:r>
      <w:r w:rsidR="00171E57" w:rsidRPr="00532E9E">
        <w:rPr>
          <w:rFonts w:ascii="Times New Roman" w:hAnsi="Times New Roman"/>
          <w:color w:val="000000"/>
        </w:rPr>
        <w:t xml:space="preserve">after 9/11 </w:t>
      </w:r>
      <w:r w:rsidR="00AE716A" w:rsidRPr="00532E9E">
        <w:rPr>
          <w:rFonts w:ascii="Times New Roman" w:hAnsi="Times New Roman"/>
          <w:color w:val="000000"/>
        </w:rPr>
        <w:t xml:space="preserve">major air carriers adopted a new business model that cut costs </w:t>
      </w:r>
      <w:r w:rsidR="00171E57" w:rsidRPr="00532E9E">
        <w:rPr>
          <w:rFonts w:ascii="Times New Roman" w:hAnsi="Times New Roman"/>
          <w:color w:val="000000"/>
        </w:rPr>
        <w:t xml:space="preserve">by parking larger </w:t>
      </w:r>
      <w:r w:rsidR="00AE716A" w:rsidRPr="00532E9E">
        <w:rPr>
          <w:rFonts w:ascii="Times New Roman" w:hAnsi="Times New Roman"/>
          <w:color w:val="000000"/>
        </w:rPr>
        <w:t xml:space="preserve">jets and laying off </w:t>
      </w:r>
      <w:r w:rsidR="00171E57" w:rsidRPr="00532E9E">
        <w:rPr>
          <w:rFonts w:ascii="Times New Roman" w:hAnsi="Times New Roman"/>
          <w:color w:val="000000"/>
        </w:rPr>
        <w:t xml:space="preserve">experienced pilots, shifting flying to </w:t>
      </w:r>
      <w:r w:rsidR="00AE716A" w:rsidRPr="00532E9E">
        <w:rPr>
          <w:rFonts w:ascii="Times New Roman" w:hAnsi="Times New Roman"/>
          <w:color w:val="000000"/>
        </w:rPr>
        <w:t>regional</w:t>
      </w:r>
      <w:r w:rsidR="00171E57" w:rsidRPr="00532E9E">
        <w:rPr>
          <w:rFonts w:ascii="Times New Roman" w:hAnsi="Times New Roman"/>
          <w:color w:val="000000"/>
        </w:rPr>
        <w:t xml:space="preserve"> affiliates</w:t>
      </w:r>
      <w:r w:rsidR="00AE716A" w:rsidRPr="00532E9E">
        <w:rPr>
          <w:rFonts w:ascii="Times New Roman" w:hAnsi="Times New Roman"/>
          <w:color w:val="000000"/>
        </w:rPr>
        <w:t xml:space="preserve"> </w:t>
      </w:r>
      <w:r w:rsidR="00AE716A" w:rsidRPr="00222176">
        <w:rPr>
          <w:rFonts w:ascii="Times New Roman" w:hAnsi="Times New Roman"/>
          <w:color w:val="000000"/>
        </w:rPr>
        <w:fldChar w:fldCharType="begin"/>
      </w:r>
      <w:r w:rsidR="00C60D1E" w:rsidRPr="00532E9E">
        <w:rPr>
          <w:rFonts w:ascii="Times New Roman" w:hAnsi="Times New Roman"/>
          <w:color w:val="000000"/>
        </w:rPr>
        <w:instrText xml:space="preserve"> ADDIN EN.CITE &lt;EndNote&gt;&lt;Cite&gt;&lt;Author&gt;ALPA&lt;/Author&gt;&lt;Year&gt;2009&lt;/Year&gt;&lt;RecNum&gt;1335&lt;/RecNum&gt;&lt;DisplayText&gt;(ALPA, 2009)&lt;/DisplayText&gt;&lt;record&gt;&lt;rec-number&gt;1335&lt;/rec-number&gt;&lt;foreign-keys&gt;&lt;key app="EN" db-id="w0tdrfaatpdwsyexar7p2a5kv0pr20efvzv0" timestamp="1382007731"&gt;1335&lt;/key&gt;&lt;/foreign-keys&gt;&lt;ref-type name="Report"&gt;27&lt;/ref-type&gt;&lt;contributors&gt;&lt;authors&gt;&lt;author&gt;ALPA&lt;/author&gt;&lt;/authors&gt;&lt;/contributors&gt;&lt;titles&gt;&lt;title&gt;Producing a Professional Airline Pilot&lt;/title&gt;&lt;secondary-title&gt;Air Line Pilots Association White Paper&lt;/secondary-title&gt;&lt;/titles&gt;&lt;dates&gt;&lt;year&gt;2009&lt;/year&gt;&lt;/dates&gt;&lt;pub-location&gt;Washington DC&lt;/pub-location&gt;&lt;publisher&gt;Air Line Pilots Association&lt;/publisher&gt;&lt;urls&gt;&lt;/urls&gt;&lt;/record&gt;&lt;/Cite&gt;&lt;/EndNote&gt;</w:instrText>
      </w:r>
      <w:r w:rsidR="00AE716A" w:rsidRPr="00222176">
        <w:rPr>
          <w:rFonts w:ascii="Times New Roman" w:hAnsi="Times New Roman"/>
          <w:color w:val="000000"/>
        </w:rPr>
        <w:fldChar w:fldCharType="separate"/>
      </w:r>
      <w:r w:rsidR="00AE716A" w:rsidRPr="00532E9E">
        <w:rPr>
          <w:rFonts w:ascii="Times New Roman" w:hAnsi="Times New Roman"/>
          <w:noProof/>
          <w:color w:val="000000"/>
        </w:rPr>
        <w:t>(</w:t>
      </w:r>
      <w:hyperlink w:anchor="_ENREF_4" w:tooltip="ALPA, 2009 #1335" w:history="1">
        <w:r w:rsidR="00E21C04" w:rsidRPr="00532E9E">
          <w:rPr>
            <w:rFonts w:ascii="Times New Roman" w:hAnsi="Times New Roman"/>
            <w:noProof/>
            <w:color w:val="000000"/>
          </w:rPr>
          <w:t>ALPA, 2009</w:t>
        </w:r>
      </w:hyperlink>
      <w:r w:rsidR="00AE716A" w:rsidRPr="00532E9E">
        <w:rPr>
          <w:rFonts w:ascii="Times New Roman" w:hAnsi="Times New Roman"/>
          <w:noProof/>
          <w:color w:val="000000"/>
        </w:rPr>
        <w:t>)</w:t>
      </w:r>
      <w:r w:rsidR="00AE716A" w:rsidRPr="00222176">
        <w:rPr>
          <w:rFonts w:ascii="Times New Roman" w:hAnsi="Times New Roman"/>
          <w:color w:val="000000"/>
        </w:rPr>
        <w:fldChar w:fldCharType="end"/>
      </w:r>
      <w:r w:rsidR="00171E57" w:rsidRPr="00532E9E">
        <w:rPr>
          <w:rFonts w:ascii="Times New Roman" w:hAnsi="Times New Roman"/>
          <w:color w:val="000000"/>
        </w:rPr>
        <w:t>.</w:t>
      </w:r>
      <w:r w:rsidR="00AE716A" w:rsidRPr="00532E9E">
        <w:rPr>
          <w:rFonts w:ascii="Times New Roman" w:hAnsi="Times New Roman"/>
          <w:color w:val="000000"/>
        </w:rPr>
        <w:t xml:space="preserve"> </w:t>
      </w:r>
      <w:r w:rsidR="00171E57" w:rsidRPr="00532E9E">
        <w:rPr>
          <w:rFonts w:ascii="Times New Roman" w:hAnsi="Times New Roman"/>
          <w:color w:val="000000"/>
        </w:rPr>
        <w:t xml:space="preserve">For years </w:t>
      </w:r>
      <w:r w:rsidR="000072CE" w:rsidRPr="00532E9E">
        <w:rPr>
          <w:rFonts w:ascii="Times New Roman" w:hAnsi="Times New Roman"/>
          <w:color w:val="000000"/>
        </w:rPr>
        <w:t xml:space="preserve">labour </w:t>
      </w:r>
      <w:r w:rsidR="00171E57" w:rsidRPr="00532E9E">
        <w:rPr>
          <w:rFonts w:ascii="Times New Roman" w:hAnsi="Times New Roman"/>
          <w:color w:val="000000"/>
        </w:rPr>
        <w:t xml:space="preserve">unions like ALPA controlled this </w:t>
      </w:r>
      <w:r w:rsidR="00AE716A" w:rsidRPr="00532E9E">
        <w:rPr>
          <w:rFonts w:ascii="Times New Roman" w:hAnsi="Times New Roman"/>
          <w:color w:val="000000"/>
        </w:rPr>
        <w:t>practice</w:t>
      </w:r>
      <w:r w:rsidR="00171E57" w:rsidRPr="00532E9E">
        <w:rPr>
          <w:rFonts w:ascii="Times New Roman" w:hAnsi="Times New Roman"/>
          <w:color w:val="000000"/>
        </w:rPr>
        <w:t xml:space="preserve"> </w:t>
      </w:r>
      <w:r w:rsidR="00AE716A" w:rsidRPr="00532E9E">
        <w:rPr>
          <w:rFonts w:ascii="Times New Roman" w:hAnsi="Times New Roman"/>
          <w:color w:val="000000"/>
        </w:rPr>
        <w:t>b</w:t>
      </w:r>
      <w:r w:rsidR="00171E57" w:rsidRPr="00532E9E">
        <w:rPr>
          <w:rFonts w:ascii="Times New Roman" w:hAnsi="Times New Roman"/>
          <w:color w:val="000000"/>
        </w:rPr>
        <w:t xml:space="preserve">ut after 9/11, with contracts voided by bankruptcy judges, airline management was free to </w:t>
      </w:r>
      <w:r w:rsidR="00AE716A" w:rsidRPr="00532E9E">
        <w:rPr>
          <w:rFonts w:ascii="Times New Roman" w:hAnsi="Times New Roman"/>
          <w:color w:val="000000"/>
        </w:rPr>
        <w:t xml:space="preserve">outsource and </w:t>
      </w:r>
      <w:r w:rsidR="00171E57" w:rsidRPr="00532E9E">
        <w:rPr>
          <w:rFonts w:ascii="Times New Roman" w:hAnsi="Times New Roman"/>
          <w:color w:val="000000"/>
        </w:rPr>
        <w:t>unions were powerless to intervene</w:t>
      </w:r>
      <w:r w:rsidR="00AE716A" w:rsidRPr="00532E9E">
        <w:rPr>
          <w:rFonts w:ascii="Times New Roman" w:hAnsi="Times New Roman"/>
          <w:color w:val="000000"/>
        </w:rPr>
        <w:t>.</w:t>
      </w:r>
      <w:r w:rsidR="008259F2" w:rsidRPr="00532E9E">
        <w:rPr>
          <w:rFonts w:ascii="Times New Roman" w:hAnsi="Times New Roman"/>
          <w:color w:val="000000"/>
        </w:rPr>
        <w:t xml:space="preserve"> </w:t>
      </w:r>
      <w:hyperlink w:anchor="_ENREF_12" w:tooltip="Blyton, 2001 #1968" w:history="1">
        <w:r w:rsidR="00E21C04" w:rsidRPr="00222176">
          <w:rPr>
            <w:rFonts w:ascii="Times New Roman" w:hAnsi="Times New Roman"/>
            <w:color w:val="000000"/>
          </w:rPr>
          <w:fldChar w:fldCharType="begin">
            <w:fldData xml:space="preserve">PEVuZE5vdGU+PENpdGUgQXV0aG9yWWVhcj0iMSI+PEF1dGhvcj5CbHl0b248L0F1dGhvcj48WWVh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</w:fldData>
          </w:fldChar>
        </w:r>
        <w:r w:rsidR="00E21C04" w:rsidRPr="00532E9E">
          <w:rPr>
            <w:rFonts w:ascii="Times New Roman" w:hAnsi="Times New Roman"/>
            <w:color w:val="000000"/>
          </w:rPr>
          <w:instrText xml:space="preserve"> ADDIN EN.CITE </w:instrText>
        </w:r>
        <w:r w:rsidR="00E21C04" w:rsidRPr="00222176">
          <w:rPr>
            <w:rFonts w:ascii="Times New Roman" w:hAnsi="Times New Roman"/>
            <w:color w:val="000000"/>
          </w:rPr>
          <w:fldChar w:fldCharType="begin">
            <w:fldData xml:space="preserve">PEVuZE5vdGU+PENpdGUgQXV0aG9yWWVhcj0iMSI+PEF1dGhvcj5CbHl0b248L0F1dGhvcj48WWVh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</w:fldData>
          </w:fldChar>
        </w:r>
        <w:r w:rsidR="00E21C04" w:rsidRPr="00532E9E">
          <w:rPr>
            <w:rFonts w:ascii="Times New Roman" w:hAnsi="Times New Roman"/>
            <w:color w:val="000000"/>
          </w:rPr>
          <w:instrText xml:space="preserve"> ADDIN EN.CITE.DATA </w:instrText>
        </w:r>
        <w:r w:rsidR="00E21C04" w:rsidRPr="00222176">
          <w:rPr>
            <w:rFonts w:ascii="Times New Roman" w:hAnsi="Times New Roman"/>
            <w:color w:val="000000"/>
          </w:rPr>
        </w:r>
        <w:r w:rsidR="00E21C04" w:rsidRPr="00222176">
          <w:rPr>
            <w:rFonts w:ascii="Times New Roman" w:hAnsi="Times New Roman"/>
            <w:color w:val="000000"/>
          </w:rPr>
          <w:fldChar w:fldCharType="end"/>
        </w:r>
        <w:r w:rsidR="00E21C04" w:rsidRPr="00222176">
          <w:rPr>
            <w:rFonts w:ascii="Times New Roman" w:hAnsi="Times New Roman"/>
            <w:color w:val="000000"/>
          </w:rPr>
        </w:r>
        <w:r w:rsidR="00E21C04" w:rsidRPr="00222176">
          <w:rPr>
            <w:rFonts w:ascii="Times New Roman" w:hAnsi="Times New Roman"/>
            <w:color w:val="000000"/>
          </w:rPr>
          <w:fldChar w:fldCharType="separate"/>
        </w:r>
        <w:r w:rsidR="00E21C04" w:rsidRPr="00532E9E">
          <w:rPr>
            <w:rFonts w:ascii="Times New Roman" w:hAnsi="Times New Roman"/>
            <w:noProof/>
            <w:color w:val="000000"/>
          </w:rPr>
          <w:t>Blyton et al. (2001)</w:t>
        </w:r>
        <w:r w:rsidR="00E21C04" w:rsidRPr="00222176">
          <w:rPr>
            <w:rFonts w:ascii="Times New Roman" w:hAnsi="Times New Roman"/>
            <w:color w:val="000000"/>
          </w:rPr>
          <w:fldChar w:fldCharType="end"/>
        </w:r>
      </w:hyperlink>
      <w:r w:rsidR="004E59AE" w:rsidRPr="00532E9E">
        <w:rPr>
          <w:rFonts w:ascii="Times New Roman" w:hAnsi="Times New Roman"/>
          <w:color w:val="000000"/>
        </w:rPr>
        <w:t xml:space="preserve"> observe that it is particularly difficult for aviation unions to protect their members’ </w:t>
      </w:r>
      <w:r w:rsidR="003B58F3" w:rsidRPr="00532E9E">
        <w:rPr>
          <w:rFonts w:ascii="Times New Roman" w:hAnsi="Times New Roman"/>
          <w:color w:val="000000"/>
        </w:rPr>
        <w:t xml:space="preserve">interests </w:t>
      </w:r>
      <w:r w:rsidR="004E59AE" w:rsidRPr="00532E9E">
        <w:rPr>
          <w:rFonts w:ascii="Times New Roman" w:hAnsi="Times New Roman"/>
          <w:color w:val="000000"/>
        </w:rPr>
        <w:t xml:space="preserve">when faced with the threat </w:t>
      </w:r>
      <w:r w:rsidR="003B58F3" w:rsidRPr="00532E9E">
        <w:rPr>
          <w:rFonts w:ascii="Times New Roman" w:hAnsi="Times New Roman"/>
          <w:color w:val="000000"/>
        </w:rPr>
        <w:t>of outsourcing</w:t>
      </w:r>
      <w:r w:rsidR="004E59AE" w:rsidRPr="00532E9E">
        <w:rPr>
          <w:rFonts w:ascii="Times New Roman" w:hAnsi="Times New Roman"/>
          <w:color w:val="000000"/>
        </w:rPr>
        <w:t>.</w:t>
      </w:r>
      <w:r w:rsidR="003B58F3" w:rsidRPr="00532E9E">
        <w:rPr>
          <w:rFonts w:ascii="Times New Roman" w:hAnsi="Times New Roman"/>
          <w:color w:val="000000"/>
        </w:rPr>
        <w:t xml:space="preserve"> As a result, well-paid major airline pilot jobs disappeared </w:t>
      </w:r>
      <w:r w:rsidR="000072CE" w:rsidRPr="00532E9E">
        <w:rPr>
          <w:rFonts w:ascii="Times New Roman" w:hAnsi="Times New Roman"/>
          <w:color w:val="000000"/>
        </w:rPr>
        <w:t xml:space="preserve">post-9/11 </w:t>
      </w:r>
      <w:r w:rsidR="003B58F3" w:rsidRPr="00532E9E">
        <w:rPr>
          <w:rFonts w:ascii="Times New Roman" w:hAnsi="Times New Roman"/>
          <w:color w:val="000000"/>
        </w:rPr>
        <w:t xml:space="preserve">and low-paid regional pilot jobs expanded. </w:t>
      </w:r>
      <w:r w:rsidR="00F8052C" w:rsidRPr="00532E9E">
        <w:rPr>
          <w:rFonts w:ascii="Times New Roman" w:hAnsi="Times New Roman"/>
          <w:color w:val="000000"/>
        </w:rPr>
        <w:t xml:space="preserve">Perhaps </w:t>
      </w:r>
      <w:r w:rsidR="00400AB0" w:rsidRPr="00532E9E">
        <w:rPr>
          <w:rFonts w:ascii="Times New Roman" w:hAnsi="Times New Roman"/>
          <w:color w:val="000000"/>
        </w:rPr>
        <w:t xml:space="preserve">Captain Chesley ‘Sully’ </w:t>
      </w:r>
      <w:hyperlink w:anchor="_ENREF_62" w:tooltip="Sullenberger, 2009 #1962" w:history="1">
        <w:r w:rsidR="00E21C04" w:rsidRPr="00222176">
          <w:rPr>
            <w:rFonts w:ascii="Times New Roman" w:hAnsi="Times New Roman"/>
            <w:color w:val="000000"/>
          </w:rPr>
          <w:fldChar w:fldCharType="begin"/>
        </w:r>
        <w:r w:rsidR="00E21C04" w:rsidRPr="00532E9E">
          <w:rPr>
            <w:rFonts w:ascii="Times New Roman" w:hAnsi="Times New Roman"/>
            <w:color w:val="000000"/>
          </w:rPr>
          <w:instrText xml:space="preserve"> ADDIN EN.CITE &lt;EndNote&gt;&lt;Cite AuthorYear="1"&gt;&lt;Author&gt;Sullenberger&lt;/Author&gt;&lt;Year&gt;2009&lt;/Year&gt;&lt;RecNum&gt;1962&lt;/RecNum&gt;&lt;DisplayText&gt;Sullenberger (2009)&lt;/DisplayText&gt;&lt;record&gt;&lt;rec-number&gt;1962&lt;/rec-number&gt;&lt;foreign-keys&gt;&lt;key app="EN" db-id="w0tdrfaatpdwsyexar7p2a5kv0pr20efvzv0" timestamp="1436126376"&gt;1962&lt;/key&gt;&lt;/foreign-keys&gt;&lt;ref-type name="Government Document"&gt;46&lt;/ref-type&gt;&lt;contributors&gt;&lt;authors&gt;&lt;author&gt;Sullenberger, C. B.&lt;/author&gt;&lt;/authors&gt;&lt;secondary-authors&gt;&lt;author&gt;United States House of Representatives&lt;/author&gt;&lt;/secondary-authors&gt;&lt;/contributors&gt;&lt;titles&gt;&lt;title&gt;Statement before the Subcommittee on Aviation Committee on Transportation and Infrastructure &lt;/title&gt;&lt;/titles&gt;&lt;dates&gt;&lt;year&gt;2009&lt;/year&gt;&lt;/dates&gt;&lt;pub-location&gt;Washington DC&lt;/pub-location&gt;&lt;urls&gt;&lt;/urls&gt;&lt;/record&gt;&lt;/Cite&gt;&lt;/EndNote&gt;</w:instrText>
        </w:r>
        <w:r w:rsidR="00E21C04" w:rsidRPr="00222176">
          <w:rPr>
            <w:rFonts w:ascii="Times New Roman" w:hAnsi="Times New Roman"/>
            <w:color w:val="000000"/>
          </w:rPr>
          <w:fldChar w:fldCharType="separate"/>
        </w:r>
        <w:r w:rsidR="00E21C04" w:rsidRPr="00532E9E">
          <w:rPr>
            <w:rFonts w:ascii="Times New Roman" w:hAnsi="Times New Roman"/>
            <w:noProof/>
            <w:color w:val="000000"/>
          </w:rPr>
          <w:t>Sullenberger (2009)</w:t>
        </w:r>
        <w:r w:rsidR="00E21C04" w:rsidRPr="00222176">
          <w:rPr>
            <w:rFonts w:ascii="Times New Roman" w:hAnsi="Times New Roman"/>
            <w:color w:val="000000"/>
          </w:rPr>
          <w:fldChar w:fldCharType="end"/>
        </w:r>
      </w:hyperlink>
      <w:r w:rsidR="00F8052C" w:rsidRPr="00532E9E">
        <w:rPr>
          <w:rFonts w:ascii="Times New Roman" w:hAnsi="Times New Roman"/>
          <w:color w:val="000000"/>
        </w:rPr>
        <w:t xml:space="preserve"> said it best </w:t>
      </w:r>
      <w:r w:rsidR="00400AB0" w:rsidRPr="00532E9E">
        <w:rPr>
          <w:rFonts w:ascii="Times New Roman" w:hAnsi="Times New Roman"/>
          <w:color w:val="000000"/>
        </w:rPr>
        <w:t>when he spoke to Congress</w:t>
      </w:r>
      <w:r w:rsidR="00F8052C" w:rsidRPr="00532E9E">
        <w:rPr>
          <w:rFonts w:ascii="Times New Roman" w:hAnsi="Times New Roman"/>
          <w:color w:val="000000"/>
        </w:rPr>
        <w:t xml:space="preserve"> after his </w:t>
      </w:r>
      <w:r w:rsidR="00174C18" w:rsidRPr="00532E9E">
        <w:rPr>
          <w:rFonts w:ascii="Times New Roman" w:hAnsi="Times New Roman"/>
          <w:color w:val="000000"/>
        </w:rPr>
        <w:t xml:space="preserve">dramatic </w:t>
      </w:r>
      <w:r w:rsidR="00F8052C" w:rsidRPr="00532E9E">
        <w:rPr>
          <w:rFonts w:ascii="Times New Roman" w:hAnsi="Times New Roman"/>
          <w:color w:val="000000"/>
        </w:rPr>
        <w:t>Hudson River landing</w:t>
      </w:r>
      <w:r w:rsidR="00400AB0" w:rsidRPr="00532E9E">
        <w:rPr>
          <w:rFonts w:ascii="Times New Roman" w:hAnsi="Times New Roman"/>
          <w:color w:val="000000"/>
        </w:rPr>
        <w:t xml:space="preserve">: “While I love my profession, I do not like what has happened to it.” </w:t>
      </w:r>
      <w:r w:rsidR="002A00AA" w:rsidRPr="00532E9E">
        <w:rPr>
          <w:rFonts w:ascii="Times New Roman" w:hAnsi="Times New Roman"/>
          <w:color w:val="000000"/>
        </w:rPr>
        <w:t xml:space="preserve">Blaming </w:t>
      </w:r>
      <w:r w:rsidR="00400AB0" w:rsidRPr="00532E9E">
        <w:rPr>
          <w:rFonts w:ascii="Times New Roman" w:hAnsi="Times New Roman"/>
          <w:color w:val="000000"/>
        </w:rPr>
        <w:t xml:space="preserve">“revolving door management teams who have used airline employees as an ATM”, </w:t>
      </w:r>
      <w:r w:rsidR="00AB1E75" w:rsidRPr="00532E9E">
        <w:rPr>
          <w:rFonts w:ascii="Times New Roman" w:hAnsi="Times New Roman"/>
          <w:color w:val="000000"/>
        </w:rPr>
        <w:t>Capt</w:t>
      </w:r>
      <w:r w:rsidR="003B5DD9">
        <w:rPr>
          <w:rFonts w:ascii="Times New Roman" w:hAnsi="Times New Roman"/>
          <w:color w:val="000000"/>
        </w:rPr>
        <w:t>ain</w:t>
      </w:r>
      <w:r w:rsidR="00AB1E75" w:rsidRPr="00532E9E">
        <w:rPr>
          <w:rFonts w:ascii="Times New Roman" w:hAnsi="Times New Roman"/>
          <w:color w:val="000000"/>
        </w:rPr>
        <w:t xml:space="preserve"> Sully </w:t>
      </w:r>
      <w:r w:rsidR="00400AB0" w:rsidRPr="00532E9E">
        <w:rPr>
          <w:rFonts w:ascii="Times New Roman" w:hAnsi="Times New Roman"/>
          <w:color w:val="000000"/>
        </w:rPr>
        <w:t xml:space="preserve">concluded, “I do not know a single professional airline pilot who wants his or her children to follow in their footsteps.” </w:t>
      </w:r>
    </w:p>
    <w:p w:rsidR="007B44C5" w:rsidRPr="00532E9E" w:rsidRDefault="00214AAD">
      <w:pPr>
        <w:pStyle w:val="Heading1"/>
        <w:spacing w:line="480" w:lineRule="auto"/>
        <w:rPr>
          <w:rFonts w:ascii="Times New Roman" w:hAnsi="Times New Roman" w:cs="Times New Roman"/>
          <w:szCs w:val="24"/>
        </w:rPr>
      </w:pPr>
      <w:r w:rsidRPr="00532E9E">
        <w:rPr>
          <w:rFonts w:ascii="Times New Roman" w:hAnsi="Times New Roman" w:cs="Times New Roman"/>
          <w:szCs w:val="24"/>
        </w:rPr>
        <w:t xml:space="preserve">RESEARCH </w:t>
      </w:r>
      <w:r w:rsidR="007B44C5" w:rsidRPr="00532E9E">
        <w:rPr>
          <w:rFonts w:ascii="Times New Roman" w:hAnsi="Times New Roman" w:cs="Times New Roman"/>
          <w:szCs w:val="24"/>
        </w:rPr>
        <w:t>METHOD</w:t>
      </w:r>
      <w:r w:rsidRPr="00532E9E">
        <w:rPr>
          <w:rFonts w:ascii="Times New Roman" w:hAnsi="Times New Roman" w:cs="Times New Roman"/>
          <w:szCs w:val="24"/>
        </w:rPr>
        <w:t>S</w:t>
      </w:r>
      <w:r w:rsidR="0014511D" w:rsidRPr="00532E9E">
        <w:rPr>
          <w:rFonts w:ascii="Times New Roman" w:hAnsi="Times New Roman" w:cs="Times New Roman"/>
          <w:szCs w:val="24"/>
        </w:rPr>
        <w:t xml:space="preserve"> </w:t>
      </w:r>
    </w:p>
    <w:p w:rsidR="002E2719" w:rsidRPr="00532E9E" w:rsidRDefault="001A763F">
      <w:pPr>
        <w:spacing w:line="480" w:lineRule="auto"/>
        <w:rPr>
          <w:rFonts w:ascii="Times New Roman" w:hAnsi="Times New Roman"/>
          <w:color w:val="000000"/>
        </w:rPr>
      </w:pPr>
      <w:r w:rsidRPr="00532E9E">
        <w:rPr>
          <w:rFonts w:ascii="Times New Roman" w:hAnsi="Times New Roman"/>
        </w:rPr>
        <w:t>Th</w:t>
      </w:r>
      <w:r w:rsidR="00F97DB9" w:rsidRPr="00532E9E">
        <w:rPr>
          <w:rFonts w:ascii="Times New Roman" w:hAnsi="Times New Roman"/>
        </w:rPr>
        <w:t>e present</w:t>
      </w:r>
      <w:r w:rsidRPr="00532E9E">
        <w:rPr>
          <w:rFonts w:ascii="Times New Roman" w:hAnsi="Times New Roman"/>
        </w:rPr>
        <w:t xml:space="preserve"> </w:t>
      </w:r>
      <w:r w:rsidR="00F1308B" w:rsidRPr="00532E9E">
        <w:rPr>
          <w:rFonts w:ascii="Times New Roman" w:hAnsi="Times New Roman"/>
        </w:rPr>
        <w:t xml:space="preserve">qualitative </w:t>
      </w:r>
      <w:r w:rsidRPr="00532E9E">
        <w:rPr>
          <w:rFonts w:ascii="Times New Roman" w:hAnsi="Times New Roman"/>
        </w:rPr>
        <w:t xml:space="preserve">study </w:t>
      </w:r>
      <w:r w:rsidR="00F1308B" w:rsidRPr="00532E9E">
        <w:rPr>
          <w:rFonts w:ascii="Times New Roman" w:hAnsi="Times New Roman"/>
        </w:rPr>
        <w:t xml:space="preserve">is based on empirical materials </w:t>
      </w:r>
      <w:r w:rsidR="00566D7D" w:rsidRPr="00532E9E">
        <w:rPr>
          <w:rFonts w:ascii="Times New Roman" w:hAnsi="Times New Roman"/>
        </w:rPr>
        <w:t xml:space="preserve">collected </w:t>
      </w:r>
      <w:r w:rsidR="009C3EB1" w:rsidRPr="00532E9E">
        <w:rPr>
          <w:rFonts w:ascii="Times New Roman" w:hAnsi="Times New Roman"/>
          <w:color w:val="000000"/>
        </w:rPr>
        <w:t xml:space="preserve">between September 2010 and July 2011 for research </w:t>
      </w:r>
      <w:r w:rsidR="000072CE" w:rsidRPr="00532E9E">
        <w:rPr>
          <w:rFonts w:ascii="Times New Roman" w:hAnsi="Times New Roman"/>
          <w:color w:val="000000"/>
        </w:rPr>
        <w:t xml:space="preserve">investigating </w:t>
      </w:r>
      <w:r w:rsidR="009C3EB1" w:rsidRPr="00532E9E">
        <w:rPr>
          <w:rFonts w:ascii="Times New Roman" w:hAnsi="Times New Roman"/>
          <w:color w:val="000000"/>
        </w:rPr>
        <w:t xml:space="preserve">the </w:t>
      </w:r>
      <w:r w:rsidR="00D108CF" w:rsidRPr="00532E9E">
        <w:rPr>
          <w:rFonts w:ascii="Times New Roman" w:hAnsi="Times New Roman"/>
          <w:color w:val="000000"/>
        </w:rPr>
        <w:t xml:space="preserve">US </w:t>
      </w:r>
      <w:r w:rsidR="004D6A3C" w:rsidRPr="00532E9E">
        <w:rPr>
          <w:rFonts w:ascii="Times New Roman" w:hAnsi="Times New Roman"/>
          <w:color w:val="000000"/>
        </w:rPr>
        <w:t>airline industry</w:t>
      </w:r>
      <w:r w:rsidR="00FC4917" w:rsidRPr="00532E9E">
        <w:rPr>
          <w:rFonts w:ascii="Times New Roman" w:hAnsi="Times New Roman"/>
          <w:color w:val="000000"/>
        </w:rPr>
        <w:t xml:space="preserve">. </w:t>
      </w:r>
      <w:r w:rsidR="00F1308B" w:rsidRPr="00532E9E">
        <w:rPr>
          <w:rFonts w:ascii="Times New Roman" w:hAnsi="Times New Roman"/>
          <w:color w:val="000000"/>
        </w:rPr>
        <w:t>S</w:t>
      </w:r>
      <w:r w:rsidR="00FC4917" w:rsidRPr="00532E9E">
        <w:rPr>
          <w:rFonts w:ascii="Times New Roman" w:hAnsi="Times New Roman"/>
          <w:color w:val="000000"/>
        </w:rPr>
        <w:t>tudy participants (N=127)</w:t>
      </w:r>
      <w:r w:rsidR="000072CE" w:rsidRPr="00532E9E">
        <w:rPr>
          <w:rFonts w:ascii="Times New Roman" w:hAnsi="Times New Roman"/>
          <w:color w:val="000000"/>
        </w:rPr>
        <w:t>, all captains and copilots at US airlines,</w:t>
      </w:r>
      <w:r w:rsidR="00FC4917" w:rsidRPr="00532E9E">
        <w:rPr>
          <w:rFonts w:ascii="Times New Roman" w:hAnsi="Times New Roman"/>
          <w:color w:val="000000"/>
        </w:rPr>
        <w:t xml:space="preserve"> re</w:t>
      </w:r>
      <w:r w:rsidR="00D108CF" w:rsidRPr="00532E9E">
        <w:rPr>
          <w:rFonts w:ascii="Times New Roman" w:hAnsi="Times New Roman"/>
          <w:color w:val="000000"/>
        </w:rPr>
        <w:t xml:space="preserve">sponded </w:t>
      </w:r>
      <w:r w:rsidR="009C3EB1" w:rsidRPr="00532E9E">
        <w:rPr>
          <w:rFonts w:ascii="Times New Roman" w:hAnsi="Times New Roman"/>
          <w:color w:val="000000"/>
        </w:rPr>
        <w:t xml:space="preserve">to </w:t>
      </w:r>
      <w:r w:rsidR="00FC4917" w:rsidRPr="00532E9E">
        <w:rPr>
          <w:rFonts w:ascii="Times New Roman" w:hAnsi="Times New Roman"/>
          <w:color w:val="000000"/>
        </w:rPr>
        <w:t xml:space="preserve">an online </w:t>
      </w:r>
      <w:r w:rsidR="005B394E" w:rsidRPr="00532E9E">
        <w:rPr>
          <w:rFonts w:ascii="Times New Roman" w:hAnsi="Times New Roman"/>
          <w:color w:val="000000"/>
        </w:rPr>
        <w:t>labour</w:t>
      </w:r>
      <w:r w:rsidR="00FC4917" w:rsidRPr="00532E9E">
        <w:rPr>
          <w:rFonts w:ascii="Times New Roman" w:hAnsi="Times New Roman"/>
          <w:color w:val="000000"/>
        </w:rPr>
        <w:t xml:space="preserve"> union forum inviting them to complete a web-based </w:t>
      </w:r>
      <w:r w:rsidR="00D108CF" w:rsidRPr="00532E9E">
        <w:rPr>
          <w:rFonts w:ascii="Times New Roman" w:hAnsi="Times New Roman"/>
          <w:color w:val="000000"/>
        </w:rPr>
        <w:t>questionnaire</w:t>
      </w:r>
      <w:r w:rsidR="00FC4917" w:rsidRPr="00532E9E">
        <w:rPr>
          <w:rFonts w:ascii="Times New Roman" w:hAnsi="Times New Roman"/>
          <w:color w:val="000000"/>
        </w:rPr>
        <w:t xml:space="preserve">. The </w:t>
      </w:r>
      <w:r w:rsidR="00D108CF" w:rsidRPr="00532E9E">
        <w:rPr>
          <w:rFonts w:ascii="Times New Roman" w:hAnsi="Times New Roman"/>
          <w:color w:val="000000"/>
        </w:rPr>
        <w:t xml:space="preserve">survey </w:t>
      </w:r>
      <w:r w:rsidR="00FC4917" w:rsidRPr="00532E9E">
        <w:rPr>
          <w:rFonts w:ascii="Times New Roman" w:hAnsi="Times New Roman"/>
          <w:color w:val="000000"/>
        </w:rPr>
        <w:t>asked ten aviation work-related questions, ten Likert scaled safety-related questions, and five open-ended questions</w:t>
      </w:r>
      <w:r w:rsidR="00214AAD" w:rsidRPr="00532E9E">
        <w:rPr>
          <w:rFonts w:ascii="Times New Roman" w:hAnsi="Times New Roman"/>
          <w:color w:val="000000"/>
        </w:rPr>
        <w:t xml:space="preserve">. </w:t>
      </w:r>
      <w:r w:rsidR="005C148C" w:rsidRPr="00532E9E">
        <w:rPr>
          <w:rFonts w:ascii="Times New Roman" w:hAnsi="Times New Roman"/>
          <w:color w:val="000000"/>
        </w:rPr>
        <w:t xml:space="preserve">During this </w:t>
      </w:r>
      <w:r w:rsidR="00214AAD" w:rsidRPr="00532E9E">
        <w:rPr>
          <w:rFonts w:ascii="Times New Roman" w:hAnsi="Times New Roman"/>
          <w:color w:val="000000"/>
        </w:rPr>
        <w:t xml:space="preserve">early </w:t>
      </w:r>
      <w:r w:rsidR="005C148C" w:rsidRPr="00532E9E">
        <w:rPr>
          <w:rFonts w:ascii="Times New Roman" w:hAnsi="Times New Roman"/>
          <w:color w:val="000000"/>
        </w:rPr>
        <w:t xml:space="preserve">research </w:t>
      </w:r>
      <w:r w:rsidR="00334D4E" w:rsidRPr="00532E9E">
        <w:rPr>
          <w:rFonts w:ascii="Times New Roman" w:hAnsi="Times New Roman"/>
          <w:color w:val="000000"/>
        </w:rPr>
        <w:t xml:space="preserve">stage, the </w:t>
      </w:r>
      <w:r w:rsidR="00214AAD" w:rsidRPr="00532E9E">
        <w:rPr>
          <w:rFonts w:ascii="Times New Roman" w:hAnsi="Times New Roman"/>
          <w:color w:val="000000"/>
        </w:rPr>
        <w:t xml:space="preserve">aim was not to </w:t>
      </w:r>
      <w:r w:rsidR="00334D4E" w:rsidRPr="00532E9E">
        <w:rPr>
          <w:rFonts w:ascii="Times New Roman" w:hAnsi="Times New Roman"/>
          <w:color w:val="000000"/>
        </w:rPr>
        <w:t>investigat</w:t>
      </w:r>
      <w:r w:rsidR="00214AAD" w:rsidRPr="00532E9E">
        <w:rPr>
          <w:rFonts w:ascii="Times New Roman" w:hAnsi="Times New Roman"/>
          <w:color w:val="000000"/>
        </w:rPr>
        <w:t>e</w:t>
      </w:r>
      <w:r w:rsidR="00710D7B" w:rsidRPr="00532E9E">
        <w:rPr>
          <w:rFonts w:ascii="Times New Roman" w:hAnsi="Times New Roman"/>
          <w:color w:val="000000"/>
        </w:rPr>
        <w:t xml:space="preserve"> </w:t>
      </w:r>
      <w:r w:rsidR="00D108CF" w:rsidRPr="00532E9E">
        <w:rPr>
          <w:rFonts w:ascii="Times New Roman" w:hAnsi="Times New Roman"/>
          <w:color w:val="000000"/>
        </w:rPr>
        <w:t xml:space="preserve">the </w:t>
      </w:r>
      <w:r w:rsidR="00710D7B" w:rsidRPr="00532E9E">
        <w:rPr>
          <w:rFonts w:ascii="Times New Roman" w:hAnsi="Times New Roman"/>
          <w:color w:val="000000"/>
        </w:rPr>
        <w:t>deprofessionalisation</w:t>
      </w:r>
      <w:r w:rsidR="00D108CF" w:rsidRPr="00532E9E">
        <w:rPr>
          <w:rFonts w:ascii="Times New Roman" w:hAnsi="Times New Roman"/>
          <w:color w:val="000000"/>
        </w:rPr>
        <w:t xml:space="preserve"> </w:t>
      </w:r>
      <w:r w:rsidR="00E92B14" w:rsidRPr="00532E9E">
        <w:rPr>
          <w:rFonts w:ascii="Times New Roman" w:hAnsi="Times New Roman"/>
          <w:color w:val="000000"/>
        </w:rPr>
        <w:t xml:space="preserve">and intensification </w:t>
      </w:r>
      <w:r w:rsidR="00D108CF" w:rsidRPr="00532E9E">
        <w:rPr>
          <w:rFonts w:ascii="Times New Roman" w:hAnsi="Times New Roman"/>
          <w:color w:val="000000"/>
        </w:rPr>
        <w:t xml:space="preserve">of </w:t>
      </w:r>
      <w:r w:rsidR="00E92B14" w:rsidRPr="00532E9E">
        <w:rPr>
          <w:rFonts w:ascii="Times New Roman" w:hAnsi="Times New Roman"/>
          <w:color w:val="000000"/>
        </w:rPr>
        <w:t>pilot</w:t>
      </w:r>
      <w:r w:rsidR="00D108CF" w:rsidRPr="00532E9E">
        <w:rPr>
          <w:rFonts w:ascii="Times New Roman" w:hAnsi="Times New Roman"/>
          <w:color w:val="000000"/>
        </w:rPr>
        <w:t xml:space="preserve"> work</w:t>
      </w:r>
      <w:r w:rsidR="00214AAD" w:rsidRPr="00532E9E">
        <w:rPr>
          <w:rFonts w:ascii="Times New Roman" w:hAnsi="Times New Roman"/>
          <w:color w:val="000000"/>
        </w:rPr>
        <w:t xml:space="preserve">, per se, but rather to surface context-specific changes airline pilots’ experienced during post-9/11 industry restructuring. </w:t>
      </w:r>
      <w:r w:rsidR="002E2719" w:rsidRPr="00532E9E">
        <w:rPr>
          <w:rFonts w:ascii="Times New Roman" w:hAnsi="Times New Roman"/>
          <w:color w:val="000000"/>
        </w:rPr>
        <w:tab/>
      </w:r>
    </w:p>
    <w:p w:rsidR="005C148C" w:rsidRPr="00532E9E" w:rsidRDefault="00FC4917">
      <w:pPr>
        <w:spacing w:line="480" w:lineRule="auto"/>
        <w:ind w:firstLine="720"/>
        <w:rPr>
          <w:rFonts w:ascii="Times New Roman" w:hAnsi="Times New Roman"/>
          <w:color w:val="000000"/>
        </w:rPr>
      </w:pPr>
      <w:r w:rsidRPr="00532E9E">
        <w:rPr>
          <w:rFonts w:ascii="Times New Roman" w:hAnsi="Times New Roman"/>
          <w:color w:val="000000"/>
        </w:rPr>
        <w:t>The last survey question asked respondents to provide an email address if they were willing to participate in a follow-on interview. Seventy two pilots (57%) volunteered to be interviewed, of those</w:t>
      </w:r>
      <w:r w:rsidR="00E21C04">
        <w:rPr>
          <w:rFonts w:ascii="Times New Roman" w:hAnsi="Times New Roman"/>
          <w:color w:val="000000"/>
        </w:rPr>
        <w:t xml:space="preserve"> volunteers</w:t>
      </w:r>
      <w:r w:rsidR="00710D7B" w:rsidRPr="00532E9E">
        <w:rPr>
          <w:rFonts w:ascii="Times New Roman" w:hAnsi="Times New Roman"/>
          <w:color w:val="000000"/>
        </w:rPr>
        <w:t>,</w:t>
      </w:r>
      <w:r w:rsidRPr="00532E9E">
        <w:rPr>
          <w:rFonts w:ascii="Times New Roman" w:hAnsi="Times New Roman"/>
          <w:color w:val="000000"/>
        </w:rPr>
        <w:t xml:space="preserve"> thirty three </w:t>
      </w:r>
      <w:r w:rsidR="00E21C04">
        <w:rPr>
          <w:rFonts w:ascii="Times New Roman" w:hAnsi="Times New Roman"/>
          <w:color w:val="000000"/>
        </w:rPr>
        <w:t xml:space="preserve">pilots </w:t>
      </w:r>
      <w:r w:rsidR="00334D4E" w:rsidRPr="00532E9E">
        <w:rPr>
          <w:rFonts w:ascii="Times New Roman" w:hAnsi="Times New Roman"/>
          <w:color w:val="000000"/>
        </w:rPr>
        <w:t xml:space="preserve">were available during the </w:t>
      </w:r>
      <w:r w:rsidR="00F1308B" w:rsidRPr="00532E9E">
        <w:rPr>
          <w:rFonts w:ascii="Times New Roman" w:hAnsi="Times New Roman"/>
          <w:color w:val="000000"/>
        </w:rPr>
        <w:t xml:space="preserve">designated </w:t>
      </w:r>
      <w:r w:rsidR="00334D4E" w:rsidRPr="00532E9E">
        <w:rPr>
          <w:rFonts w:ascii="Times New Roman" w:hAnsi="Times New Roman"/>
          <w:color w:val="000000"/>
        </w:rPr>
        <w:t xml:space="preserve">timeframe and </w:t>
      </w:r>
      <w:r w:rsidRPr="00532E9E">
        <w:rPr>
          <w:rFonts w:ascii="Times New Roman" w:hAnsi="Times New Roman"/>
          <w:color w:val="000000"/>
        </w:rPr>
        <w:t>complete</w:t>
      </w:r>
      <w:r w:rsidR="00D108CF" w:rsidRPr="00532E9E">
        <w:rPr>
          <w:rFonts w:ascii="Times New Roman" w:hAnsi="Times New Roman"/>
          <w:color w:val="000000"/>
        </w:rPr>
        <w:t>d</w:t>
      </w:r>
      <w:r w:rsidRPr="00532E9E">
        <w:rPr>
          <w:rFonts w:ascii="Times New Roman" w:hAnsi="Times New Roman"/>
          <w:color w:val="000000"/>
        </w:rPr>
        <w:t xml:space="preserve"> a semi-structured interview</w:t>
      </w:r>
      <w:r w:rsidR="00970552" w:rsidRPr="00532E9E">
        <w:rPr>
          <w:rFonts w:ascii="Times New Roman" w:hAnsi="Times New Roman"/>
          <w:color w:val="000000"/>
        </w:rPr>
        <w:t>. Ten pilots were interviewed a second time</w:t>
      </w:r>
      <w:r w:rsidR="002E2719" w:rsidRPr="00532E9E">
        <w:rPr>
          <w:rFonts w:ascii="Times New Roman" w:hAnsi="Times New Roman"/>
          <w:color w:val="000000"/>
        </w:rPr>
        <w:t xml:space="preserve"> for a total of forty three interviews</w:t>
      </w:r>
      <w:r w:rsidRPr="00532E9E">
        <w:rPr>
          <w:rFonts w:ascii="Times New Roman" w:hAnsi="Times New Roman"/>
          <w:color w:val="000000"/>
        </w:rPr>
        <w:t xml:space="preserve">. </w:t>
      </w:r>
      <w:r w:rsidR="003D36F5" w:rsidRPr="00532E9E">
        <w:rPr>
          <w:rFonts w:ascii="Times New Roman" w:hAnsi="Times New Roman"/>
          <w:color w:val="000000"/>
        </w:rPr>
        <w:t xml:space="preserve">Informed consent was </w:t>
      </w:r>
      <w:r w:rsidR="00801971" w:rsidRPr="00532E9E">
        <w:rPr>
          <w:rFonts w:ascii="Times New Roman" w:hAnsi="Times New Roman"/>
          <w:color w:val="000000"/>
        </w:rPr>
        <w:t>obtained and</w:t>
      </w:r>
      <w:r w:rsidR="001A763F" w:rsidRPr="00532E9E">
        <w:rPr>
          <w:rFonts w:ascii="Times New Roman" w:hAnsi="Times New Roman"/>
          <w:color w:val="000000"/>
        </w:rPr>
        <w:t xml:space="preserve"> </w:t>
      </w:r>
      <w:r w:rsidR="003D36F5" w:rsidRPr="00532E9E">
        <w:rPr>
          <w:rFonts w:ascii="Times New Roman" w:hAnsi="Times New Roman"/>
          <w:color w:val="000000"/>
        </w:rPr>
        <w:t>i</w:t>
      </w:r>
      <w:r w:rsidR="002538A9" w:rsidRPr="00532E9E">
        <w:rPr>
          <w:rFonts w:ascii="Times New Roman" w:hAnsi="Times New Roman"/>
          <w:color w:val="000000"/>
        </w:rPr>
        <w:t xml:space="preserve">nterviews </w:t>
      </w:r>
      <w:r w:rsidR="003D36F5" w:rsidRPr="00532E9E">
        <w:rPr>
          <w:rFonts w:ascii="Times New Roman" w:hAnsi="Times New Roman"/>
          <w:color w:val="000000"/>
        </w:rPr>
        <w:t xml:space="preserve">were recorded, ranging </w:t>
      </w:r>
      <w:r w:rsidR="002538A9" w:rsidRPr="00532E9E">
        <w:rPr>
          <w:rFonts w:ascii="Times New Roman" w:hAnsi="Times New Roman"/>
          <w:color w:val="000000"/>
        </w:rPr>
        <w:t>from 41 minutes to two hours and three minutes</w:t>
      </w:r>
      <w:r w:rsidR="008A02C2" w:rsidRPr="00532E9E">
        <w:rPr>
          <w:rFonts w:ascii="Times New Roman" w:hAnsi="Times New Roman"/>
          <w:color w:val="000000"/>
        </w:rPr>
        <w:t xml:space="preserve">, creating over 268,000 words of </w:t>
      </w:r>
      <w:r w:rsidR="003D62B8" w:rsidRPr="00532E9E">
        <w:rPr>
          <w:rFonts w:ascii="Times New Roman" w:hAnsi="Times New Roman"/>
          <w:color w:val="000000"/>
        </w:rPr>
        <w:t>empirical material</w:t>
      </w:r>
      <w:r w:rsidR="00214AAD" w:rsidRPr="00532E9E">
        <w:rPr>
          <w:rFonts w:ascii="Times New Roman" w:hAnsi="Times New Roman"/>
          <w:color w:val="000000"/>
        </w:rPr>
        <w:t xml:space="preserve">. </w:t>
      </w:r>
      <w:r w:rsidR="00801971" w:rsidRPr="00532E9E">
        <w:rPr>
          <w:rFonts w:ascii="Times New Roman" w:hAnsi="Times New Roman"/>
          <w:color w:val="000000"/>
        </w:rPr>
        <w:t xml:space="preserve">An interview guide was used, however interviews were non-directive and informants were encouraged to talk about their careers, families, aspirations, disappointments, and other feelings and experiences. </w:t>
      </w:r>
    </w:p>
    <w:p w:rsidR="00D108CF" w:rsidRPr="00222176" w:rsidRDefault="00D108CF" w:rsidP="00222176">
      <w:pPr>
        <w:pStyle w:val="Heading3"/>
      </w:pPr>
      <w:r w:rsidRPr="00BE7F1F">
        <w:t>Participants</w:t>
      </w:r>
    </w:p>
    <w:p w:rsidR="00535083" w:rsidRPr="00532E9E" w:rsidRDefault="00FC4917">
      <w:pPr>
        <w:spacing w:line="480" w:lineRule="auto"/>
        <w:rPr>
          <w:rFonts w:ascii="Times New Roman" w:hAnsi="Times New Roman"/>
          <w:color w:val="000000"/>
        </w:rPr>
      </w:pPr>
      <w:r w:rsidRPr="00532E9E">
        <w:rPr>
          <w:rFonts w:ascii="Times New Roman" w:hAnsi="Times New Roman"/>
          <w:color w:val="000000"/>
        </w:rPr>
        <w:t xml:space="preserve">All </w:t>
      </w:r>
      <w:r w:rsidR="00981BC7" w:rsidRPr="00532E9E">
        <w:rPr>
          <w:rFonts w:ascii="Times New Roman" w:hAnsi="Times New Roman"/>
          <w:color w:val="000000"/>
        </w:rPr>
        <w:t xml:space="preserve">study </w:t>
      </w:r>
      <w:r w:rsidR="00806C40" w:rsidRPr="00532E9E">
        <w:rPr>
          <w:rFonts w:ascii="Times New Roman" w:hAnsi="Times New Roman"/>
          <w:color w:val="000000"/>
        </w:rPr>
        <w:t xml:space="preserve">participants </w:t>
      </w:r>
      <w:r w:rsidRPr="00532E9E">
        <w:rPr>
          <w:rFonts w:ascii="Times New Roman" w:hAnsi="Times New Roman"/>
          <w:color w:val="000000"/>
        </w:rPr>
        <w:t xml:space="preserve">were </w:t>
      </w:r>
      <w:r w:rsidR="00806C40" w:rsidRPr="00532E9E">
        <w:rPr>
          <w:rFonts w:ascii="Times New Roman" w:hAnsi="Times New Roman"/>
          <w:color w:val="000000"/>
        </w:rPr>
        <w:t xml:space="preserve">employed </w:t>
      </w:r>
      <w:r w:rsidR="00D108CF" w:rsidRPr="00532E9E">
        <w:rPr>
          <w:rFonts w:ascii="Times New Roman" w:hAnsi="Times New Roman"/>
          <w:color w:val="000000"/>
        </w:rPr>
        <w:t xml:space="preserve">in 2001 </w:t>
      </w:r>
      <w:r w:rsidR="00806C40" w:rsidRPr="00532E9E">
        <w:rPr>
          <w:rFonts w:ascii="Times New Roman" w:hAnsi="Times New Roman"/>
          <w:color w:val="000000"/>
        </w:rPr>
        <w:t xml:space="preserve">as </w:t>
      </w:r>
      <w:r w:rsidRPr="00532E9E">
        <w:rPr>
          <w:rFonts w:ascii="Times New Roman" w:hAnsi="Times New Roman"/>
          <w:color w:val="000000"/>
        </w:rPr>
        <w:t xml:space="preserve">captains and first officers </w:t>
      </w:r>
      <w:r w:rsidR="00806C40" w:rsidRPr="00532E9E">
        <w:rPr>
          <w:rFonts w:ascii="Times New Roman" w:hAnsi="Times New Roman"/>
          <w:color w:val="000000"/>
        </w:rPr>
        <w:t>at</w:t>
      </w:r>
      <w:r w:rsidRPr="00532E9E">
        <w:rPr>
          <w:rFonts w:ascii="Times New Roman" w:hAnsi="Times New Roman"/>
          <w:color w:val="000000"/>
        </w:rPr>
        <w:t xml:space="preserve"> </w:t>
      </w:r>
      <w:r w:rsidR="003658B8" w:rsidRPr="00532E9E">
        <w:rPr>
          <w:rFonts w:ascii="Times New Roman" w:hAnsi="Times New Roman"/>
          <w:color w:val="000000"/>
        </w:rPr>
        <w:t xml:space="preserve">six different </w:t>
      </w:r>
      <w:r w:rsidRPr="00532E9E">
        <w:rPr>
          <w:rFonts w:ascii="Times New Roman" w:hAnsi="Times New Roman"/>
          <w:color w:val="000000"/>
        </w:rPr>
        <w:t>US airlines</w:t>
      </w:r>
      <w:r w:rsidR="00806C40" w:rsidRPr="00532E9E">
        <w:rPr>
          <w:rFonts w:ascii="Times New Roman" w:hAnsi="Times New Roman"/>
          <w:color w:val="000000"/>
        </w:rPr>
        <w:t xml:space="preserve"> </w:t>
      </w:r>
      <w:r w:rsidR="003658B8" w:rsidRPr="00532E9E">
        <w:rPr>
          <w:rFonts w:ascii="Times New Roman" w:hAnsi="Times New Roman"/>
          <w:color w:val="000000"/>
        </w:rPr>
        <w:t xml:space="preserve">with a high percentage </w:t>
      </w:r>
      <w:r w:rsidR="00801971" w:rsidRPr="00532E9E">
        <w:rPr>
          <w:rFonts w:ascii="Times New Roman" w:hAnsi="Times New Roman"/>
          <w:color w:val="000000"/>
        </w:rPr>
        <w:t xml:space="preserve">flying for </w:t>
      </w:r>
      <w:r w:rsidR="00112438" w:rsidRPr="00532E9E">
        <w:rPr>
          <w:rFonts w:ascii="Times New Roman" w:hAnsi="Times New Roman"/>
          <w:color w:val="000000"/>
        </w:rPr>
        <w:t xml:space="preserve">one of </w:t>
      </w:r>
      <w:r w:rsidR="003658B8" w:rsidRPr="00532E9E">
        <w:rPr>
          <w:rFonts w:ascii="Times New Roman" w:hAnsi="Times New Roman"/>
          <w:color w:val="000000"/>
        </w:rPr>
        <w:t xml:space="preserve">the </w:t>
      </w:r>
      <w:r w:rsidR="003D36F5" w:rsidRPr="00532E9E">
        <w:rPr>
          <w:rFonts w:ascii="Times New Roman" w:hAnsi="Times New Roman"/>
          <w:color w:val="000000"/>
        </w:rPr>
        <w:t>nation’s</w:t>
      </w:r>
      <w:r w:rsidR="003658B8" w:rsidRPr="00532E9E">
        <w:rPr>
          <w:rFonts w:ascii="Times New Roman" w:hAnsi="Times New Roman"/>
          <w:color w:val="000000"/>
        </w:rPr>
        <w:t xml:space="preserve"> largest. </w:t>
      </w:r>
      <w:r w:rsidR="00710D7B" w:rsidRPr="00532E9E">
        <w:rPr>
          <w:rFonts w:ascii="Times New Roman" w:hAnsi="Times New Roman"/>
          <w:color w:val="000000"/>
        </w:rPr>
        <w:t xml:space="preserve">At the time of the study </w:t>
      </w:r>
      <w:r w:rsidR="00112438" w:rsidRPr="00532E9E">
        <w:rPr>
          <w:rFonts w:ascii="Times New Roman" w:hAnsi="Times New Roman"/>
          <w:color w:val="000000"/>
        </w:rPr>
        <w:t>in 2010-11</w:t>
      </w:r>
      <w:r w:rsidR="00710D7B" w:rsidRPr="00532E9E">
        <w:rPr>
          <w:rFonts w:ascii="Times New Roman" w:hAnsi="Times New Roman"/>
          <w:color w:val="000000"/>
        </w:rPr>
        <w:t xml:space="preserve">, </w:t>
      </w:r>
      <w:r w:rsidR="003658B8" w:rsidRPr="00532E9E">
        <w:rPr>
          <w:rFonts w:ascii="Times New Roman" w:hAnsi="Times New Roman"/>
          <w:color w:val="000000"/>
        </w:rPr>
        <w:t xml:space="preserve">35 percent of these </w:t>
      </w:r>
      <w:r w:rsidR="00710D7B" w:rsidRPr="00532E9E">
        <w:rPr>
          <w:rFonts w:ascii="Times New Roman" w:hAnsi="Times New Roman"/>
          <w:color w:val="000000"/>
        </w:rPr>
        <w:t xml:space="preserve">pilots remained </w:t>
      </w:r>
      <w:r w:rsidR="003658B8" w:rsidRPr="00532E9E">
        <w:rPr>
          <w:rFonts w:ascii="Times New Roman" w:hAnsi="Times New Roman"/>
          <w:color w:val="000000"/>
        </w:rPr>
        <w:t>actively employed at their</w:t>
      </w:r>
      <w:r w:rsidR="00710D7B" w:rsidRPr="00532E9E">
        <w:rPr>
          <w:rFonts w:ascii="Times New Roman" w:hAnsi="Times New Roman"/>
          <w:color w:val="000000"/>
        </w:rPr>
        <w:t xml:space="preserve"> airline, </w:t>
      </w:r>
      <w:r w:rsidR="003658B8" w:rsidRPr="00532E9E">
        <w:rPr>
          <w:rFonts w:ascii="Times New Roman" w:hAnsi="Times New Roman"/>
          <w:color w:val="000000"/>
        </w:rPr>
        <w:t xml:space="preserve">46 percent </w:t>
      </w:r>
      <w:r w:rsidR="00710D7B" w:rsidRPr="00532E9E">
        <w:rPr>
          <w:rFonts w:ascii="Times New Roman" w:hAnsi="Times New Roman"/>
          <w:color w:val="000000"/>
        </w:rPr>
        <w:t xml:space="preserve">were </w:t>
      </w:r>
      <w:r w:rsidR="003658B8" w:rsidRPr="00532E9E">
        <w:rPr>
          <w:rFonts w:ascii="Times New Roman" w:hAnsi="Times New Roman"/>
          <w:color w:val="000000"/>
        </w:rPr>
        <w:t xml:space="preserve">involuntarily </w:t>
      </w:r>
      <w:r w:rsidR="00710D7B" w:rsidRPr="00532E9E">
        <w:rPr>
          <w:rFonts w:ascii="Times New Roman" w:hAnsi="Times New Roman"/>
          <w:color w:val="000000"/>
        </w:rPr>
        <w:t xml:space="preserve">laid-off, and </w:t>
      </w:r>
      <w:r w:rsidR="003658B8" w:rsidRPr="00532E9E">
        <w:rPr>
          <w:rFonts w:ascii="Times New Roman" w:hAnsi="Times New Roman"/>
          <w:color w:val="000000"/>
        </w:rPr>
        <w:t>the remaining 19 percent had resigned, retired, or elected military leave</w:t>
      </w:r>
      <w:r w:rsidR="00801971" w:rsidRPr="00532E9E">
        <w:rPr>
          <w:rFonts w:ascii="Times New Roman" w:hAnsi="Times New Roman"/>
          <w:color w:val="000000"/>
        </w:rPr>
        <w:t xml:space="preserve"> (See Table 1)</w:t>
      </w:r>
      <w:r w:rsidR="003658B8" w:rsidRPr="00532E9E">
        <w:rPr>
          <w:rFonts w:ascii="Times New Roman" w:hAnsi="Times New Roman"/>
          <w:color w:val="000000"/>
        </w:rPr>
        <w:t xml:space="preserve">. </w:t>
      </w:r>
      <w:r w:rsidR="001D49B9" w:rsidRPr="00532E9E">
        <w:rPr>
          <w:rFonts w:ascii="Times New Roman" w:hAnsi="Times New Roman"/>
          <w:color w:val="000000"/>
        </w:rPr>
        <w:t>Informants</w:t>
      </w:r>
      <w:r w:rsidR="000B61FE" w:rsidRPr="00532E9E">
        <w:rPr>
          <w:rFonts w:ascii="Times New Roman" w:hAnsi="Times New Roman"/>
          <w:color w:val="000000"/>
        </w:rPr>
        <w:t xml:space="preserve">, referred to here by their pseudonym, </w:t>
      </w:r>
      <w:r w:rsidR="001D49B9" w:rsidRPr="00532E9E">
        <w:rPr>
          <w:rFonts w:ascii="Times New Roman" w:hAnsi="Times New Roman"/>
          <w:color w:val="000000"/>
        </w:rPr>
        <w:t xml:space="preserve">ranged in age from 32 to 63 years old, were predominately male (96%), civilian trained (70%), and averaged 23 years of total aviation experience with 13.5 years flying at commercial airlines and an average of 10,271 flight hours. In sum, they </w:t>
      </w:r>
      <w:r w:rsidR="002E2719" w:rsidRPr="00532E9E">
        <w:rPr>
          <w:rFonts w:ascii="Times New Roman" w:hAnsi="Times New Roman"/>
          <w:color w:val="000000"/>
        </w:rPr>
        <w:t>all had</w:t>
      </w:r>
      <w:r w:rsidR="001D49B9" w:rsidRPr="00532E9E">
        <w:rPr>
          <w:rFonts w:ascii="Times New Roman" w:hAnsi="Times New Roman"/>
          <w:color w:val="000000"/>
        </w:rPr>
        <w:t xml:space="preserve"> significant </w:t>
      </w:r>
      <w:r w:rsidR="00332F38" w:rsidRPr="00532E9E">
        <w:rPr>
          <w:rFonts w:ascii="Times New Roman" w:hAnsi="Times New Roman"/>
          <w:color w:val="000000"/>
        </w:rPr>
        <w:t xml:space="preserve">civilian </w:t>
      </w:r>
      <w:r w:rsidR="001D49B9" w:rsidRPr="00532E9E">
        <w:rPr>
          <w:rFonts w:ascii="Times New Roman" w:hAnsi="Times New Roman"/>
          <w:color w:val="000000"/>
        </w:rPr>
        <w:t xml:space="preserve">aviation experience and </w:t>
      </w:r>
      <w:r w:rsidR="002E2719" w:rsidRPr="00532E9E">
        <w:rPr>
          <w:rFonts w:ascii="Times New Roman" w:hAnsi="Times New Roman"/>
          <w:color w:val="000000"/>
        </w:rPr>
        <w:t xml:space="preserve">many </w:t>
      </w:r>
      <w:r w:rsidR="001D49B9" w:rsidRPr="00532E9E">
        <w:rPr>
          <w:rFonts w:ascii="Times New Roman" w:hAnsi="Times New Roman"/>
          <w:color w:val="000000"/>
        </w:rPr>
        <w:t xml:space="preserve">years invested in their </w:t>
      </w:r>
      <w:r w:rsidR="002E2719" w:rsidRPr="00532E9E">
        <w:rPr>
          <w:rFonts w:ascii="Times New Roman" w:hAnsi="Times New Roman"/>
          <w:color w:val="000000"/>
        </w:rPr>
        <w:t xml:space="preserve">commercial </w:t>
      </w:r>
      <w:r w:rsidR="001D49B9" w:rsidRPr="00532E9E">
        <w:rPr>
          <w:rFonts w:ascii="Times New Roman" w:hAnsi="Times New Roman"/>
          <w:color w:val="000000"/>
        </w:rPr>
        <w:t>airline career.</w:t>
      </w:r>
      <w:r w:rsidR="00A27E3B" w:rsidRPr="00532E9E">
        <w:rPr>
          <w:rFonts w:ascii="Times New Roman" w:hAnsi="Times New Roman"/>
          <w:color w:val="000000"/>
        </w:rPr>
        <w:t xml:space="preserve"> </w:t>
      </w:r>
    </w:p>
    <w:p w:rsidR="00E92B14" w:rsidRPr="00532E9E" w:rsidRDefault="00E92B14">
      <w:pPr>
        <w:pStyle w:val="Heading5"/>
        <w:spacing w:line="480" w:lineRule="auto"/>
        <w:rPr>
          <w:rFonts w:ascii="Times New Roman" w:hAnsi="Times New Roman" w:cs="Times New Roman"/>
        </w:rPr>
      </w:pPr>
      <w:r w:rsidRPr="00532E9E">
        <w:rPr>
          <w:rFonts w:ascii="Times New Roman" w:hAnsi="Times New Roman" w:cs="Times New Roman"/>
        </w:rPr>
        <w:t>Insert Table 1 about here: Total Number of Pilots Per US Airline 2000-2010</w:t>
      </w:r>
    </w:p>
    <w:p w:rsidR="00981BC7" w:rsidRPr="00532E9E" w:rsidRDefault="00981BC7" w:rsidP="00222176">
      <w:pPr>
        <w:spacing w:line="480" w:lineRule="auto"/>
        <w:rPr>
          <w:rFonts w:ascii="Times New Roman" w:hAnsi="Times New Roman"/>
          <w:color w:val="000000"/>
        </w:rPr>
      </w:pPr>
      <w:r w:rsidRPr="00532E9E">
        <w:rPr>
          <w:rFonts w:ascii="Times New Roman" w:hAnsi="Times New Roman"/>
          <w:color w:val="000000"/>
        </w:rPr>
        <w:t>As a former commercial airline pilot</w:t>
      </w:r>
      <w:r w:rsidR="000072CE" w:rsidRPr="00532E9E">
        <w:rPr>
          <w:rFonts w:ascii="Times New Roman" w:hAnsi="Times New Roman"/>
          <w:color w:val="000000"/>
        </w:rPr>
        <w:t xml:space="preserve"> and Naval Aviator</w:t>
      </w:r>
      <w:r w:rsidRPr="00532E9E">
        <w:rPr>
          <w:rFonts w:ascii="Times New Roman" w:hAnsi="Times New Roman"/>
          <w:color w:val="000000"/>
        </w:rPr>
        <w:t xml:space="preserve">, I was able to </w:t>
      </w:r>
      <w:r w:rsidRPr="00532E9E">
        <w:rPr>
          <w:rFonts w:ascii="Times New Roman" w:hAnsi="Times New Roman"/>
        </w:rPr>
        <w:t xml:space="preserve">engage with pilots as a peer, eliciting responses of an honesty and depth that might have been difficult for another researcher. </w:t>
      </w:r>
      <w:r w:rsidR="00D108CF" w:rsidRPr="00532E9E">
        <w:rPr>
          <w:rFonts w:ascii="Times New Roman" w:hAnsi="Times New Roman"/>
        </w:rPr>
        <w:t>I</w:t>
      </w:r>
      <w:r w:rsidRPr="00532E9E">
        <w:rPr>
          <w:rFonts w:ascii="Times New Roman" w:hAnsi="Times New Roman"/>
          <w:color w:val="000000"/>
        </w:rPr>
        <w:t xml:space="preserve">nformants were </w:t>
      </w:r>
      <w:r w:rsidR="00563651" w:rsidRPr="00532E9E">
        <w:rPr>
          <w:rFonts w:ascii="Times New Roman" w:hAnsi="Times New Roman"/>
          <w:color w:val="000000"/>
        </w:rPr>
        <w:t>candid,</w:t>
      </w:r>
      <w:r w:rsidRPr="00532E9E">
        <w:rPr>
          <w:rFonts w:ascii="Times New Roman" w:hAnsi="Times New Roman"/>
          <w:color w:val="000000"/>
        </w:rPr>
        <w:t xml:space="preserve"> emotional, and reflective in their responses</w:t>
      </w:r>
      <w:r w:rsidR="00563651" w:rsidRPr="00532E9E">
        <w:rPr>
          <w:rFonts w:ascii="Times New Roman" w:hAnsi="Times New Roman"/>
          <w:color w:val="000000"/>
        </w:rPr>
        <w:t>. F</w:t>
      </w:r>
      <w:r w:rsidRPr="00532E9E">
        <w:rPr>
          <w:rFonts w:ascii="Times New Roman" w:hAnsi="Times New Roman"/>
          <w:color w:val="000000"/>
        </w:rPr>
        <w:t>eeling conflicted about how their profession ha</w:t>
      </w:r>
      <w:r w:rsidR="00D108CF" w:rsidRPr="00532E9E">
        <w:rPr>
          <w:rFonts w:ascii="Times New Roman" w:hAnsi="Times New Roman"/>
          <w:color w:val="000000"/>
        </w:rPr>
        <w:t>d</w:t>
      </w:r>
      <w:r w:rsidRPr="00532E9E">
        <w:rPr>
          <w:rFonts w:ascii="Times New Roman" w:hAnsi="Times New Roman"/>
          <w:color w:val="000000"/>
        </w:rPr>
        <w:t xml:space="preserve"> changed, </w:t>
      </w:r>
      <w:r w:rsidR="00E92B14" w:rsidRPr="00532E9E">
        <w:rPr>
          <w:rFonts w:ascii="Times New Roman" w:hAnsi="Times New Roman"/>
          <w:color w:val="000000"/>
        </w:rPr>
        <w:t>pilots</w:t>
      </w:r>
      <w:r w:rsidR="00563651" w:rsidRPr="00532E9E">
        <w:rPr>
          <w:rFonts w:ascii="Times New Roman" w:hAnsi="Times New Roman"/>
          <w:color w:val="000000"/>
        </w:rPr>
        <w:t xml:space="preserve"> wavered</w:t>
      </w:r>
      <w:r w:rsidRPr="00532E9E">
        <w:rPr>
          <w:rFonts w:ascii="Times New Roman" w:hAnsi="Times New Roman"/>
          <w:color w:val="000000"/>
        </w:rPr>
        <w:t xml:space="preserve"> from anger and resentment to sadness and desperation. These were emotions many informants seemed uncomfortable navigating and, at times, our conversation seemed almost cathartic as informants worked through unsettled feelings about workplace changes and, in some cases, their derailed and devalued aviation careers.</w:t>
      </w:r>
    </w:p>
    <w:p w:rsidR="004D6A3C" w:rsidRPr="00222176" w:rsidRDefault="004D6A3C" w:rsidP="00222176">
      <w:pPr>
        <w:pStyle w:val="Heading3"/>
      </w:pPr>
      <w:r w:rsidRPr="00BE7F1F">
        <w:t>Data Analysis</w:t>
      </w:r>
    </w:p>
    <w:p w:rsidR="001D578C" w:rsidRPr="00532E9E" w:rsidRDefault="00D526BD" w:rsidP="00222176">
      <w:pPr>
        <w:spacing w:line="480" w:lineRule="auto"/>
        <w:rPr>
          <w:rFonts w:ascii="Times New Roman" w:hAnsi="Times New Roman"/>
        </w:rPr>
      </w:pPr>
      <w:r w:rsidRPr="00532E9E">
        <w:rPr>
          <w:rFonts w:ascii="Times New Roman" w:hAnsi="Times New Roman"/>
          <w:color w:val="000000"/>
        </w:rPr>
        <w:t xml:space="preserve">I conducted all interviews and transcribed the conversations myself, listening to each </w:t>
      </w:r>
      <w:r w:rsidR="00563651" w:rsidRPr="00532E9E">
        <w:rPr>
          <w:rFonts w:ascii="Times New Roman" w:hAnsi="Times New Roman"/>
          <w:color w:val="000000"/>
        </w:rPr>
        <w:t xml:space="preserve">audio track </w:t>
      </w:r>
      <w:r w:rsidRPr="00532E9E">
        <w:rPr>
          <w:rFonts w:ascii="Times New Roman" w:hAnsi="Times New Roman"/>
          <w:color w:val="000000"/>
        </w:rPr>
        <w:t>several times</w:t>
      </w:r>
      <w:r w:rsidR="009C3EB1" w:rsidRPr="00532E9E">
        <w:rPr>
          <w:rFonts w:ascii="Times New Roman" w:hAnsi="Times New Roman"/>
          <w:color w:val="000000"/>
        </w:rPr>
        <w:t>,</w:t>
      </w:r>
      <w:r w:rsidR="003D36F5" w:rsidRPr="00532E9E">
        <w:rPr>
          <w:rFonts w:ascii="Times New Roman" w:hAnsi="Times New Roman"/>
          <w:color w:val="000000"/>
        </w:rPr>
        <w:t xml:space="preserve"> which allow</w:t>
      </w:r>
      <w:r w:rsidR="00EA02F3" w:rsidRPr="00532E9E">
        <w:rPr>
          <w:rFonts w:ascii="Times New Roman" w:hAnsi="Times New Roman"/>
          <w:color w:val="000000"/>
        </w:rPr>
        <w:t>ed</w:t>
      </w:r>
      <w:r w:rsidR="003D36F5" w:rsidRPr="00532E9E">
        <w:rPr>
          <w:rFonts w:ascii="Times New Roman" w:hAnsi="Times New Roman"/>
          <w:color w:val="000000"/>
        </w:rPr>
        <w:t xml:space="preserve"> </w:t>
      </w:r>
      <w:r w:rsidRPr="00532E9E">
        <w:rPr>
          <w:rFonts w:ascii="Times New Roman" w:hAnsi="Times New Roman"/>
          <w:color w:val="000000"/>
        </w:rPr>
        <w:t xml:space="preserve">me to become intimate with the empirical material. </w:t>
      </w:r>
      <w:r w:rsidR="003D36F5" w:rsidRPr="00532E9E">
        <w:rPr>
          <w:rFonts w:ascii="Times New Roman" w:hAnsi="Times New Roman"/>
          <w:color w:val="000000"/>
        </w:rPr>
        <w:t>In addition to facilitating</w:t>
      </w:r>
      <w:r w:rsidR="002538A9" w:rsidRPr="00532E9E">
        <w:rPr>
          <w:rFonts w:ascii="Times New Roman" w:hAnsi="Times New Roman"/>
          <w:color w:val="000000"/>
        </w:rPr>
        <w:t xml:space="preserve"> </w:t>
      </w:r>
      <w:r w:rsidR="004D6A3C" w:rsidRPr="00532E9E">
        <w:rPr>
          <w:rFonts w:ascii="Times New Roman" w:hAnsi="Times New Roman"/>
          <w:color w:val="000000"/>
        </w:rPr>
        <w:t xml:space="preserve">access to </w:t>
      </w:r>
      <w:r w:rsidRPr="00532E9E">
        <w:rPr>
          <w:rFonts w:ascii="Times New Roman" w:hAnsi="Times New Roman"/>
          <w:color w:val="000000"/>
        </w:rPr>
        <w:t>this</w:t>
      </w:r>
      <w:r w:rsidR="009C3EB1" w:rsidRPr="00532E9E">
        <w:rPr>
          <w:rFonts w:ascii="Times New Roman" w:hAnsi="Times New Roman"/>
          <w:color w:val="000000"/>
        </w:rPr>
        <w:t xml:space="preserve"> hard-to-</w:t>
      </w:r>
      <w:r w:rsidR="002538A9" w:rsidRPr="00532E9E">
        <w:rPr>
          <w:rFonts w:ascii="Times New Roman" w:hAnsi="Times New Roman"/>
          <w:color w:val="000000"/>
        </w:rPr>
        <w:t xml:space="preserve">reach informant group, </w:t>
      </w:r>
      <w:r w:rsidR="003D36F5" w:rsidRPr="00532E9E">
        <w:rPr>
          <w:rFonts w:ascii="Times New Roman" w:hAnsi="Times New Roman"/>
          <w:color w:val="000000"/>
        </w:rPr>
        <w:t xml:space="preserve">my aviation background </w:t>
      </w:r>
      <w:r w:rsidR="004D6A3C" w:rsidRPr="00532E9E">
        <w:rPr>
          <w:rFonts w:ascii="Times New Roman" w:hAnsi="Times New Roman"/>
          <w:color w:val="000000"/>
        </w:rPr>
        <w:t xml:space="preserve">also </w:t>
      </w:r>
      <w:r w:rsidR="002538A9" w:rsidRPr="00532E9E">
        <w:rPr>
          <w:rFonts w:ascii="Times New Roman" w:hAnsi="Times New Roman"/>
          <w:color w:val="000000"/>
        </w:rPr>
        <w:t xml:space="preserve">helped me delayer the rich qualitative data the </w:t>
      </w:r>
      <w:r w:rsidR="00112438" w:rsidRPr="00532E9E">
        <w:rPr>
          <w:rFonts w:ascii="Times New Roman" w:hAnsi="Times New Roman"/>
          <w:color w:val="000000"/>
        </w:rPr>
        <w:t xml:space="preserve">one-on-one </w:t>
      </w:r>
      <w:r w:rsidR="002538A9" w:rsidRPr="00532E9E">
        <w:rPr>
          <w:rFonts w:ascii="Times New Roman" w:hAnsi="Times New Roman"/>
          <w:color w:val="000000"/>
        </w:rPr>
        <w:t xml:space="preserve">semi-structured interviews produced. </w:t>
      </w:r>
      <w:r w:rsidR="002E2719" w:rsidRPr="00532E9E">
        <w:rPr>
          <w:rFonts w:ascii="Times New Roman" w:hAnsi="Times New Roman"/>
          <w:color w:val="000000"/>
        </w:rPr>
        <w:t xml:space="preserve">All transcripts were </w:t>
      </w:r>
      <w:r w:rsidR="0042154F" w:rsidRPr="00532E9E">
        <w:rPr>
          <w:rFonts w:ascii="Times New Roman" w:hAnsi="Times New Roman"/>
          <w:color w:val="000000"/>
        </w:rPr>
        <w:t xml:space="preserve">manually </w:t>
      </w:r>
      <w:r w:rsidR="00563651" w:rsidRPr="00532E9E">
        <w:rPr>
          <w:rFonts w:ascii="Times New Roman" w:hAnsi="Times New Roman"/>
          <w:color w:val="000000"/>
        </w:rPr>
        <w:t xml:space="preserve">coded </w:t>
      </w:r>
      <w:r w:rsidR="0042154F" w:rsidRPr="00532E9E">
        <w:rPr>
          <w:rFonts w:ascii="Times New Roman" w:hAnsi="Times New Roman"/>
          <w:color w:val="000000"/>
        </w:rPr>
        <w:t xml:space="preserve">in </w:t>
      </w:r>
      <w:r w:rsidR="0042154F" w:rsidRPr="00222176">
        <w:rPr>
          <w:rFonts w:ascii="Times New Roman" w:hAnsi="Times New Roman"/>
        </w:rPr>
        <w:t>Nvivo, a computer software program</w:t>
      </w:r>
      <w:r w:rsidR="002E2719" w:rsidRPr="00532E9E">
        <w:rPr>
          <w:rFonts w:ascii="Times New Roman" w:hAnsi="Times New Roman"/>
        </w:rPr>
        <w:t xml:space="preserve">. </w:t>
      </w:r>
      <w:r w:rsidR="00E62D6F" w:rsidRPr="00222176">
        <w:rPr>
          <w:rFonts w:ascii="Times New Roman" w:hAnsi="Times New Roman"/>
        </w:rPr>
        <w:t>To maintain the integrity of the original texts</w:t>
      </w:r>
      <w:r w:rsidR="001D578C" w:rsidRPr="00532E9E">
        <w:rPr>
          <w:rFonts w:ascii="Times New Roman" w:hAnsi="Times New Roman"/>
        </w:rPr>
        <w:t>,</w:t>
      </w:r>
      <w:r w:rsidR="00E62D6F" w:rsidRPr="00222176">
        <w:rPr>
          <w:rFonts w:ascii="Times New Roman" w:hAnsi="Times New Roman"/>
        </w:rPr>
        <w:t xml:space="preserve"> several readings of the data were undertaken and the codes and sub-codes developed inductively in </w:t>
      </w:r>
      <w:r w:rsidR="00B601A5" w:rsidRPr="00532E9E">
        <w:rPr>
          <w:rFonts w:ascii="Times New Roman" w:hAnsi="Times New Roman"/>
        </w:rPr>
        <w:t xml:space="preserve">a </w:t>
      </w:r>
      <w:r w:rsidR="00B601A5" w:rsidRPr="00532E9E">
        <w:rPr>
          <w:rFonts w:ascii="Times New Roman" w:hAnsi="Times New Roman"/>
          <w:color w:val="000000"/>
        </w:rPr>
        <w:t xml:space="preserve">process akin to Turner’s </w:t>
      </w:r>
      <w:r w:rsidR="00B601A5" w:rsidRPr="00222176">
        <w:rPr>
          <w:rFonts w:ascii="Times New Roman" w:hAnsi="Times New Roman"/>
          <w:color w:val="000000"/>
        </w:rPr>
        <w:fldChar w:fldCharType="begin"/>
      </w:r>
      <w:r w:rsidR="00B601A5" w:rsidRPr="00532E9E">
        <w:rPr>
          <w:rFonts w:ascii="Times New Roman" w:hAnsi="Times New Roman"/>
          <w:color w:val="000000"/>
        </w:rPr>
        <w:instrText xml:space="preserve"> ADDIN EN.CITE &lt;EndNote&gt;&lt;Cite ExcludeAuth="1"&gt;&lt;Author&gt;Turner&lt;/Author&gt;&lt;Year&gt;1981&lt;/Year&gt;&lt;RecNum&gt;1963&lt;/RecNum&gt;&lt;DisplayText&gt;(1981)&lt;/DisplayText&gt;&lt;record&gt;&lt;rec-number&gt;1963&lt;/rec-number&gt;&lt;foreign-keys&gt;&lt;key app="EN" db-id="w0tdrfaatpdwsyexar7p2a5kv0pr20efvzv0" timestamp="1436213234"&gt;1963&lt;/key&gt;&lt;/foreign-keys&gt;&lt;ref-type name="Journal Article"&gt;17&lt;/ref-type&gt;&lt;contributors&gt;&lt;authors&gt;&lt;author&gt;Turner, B. A.&lt;/author&gt;&lt;/authors&gt;&lt;/contributors&gt;&lt;titles&gt;&lt;title&gt;Some practical aspects of qualitative data analysis: One way of organizing the cognitive process associated with the generation of grounded theory&lt;/title&gt;&lt;secondary-title&gt;Quality and Quantity&lt;/secondary-title&gt;&lt;/titles&gt;&lt;periodical&gt;&lt;full-title&gt;Quality and Quantity&lt;/full-title&gt;&lt;/periodical&gt;&lt;pages&gt;225-247&lt;/pages&gt;&lt;volume&gt;15&lt;/volume&gt;&lt;dates&gt;&lt;year&gt;1981&lt;/year&gt;&lt;/dates&gt;&lt;urls&gt;&lt;/urls&gt;&lt;/record&gt;&lt;/Cite&gt;&lt;/EndNote&gt;</w:instrText>
      </w:r>
      <w:r w:rsidR="00B601A5" w:rsidRPr="00222176">
        <w:rPr>
          <w:rFonts w:ascii="Times New Roman" w:hAnsi="Times New Roman"/>
          <w:color w:val="000000"/>
        </w:rPr>
        <w:fldChar w:fldCharType="separate"/>
      </w:r>
      <w:r w:rsidR="00B601A5" w:rsidRPr="00532E9E">
        <w:rPr>
          <w:rFonts w:ascii="Times New Roman" w:hAnsi="Times New Roman"/>
          <w:noProof/>
          <w:color w:val="000000"/>
        </w:rPr>
        <w:t>(</w:t>
      </w:r>
      <w:hyperlink w:anchor="_ENREF_66" w:tooltip="Turner, 1981 #1963" w:history="1">
        <w:r w:rsidR="00E21C04" w:rsidRPr="00532E9E">
          <w:rPr>
            <w:rFonts w:ascii="Times New Roman" w:hAnsi="Times New Roman"/>
            <w:noProof/>
            <w:color w:val="000000"/>
          </w:rPr>
          <w:t>1981</w:t>
        </w:r>
      </w:hyperlink>
      <w:r w:rsidR="00B601A5" w:rsidRPr="00532E9E">
        <w:rPr>
          <w:rFonts w:ascii="Times New Roman" w:hAnsi="Times New Roman"/>
          <w:noProof/>
          <w:color w:val="000000"/>
        </w:rPr>
        <w:t>)</w:t>
      </w:r>
      <w:r w:rsidR="00B601A5" w:rsidRPr="00222176">
        <w:rPr>
          <w:rFonts w:ascii="Times New Roman" w:hAnsi="Times New Roman"/>
          <w:color w:val="000000"/>
        </w:rPr>
        <w:fldChar w:fldCharType="end"/>
      </w:r>
      <w:r w:rsidR="00B601A5" w:rsidRPr="00532E9E">
        <w:rPr>
          <w:rFonts w:ascii="Times New Roman" w:hAnsi="Times New Roman"/>
          <w:color w:val="000000"/>
        </w:rPr>
        <w:t xml:space="preserve"> </w:t>
      </w:r>
      <w:r w:rsidR="00B601A5" w:rsidRPr="00532E9E">
        <w:rPr>
          <w:rFonts w:ascii="Times New Roman" w:hAnsi="Times New Roman"/>
          <w:i/>
          <w:color w:val="000000"/>
        </w:rPr>
        <w:t>seven stages of analysis</w:t>
      </w:r>
      <w:r w:rsidR="00B601A5" w:rsidRPr="00532E9E">
        <w:rPr>
          <w:rFonts w:ascii="Times New Roman" w:hAnsi="Times New Roman"/>
          <w:color w:val="000000"/>
        </w:rPr>
        <w:t xml:space="preserve"> which allowed themes to emerge organically from the informant narratives.</w:t>
      </w:r>
      <w:r w:rsidR="003D62B8" w:rsidRPr="00222176">
        <w:rPr>
          <w:rFonts w:ascii="Times New Roman" w:hAnsi="Times New Roman"/>
        </w:rPr>
        <w:t xml:space="preserve"> </w:t>
      </w:r>
    </w:p>
    <w:p w:rsidR="00E62D6F" w:rsidRPr="00532E9E" w:rsidRDefault="00E62D6F">
      <w:pPr>
        <w:spacing w:line="480" w:lineRule="auto"/>
        <w:ind w:firstLine="720"/>
        <w:rPr>
          <w:rFonts w:ascii="Times New Roman" w:hAnsi="Times New Roman"/>
          <w:color w:val="000000"/>
        </w:rPr>
      </w:pPr>
      <w:r w:rsidRPr="00532E9E">
        <w:rPr>
          <w:rFonts w:ascii="Times New Roman" w:hAnsi="Times New Roman"/>
          <w:color w:val="000000"/>
        </w:rPr>
        <w:t xml:space="preserve">My focus became directed toward understanding meaning from the point of view of the informant and the emotion behind their responses helped guide me. </w:t>
      </w:r>
      <w:r w:rsidRPr="00532E9E">
        <w:rPr>
          <w:rFonts w:ascii="Times New Roman" w:hAnsi="Times New Roman"/>
        </w:rPr>
        <w:t xml:space="preserve">I began to see what </w:t>
      </w:r>
      <w:hyperlink w:anchor="_ENREF_32" w:tooltip="Gioia, 2013 #1107" w:history="1">
        <w:r w:rsidR="00E21C04" w:rsidRPr="00222176">
          <w:rPr>
            <w:rFonts w:ascii="Times New Roman" w:hAnsi="Times New Roman"/>
          </w:rPr>
          <w:fldChar w:fldCharType="begin">
            <w:fldData xml:space="preserve">PEVuZE5vdGU+PENpdGUgQXV0aG9yWWVhcj0iMSI+PEF1dGhvcj5HaW9pYTwvQXV0aG9yPjxZZWFy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=
</w:fldData>
          </w:fldChar>
        </w:r>
        <w:r w:rsidR="00E21C04" w:rsidRPr="00532E9E">
          <w:rPr>
            <w:rFonts w:ascii="Times New Roman" w:hAnsi="Times New Roman"/>
          </w:rPr>
          <w:instrText xml:space="preserve"> ADDIN EN.CITE </w:instrText>
        </w:r>
        <w:r w:rsidR="00E21C04" w:rsidRPr="00222176">
          <w:rPr>
            <w:rFonts w:ascii="Times New Roman" w:hAnsi="Times New Roman"/>
          </w:rPr>
          <w:fldChar w:fldCharType="begin">
            <w:fldData xml:space="preserve">PEVuZE5vdGU+PENpdGUgQXV0aG9yWWVhcj0iMSI+PEF1dGhvcj5HaW9pYTwvQXV0aG9yPjxZZWFy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=
</w:fldData>
          </w:fldChar>
        </w:r>
        <w:r w:rsidR="00E21C04" w:rsidRPr="00532E9E">
          <w:rPr>
            <w:rFonts w:ascii="Times New Roman" w:hAnsi="Times New Roman"/>
          </w:rPr>
          <w:instrText xml:space="preserve"> ADDIN EN.CITE.DATA </w:instrText>
        </w:r>
        <w:r w:rsidR="00E21C04" w:rsidRPr="00222176">
          <w:rPr>
            <w:rFonts w:ascii="Times New Roman" w:hAnsi="Times New Roman"/>
          </w:rPr>
        </w:r>
        <w:r w:rsidR="00E21C04" w:rsidRPr="00222176">
          <w:rPr>
            <w:rFonts w:ascii="Times New Roman" w:hAnsi="Times New Roman"/>
          </w:rPr>
          <w:fldChar w:fldCharType="end"/>
        </w:r>
        <w:r w:rsidR="00E21C04" w:rsidRPr="00222176">
          <w:rPr>
            <w:rFonts w:ascii="Times New Roman" w:hAnsi="Times New Roman"/>
          </w:rPr>
        </w:r>
        <w:r w:rsidR="00E21C04" w:rsidRPr="00222176">
          <w:rPr>
            <w:rFonts w:ascii="Times New Roman" w:hAnsi="Times New Roman"/>
          </w:rPr>
          <w:fldChar w:fldCharType="separate"/>
        </w:r>
        <w:r w:rsidR="00E21C04" w:rsidRPr="00532E9E">
          <w:rPr>
            <w:rFonts w:ascii="Times New Roman" w:hAnsi="Times New Roman"/>
            <w:noProof/>
          </w:rPr>
          <w:t>Gioia et al. (2013: 16)</w:t>
        </w:r>
        <w:r w:rsidR="00E21C04" w:rsidRPr="00222176">
          <w:rPr>
            <w:rFonts w:ascii="Times New Roman" w:hAnsi="Times New Roman"/>
          </w:rPr>
          <w:fldChar w:fldCharType="end"/>
        </w:r>
      </w:hyperlink>
      <w:r w:rsidRPr="00532E9E">
        <w:rPr>
          <w:rFonts w:ascii="Times New Roman" w:hAnsi="Times New Roman"/>
        </w:rPr>
        <w:t xml:space="preserve"> describe</w:t>
      </w:r>
      <w:r w:rsidR="0042154F" w:rsidRPr="00532E9E">
        <w:rPr>
          <w:rFonts w:ascii="Times New Roman" w:hAnsi="Times New Roman"/>
        </w:rPr>
        <w:t>s</w:t>
      </w:r>
      <w:r w:rsidR="00B601A5" w:rsidRPr="00532E9E">
        <w:rPr>
          <w:rFonts w:ascii="Times New Roman" w:hAnsi="Times New Roman"/>
        </w:rPr>
        <w:t xml:space="preserve"> as emerging </w:t>
      </w:r>
      <w:r w:rsidRPr="00532E9E">
        <w:rPr>
          <w:rFonts w:ascii="Times New Roman" w:hAnsi="Times New Roman"/>
        </w:rPr>
        <w:t>social construction processes which require</w:t>
      </w:r>
      <w:r w:rsidR="00B601A5" w:rsidRPr="00532E9E">
        <w:rPr>
          <w:rFonts w:ascii="Times New Roman" w:hAnsi="Times New Roman"/>
        </w:rPr>
        <w:t xml:space="preserve"> the researcher to </w:t>
      </w:r>
      <w:r w:rsidRPr="00532E9E">
        <w:rPr>
          <w:rFonts w:ascii="Times New Roman" w:hAnsi="Times New Roman"/>
        </w:rPr>
        <w:t>focus more on the mean</w:t>
      </w:r>
      <w:r w:rsidR="00B601A5" w:rsidRPr="00532E9E">
        <w:rPr>
          <w:rFonts w:ascii="Times New Roman" w:hAnsi="Times New Roman"/>
        </w:rPr>
        <w:t xml:space="preserve">ing, </w:t>
      </w:r>
      <w:r w:rsidRPr="00532E9E">
        <w:rPr>
          <w:rFonts w:ascii="Times New Roman" w:hAnsi="Times New Roman"/>
        </w:rPr>
        <w:t>constructi</w:t>
      </w:r>
      <w:r w:rsidR="00B601A5" w:rsidRPr="00532E9E">
        <w:rPr>
          <w:rFonts w:ascii="Times New Roman" w:hAnsi="Times New Roman"/>
        </w:rPr>
        <w:t>on,</w:t>
      </w:r>
      <w:r w:rsidRPr="00532E9E">
        <w:rPr>
          <w:rFonts w:ascii="Times New Roman" w:hAnsi="Times New Roman"/>
        </w:rPr>
        <w:t xml:space="preserve"> and understanding </w:t>
      </w:r>
      <w:r w:rsidR="00B601A5" w:rsidRPr="00532E9E">
        <w:rPr>
          <w:rFonts w:ascii="Times New Roman" w:hAnsi="Times New Roman"/>
        </w:rPr>
        <w:t xml:space="preserve">of informants’ </w:t>
      </w:r>
      <w:r w:rsidRPr="00532E9E">
        <w:rPr>
          <w:rFonts w:ascii="Times New Roman" w:hAnsi="Times New Roman"/>
        </w:rPr>
        <w:t>experience</w:t>
      </w:r>
      <w:r w:rsidR="00B601A5" w:rsidRPr="00532E9E">
        <w:rPr>
          <w:rFonts w:ascii="Times New Roman" w:hAnsi="Times New Roman"/>
        </w:rPr>
        <w:t xml:space="preserve"> from their perspective</w:t>
      </w:r>
      <w:r w:rsidRPr="00532E9E">
        <w:rPr>
          <w:rFonts w:ascii="Times New Roman" w:hAnsi="Times New Roman"/>
        </w:rPr>
        <w:t xml:space="preserve"> and less on the number and frequency of measurable occurrences. </w:t>
      </w:r>
      <w:hyperlink w:anchor="_ENREF_8" w:tooltip="Alvesson, 2003 #887" w:history="1">
        <w:r w:rsidR="00E21C04" w:rsidRPr="00222176">
          <w:rPr>
            <w:rFonts w:ascii="Times New Roman" w:hAnsi="Times New Roman"/>
            <w:color w:val="000000"/>
          </w:rPr>
          <w:fldChar w:fldCharType="begin"/>
        </w:r>
        <w:r w:rsidR="00E21C04" w:rsidRPr="00532E9E">
          <w:rPr>
            <w:rFonts w:ascii="Times New Roman" w:hAnsi="Times New Roman"/>
            <w:color w:val="000000"/>
          </w:rPr>
          <w:instrText xml:space="preserve"> ADDIN EN.CITE &lt;EndNote&gt;&lt;Cite AuthorYear="1"&gt;&lt;Author&gt;Alvesson&lt;/Author&gt;&lt;Year&gt;2003&lt;/Year&gt;&lt;RecNum&gt;887&lt;/RecNum&gt;&lt;DisplayText&gt;Alvesson and Sveningsson (2003)&lt;/DisplayText&gt;&lt;record&gt;&lt;rec-number&gt;887&lt;/rec-number&gt;&lt;foreign-keys&gt;&lt;key app="EN" db-id="w0tdrfaatpdwsyexar7p2a5kv0pr20efvzv0" timestamp="1347723688"&gt;887&lt;/key&gt;&lt;/foreign-keys&gt;&lt;ref-type name="Journal Article"&gt;17&lt;/ref-type&gt;&lt;contributors&gt;&lt;authors&gt;&lt;author&gt;Alvesson, Mats&lt;/author&gt;&lt;author&gt;Sveningsson, Stefan&lt;/author&gt;&lt;/authors&gt;&lt;/contributors&gt;&lt;titles&gt;&lt;title&gt;Managers doing leadership: The extra-ordinarization of the mundane&lt;/title&gt;&lt;secondary-title&gt;Human Relations&lt;/secondary-title&gt;&lt;/titles&gt;&lt;periodical&gt;&lt;full-title&gt;Human Relations&lt;/full-title&gt;&lt;/periodical&gt;&lt;pages&gt;1435-1459&lt;/pages&gt;&lt;volume&gt;56&lt;/volume&gt;&lt;number&gt;12&lt;/number&gt;&lt;keywords&gt;&lt;keyword&gt;United States&lt;/keyword&gt;&lt;keyword&gt;US&lt;/keyword&gt;&lt;keyword&gt;Sociology&lt;/keyword&gt;&lt;keyword&gt;2500:Organizational behavior&lt;/keyword&gt;&lt;keyword&gt;9130:Experimental/theoretical&lt;/keyword&gt;&lt;keyword&gt;9190:United States&lt;/keyword&gt;&lt;/keywords&gt;&lt;dates&gt;&lt;year&gt;2003&lt;/year&gt;&lt;/dates&gt;&lt;pub-location&gt;New York, United States, New York&lt;/pub-location&gt;&lt;isbn&gt;00187267&lt;/isbn&gt;&lt;accession-num&gt;231481436&lt;/accession-num&gt;&lt;urls&gt;&lt;related-urls&gt;&lt;url&gt;http://libproxy.sdsu.edu/login?url=http://search.proquest.com/docview/231481436?accountid=13758&lt;/url&gt;&lt;url&gt;http://sfx.calstate.edu:9003/sdsu?url_ver=Z39.88-2004&amp;amp;rft_val_fmt=info:ofi/fmt:kev:mtx:journal&amp;amp;genre=article&amp;amp;sid=ProQ:ProQ%3Aabiglobal&amp;amp;atitle=Managers+doing+leadership%3A+The+extra-ordinarization+of+the+mundane&amp;amp;title=Human+Relations&amp;amp;issn=00187267&amp;amp;date=2003-12-01&amp;amp;volume=56&amp;amp;issue=12&amp;amp;spage=1435&amp;amp;au=Alvesson%2C+Mats%3BSveningsson%2C+Stefan&amp;amp;isbn=&amp;amp;jtitle=Human+Relations&amp;amp;btitle=&lt;/url&gt;&lt;/related-urls&gt;&lt;/urls&gt;&lt;remote-database-name&gt;ABI/INFORM Complete&lt;/remote-database-name&gt;&lt;language&gt;English&lt;/language&gt;&lt;/record&gt;&lt;/Cite&gt;&lt;/EndNote&gt;</w:instrText>
        </w:r>
        <w:r w:rsidR="00E21C04" w:rsidRPr="00222176">
          <w:rPr>
            <w:rFonts w:ascii="Times New Roman" w:hAnsi="Times New Roman"/>
            <w:color w:val="000000"/>
          </w:rPr>
          <w:fldChar w:fldCharType="separate"/>
        </w:r>
        <w:r w:rsidR="00E21C04" w:rsidRPr="00532E9E">
          <w:rPr>
            <w:rFonts w:ascii="Times New Roman" w:hAnsi="Times New Roman"/>
            <w:noProof/>
            <w:color w:val="000000"/>
          </w:rPr>
          <w:t>Alvesson and Sveningsson (2003)</w:t>
        </w:r>
        <w:r w:rsidR="00E21C04" w:rsidRPr="00222176">
          <w:rPr>
            <w:rFonts w:ascii="Times New Roman" w:hAnsi="Times New Roman"/>
            <w:color w:val="000000"/>
          </w:rPr>
          <w:fldChar w:fldCharType="end"/>
        </w:r>
      </w:hyperlink>
      <w:r w:rsidR="00B601A5" w:rsidRPr="00532E9E">
        <w:rPr>
          <w:rFonts w:ascii="Times New Roman" w:hAnsi="Times New Roman"/>
          <w:color w:val="000000"/>
        </w:rPr>
        <w:t xml:space="preserve"> suggest that focusing on surprises and unanticipated responses is a good methodological rule and effective way to uncover findings that can offer new insights</w:t>
      </w:r>
      <w:r w:rsidR="00567476" w:rsidRPr="00532E9E">
        <w:rPr>
          <w:rFonts w:ascii="Times New Roman" w:hAnsi="Times New Roman"/>
          <w:color w:val="000000"/>
        </w:rPr>
        <w:t xml:space="preserve">. </w:t>
      </w:r>
      <w:r w:rsidR="00B601A5" w:rsidRPr="00532E9E">
        <w:rPr>
          <w:rFonts w:ascii="Times New Roman" w:hAnsi="Times New Roman"/>
        </w:rPr>
        <w:t xml:space="preserve">In sum, my research approach was consistent with the emerging reflexive approach in qualitative inquiry, one in which the researcher seeks to question his or her own values and assumptions, their active role in the field work and the stake they have in the findings and interpretations </w:t>
      </w:r>
      <w:r w:rsidR="00B601A5" w:rsidRPr="00222176">
        <w:rPr>
          <w:rFonts w:ascii="Times New Roman" w:hAnsi="Times New Roman"/>
        </w:rPr>
        <w:fldChar w:fldCharType="begin">
          <w:fldData xml:space="preserve">PEVuZE5vdGU+PENpdGU+PEF1dGhvcj5DdW5saWZmZTwvQXV0aG9yPjxZZWFyPjIwMDM8L1llYXI+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</w:fldData>
        </w:fldChar>
      </w:r>
      <w:r w:rsidR="00A37877" w:rsidRPr="00532E9E">
        <w:rPr>
          <w:rFonts w:ascii="Times New Roman" w:hAnsi="Times New Roman"/>
        </w:rPr>
        <w:instrText xml:space="preserve"> ADDIN EN.CITE </w:instrText>
      </w:r>
      <w:r w:rsidR="00A37877" w:rsidRPr="00222176">
        <w:rPr>
          <w:rFonts w:ascii="Times New Roman" w:hAnsi="Times New Roman"/>
        </w:rPr>
        <w:fldChar w:fldCharType="begin">
          <w:fldData xml:space="preserve">PEVuZE5vdGU+PENpdGU+PEF1dGhvcj5DdW5saWZmZTwvQXV0aG9yPjxZZWFyPjIwMDM8L1llYXI+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</w:fldData>
        </w:fldChar>
      </w:r>
      <w:r w:rsidR="00A37877" w:rsidRPr="00532E9E">
        <w:rPr>
          <w:rFonts w:ascii="Times New Roman" w:hAnsi="Times New Roman"/>
        </w:rPr>
        <w:instrText xml:space="preserve"> ADDIN EN.CITE.DATA </w:instrText>
      </w:r>
      <w:r w:rsidR="00A37877" w:rsidRPr="00222176">
        <w:rPr>
          <w:rFonts w:ascii="Times New Roman" w:hAnsi="Times New Roman"/>
        </w:rPr>
      </w:r>
      <w:r w:rsidR="00A37877" w:rsidRPr="00222176">
        <w:rPr>
          <w:rFonts w:ascii="Times New Roman" w:hAnsi="Times New Roman"/>
        </w:rPr>
        <w:fldChar w:fldCharType="end"/>
      </w:r>
      <w:r w:rsidR="00B601A5" w:rsidRPr="00222176">
        <w:rPr>
          <w:rFonts w:ascii="Times New Roman" w:hAnsi="Times New Roman"/>
        </w:rPr>
      </w:r>
      <w:r w:rsidR="00B601A5" w:rsidRPr="00222176">
        <w:rPr>
          <w:rFonts w:ascii="Times New Roman" w:hAnsi="Times New Roman"/>
        </w:rPr>
        <w:fldChar w:fldCharType="separate"/>
      </w:r>
      <w:r w:rsidR="00A37877" w:rsidRPr="00532E9E">
        <w:rPr>
          <w:rFonts w:ascii="Times New Roman" w:hAnsi="Times New Roman"/>
          <w:noProof/>
        </w:rPr>
        <w:t>(</w:t>
      </w:r>
      <w:hyperlink w:anchor="_ENREF_22" w:tooltip="Cunliffe, 2003 #1367" w:history="1">
        <w:r w:rsidR="00E21C04" w:rsidRPr="00532E9E">
          <w:rPr>
            <w:rFonts w:ascii="Times New Roman" w:hAnsi="Times New Roman"/>
            <w:noProof/>
          </w:rPr>
          <w:t>Cunliffe, 2003</w:t>
        </w:r>
      </w:hyperlink>
      <w:r w:rsidR="00A37877" w:rsidRPr="00532E9E">
        <w:rPr>
          <w:rFonts w:ascii="Times New Roman" w:hAnsi="Times New Roman"/>
          <w:noProof/>
        </w:rPr>
        <w:t xml:space="preserve">; </w:t>
      </w:r>
      <w:hyperlink w:anchor="_ENREF_7" w:tooltip="Alvesson, 2009 #1409" w:history="1">
        <w:r w:rsidR="00E21C04" w:rsidRPr="00532E9E">
          <w:rPr>
            <w:rFonts w:ascii="Times New Roman" w:hAnsi="Times New Roman"/>
            <w:noProof/>
          </w:rPr>
          <w:t>Alvesson and Skoldberg, 2009</w:t>
        </w:r>
      </w:hyperlink>
      <w:r w:rsidR="00A37877" w:rsidRPr="00532E9E">
        <w:rPr>
          <w:rFonts w:ascii="Times New Roman" w:hAnsi="Times New Roman"/>
          <w:noProof/>
        </w:rPr>
        <w:t xml:space="preserve">; </w:t>
      </w:r>
      <w:hyperlink w:anchor="_ENREF_6" w:tooltip="Alvesson, 2013 #2054" w:history="1">
        <w:r w:rsidR="00E21C04" w:rsidRPr="00532E9E">
          <w:rPr>
            <w:rFonts w:ascii="Times New Roman" w:hAnsi="Times New Roman"/>
            <w:noProof/>
          </w:rPr>
          <w:t>Alvesson and Karreman, 2013</w:t>
        </w:r>
      </w:hyperlink>
      <w:r w:rsidR="00A37877" w:rsidRPr="00532E9E">
        <w:rPr>
          <w:rFonts w:ascii="Times New Roman" w:hAnsi="Times New Roman"/>
          <w:noProof/>
        </w:rPr>
        <w:t xml:space="preserve">; </w:t>
      </w:r>
      <w:hyperlink w:anchor="_ENREF_16" w:tooltip="Buchanan, 2007 #2055" w:history="1">
        <w:r w:rsidR="00E21C04" w:rsidRPr="00532E9E">
          <w:rPr>
            <w:rFonts w:ascii="Times New Roman" w:hAnsi="Times New Roman"/>
            <w:noProof/>
          </w:rPr>
          <w:t>Buchanan and Bryman, 2007</w:t>
        </w:r>
      </w:hyperlink>
      <w:r w:rsidR="00A37877" w:rsidRPr="00532E9E">
        <w:rPr>
          <w:rFonts w:ascii="Times New Roman" w:hAnsi="Times New Roman"/>
          <w:noProof/>
        </w:rPr>
        <w:t xml:space="preserve">; </w:t>
      </w:r>
      <w:hyperlink w:anchor="_ENREF_24" w:tooltip="Denzin, 2006 #2056" w:history="1">
        <w:r w:rsidR="00E21C04" w:rsidRPr="00532E9E">
          <w:rPr>
            <w:rFonts w:ascii="Times New Roman" w:hAnsi="Times New Roman"/>
            <w:noProof/>
          </w:rPr>
          <w:t>Denzin et al., 2006</w:t>
        </w:r>
      </w:hyperlink>
      <w:r w:rsidR="00A37877" w:rsidRPr="00532E9E">
        <w:rPr>
          <w:rFonts w:ascii="Times New Roman" w:hAnsi="Times New Roman"/>
          <w:noProof/>
        </w:rPr>
        <w:t>)</w:t>
      </w:r>
      <w:r w:rsidR="00B601A5" w:rsidRPr="00222176">
        <w:rPr>
          <w:rFonts w:ascii="Times New Roman" w:hAnsi="Times New Roman"/>
        </w:rPr>
        <w:fldChar w:fldCharType="end"/>
      </w:r>
      <w:r w:rsidR="00B601A5" w:rsidRPr="00532E9E">
        <w:rPr>
          <w:rFonts w:ascii="Times New Roman" w:hAnsi="Times New Roman"/>
        </w:rPr>
        <w:t>.</w:t>
      </w:r>
    </w:p>
    <w:p w:rsidR="00813EE5" w:rsidRPr="00532E9E" w:rsidRDefault="00E62D6F" w:rsidP="00222176">
      <w:pPr>
        <w:spacing w:line="480" w:lineRule="auto"/>
        <w:ind w:firstLine="720"/>
        <w:rPr>
          <w:rFonts w:ascii="Times New Roman" w:hAnsi="Times New Roman"/>
        </w:rPr>
      </w:pPr>
      <w:r w:rsidRPr="00532E9E">
        <w:rPr>
          <w:rFonts w:ascii="Times New Roman" w:hAnsi="Times New Roman"/>
          <w:color w:val="000000"/>
        </w:rPr>
        <w:t xml:space="preserve">Gradually, themes emerged as important topics to investigate, partly as a result of an encounter </w:t>
      </w:r>
      <w:r w:rsidR="0042154F" w:rsidRPr="00532E9E">
        <w:rPr>
          <w:rFonts w:ascii="Times New Roman" w:hAnsi="Times New Roman"/>
          <w:color w:val="000000"/>
        </w:rPr>
        <w:t xml:space="preserve">with unexpected phenomenon. </w:t>
      </w:r>
      <w:r w:rsidR="00563651" w:rsidRPr="00532E9E">
        <w:rPr>
          <w:rFonts w:ascii="Times New Roman" w:hAnsi="Times New Roman"/>
          <w:color w:val="000000"/>
        </w:rPr>
        <w:t>I</w:t>
      </w:r>
      <w:r w:rsidR="000B19BA" w:rsidRPr="00532E9E">
        <w:rPr>
          <w:rFonts w:ascii="Times New Roman" w:hAnsi="Times New Roman"/>
        </w:rPr>
        <w:t>n contrast to</w:t>
      </w:r>
      <w:r w:rsidR="00293744" w:rsidRPr="00532E9E">
        <w:rPr>
          <w:rFonts w:ascii="Times New Roman" w:hAnsi="Times New Roman"/>
        </w:rPr>
        <w:t xml:space="preserve"> established</w:t>
      </w:r>
      <w:r w:rsidR="000B19BA" w:rsidRPr="00532E9E">
        <w:rPr>
          <w:rFonts w:ascii="Times New Roman" w:hAnsi="Times New Roman"/>
        </w:rPr>
        <w:t xml:space="preserve"> images of pilots as calm, unemotional, </w:t>
      </w:r>
      <w:r w:rsidR="00293744" w:rsidRPr="00532E9E">
        <w:rPr>
          <w:rFonts w:ascii="Times New Roman" w:hAnsi="Times New Roman"/>
        </w:rPr>
        <w:t xml:space="preserve">and </w:t>
      </w:r>
      <w:r w:rsidR="000B19BA" w:rsidRPr="00532E9E">
        <w:rPr>
          <w:rFonts w:ascii="Times New Roman" w:hAnsi="Times New Roman"/>
        </w:rPr>
        <w:t>fearless individuals</w:t>
      </w:r>
      <w:r w:rsidR="00F3409C" w:rsidRPr="00532E9E">
        <w:rPr>
          <w:rFonts w:ascii="Times New Roman" w:hAnsi="Times New Roman"/>
        </w:rPr>
        <w:t xml:space="preserve"> as Ashcraft </w:t>
      </w:r>
      <w:r w:rsidR="001C5198" w:rsidRPr="00222176">
        <w:rPr>
          <w:rFonts w:ascii="Times New Roman" w:hAnsi="Times New Roman"/>
        </w:rPr>
        <w:fldChar w:fldCharType="begin"/>
      </w:r>
      <w:r w:rsidR="00F3409C" w:rsidRPr="00532E9E">
        <w:rPr>
          <w:rFonts w:ascii="Times New Roman" w:hAnsi="Times New Roman"/>
        </w:rPr>
        <w:instrText xml:space="preserve"> ADDIN EN.CITE &lt;EndNote&gt;&lt;Cite ExcludeAuth="1"&gt;&lt;Author&gt;Ashcraft&lt;/Author&gt;&lt;Year&gt;2005&lt;/Year&gt;&lt;RecNum&gt;622&lt;/RecNum&gt;&lt;DisplayText&gt;(2005)&lt;/DisplayText&gt;&lt;record&gt;&lt;rec-number&gt;622&lt;/rec-number&gt;&lt;foreign-keys&gt;&lt;key app="EN" db-id="w0tdrfaatpdwsyexar7p2a5kv0pr20efvzv0" timestamp="1335700039"&gt;622&lt;/key&gt;&lt;/foreign-keys&gt;&lt;ref-type name="Journal Article"&gt;17&lt;/ref-type&gt;&lt;contributors&gt;&lt;authors&gt;&lt;author&gt;Ashcraft, K. L.&lt;/author&gt;&lt;/authors&gt;&lt;/contributors&gt;&lt;titles&gt;&lt;title&gt;Resistence through Consent? Occupational Identity, Organizational Form, and the Maintenance of masculinity among Commercial Airline Pilots&lt;/title&gt;&lt;secondary-title&gt;Management Communication Quarterly&lt;/secondary-title&gt;&lt;/titles&gt;&lt;periodical&gt;&lt;full-title&gt;Management Communication Quarterly&lt;/full-title&gt;&lt;/periodical&gt;&lt;pages&gt;67-90&lt;/pages&gt;&lt;volume&gt;19&lt;/volume&gt;&lt;number&gt;1&lt;/number&gt;&lt;dates&gt;&lt;year&gt;2005&lt;/year&gt;&lt;/dates&gt;&lt;urls&gt;&lt;/urls&gt;&lt;/record&gt;&lt;/Cite&gt;&lt;/EndNote&gt;</w:instrText>
      </w:r>
      <w:r w:rsidR="001C5198" w:rsidRPr="00222176">
        <w:rPr>
          <w:rFonts w:ascii="Times New Roman" w:hAnsi="Times New Roman"/>
        </w:rPr>
        <w:fldChar w:fldCharType="separate"/>
      </w:r>
      <w:r w:rsidR="00F3409C" w:rsidRPr="00532E9E">
        <w:rPr>
          <w:rFonts w:ascii="Times New Roman" w:hAnsi="Times New Roman"/>
          <w:noProof/>
        </w:rPr>
        <w:t>(</w:t>
      </w:r>
      <w:hyperlink w:anchor="_ENREF_10" w:tooltip="Ashcraft, 2005 #622" w:history="1">
        <w:r w:rsidR="00E21C04" w:rsidRPr="00532E9E">
          <w:rPr>
            <w:rFonts w:ascii="Times New Roman" w:hAnsi="Times New Roman"/>
            <w:noProof/>
          </w:rPr>
          <w:t>2005</w:t>
        </w:r>
      </w:hyperlink>
      <w:r w:rsidR="00F3409C" w:rsidRPr="00532E9E">
        <w:rPr>
          <w:rFonts w:ascii="Times New Roman" w:hAnsi="Times New Roman"/>
          <w:noProof/>
        </w:rPr>
        <w:t>)</w:t>
      </w:r>
      <w:r w:rsidR="001C5198" w:rsidRPr="00222176">
        <w:rPr>
          <w:rFonts w:ascii="Times New Roman" w:hAnsi="Times New Roman"/>
        </w:rPr>
        <w:fldChar w:fldCharType="end"/>
      </w:r>
      <w:r w:rsidR="00F3409C" w:rsidRPr="00532E9E">
        <w:rPr>
          <w:rFonts w:ascii="Times New Roman" w:hAnsi="Times New Roman"/>
        </w:rPr>
        <w:t xml:space="preserve"> reported,</w:t>
      </w:r>
      <w:r w:rsidR="000B19BA" w:rsidRPr="00532E9E">
        <w:rPr>
          <w:rFonts w:ascii="Times New Roman" w:hAnsi="Times New Roman"/>
        </w:rPr>
        <w:t xml:space="preserve"> </w:t>
      </w:r>
      <w:r w:rsidR="002538A9" w:rsidRPr="00532E9E">
        <w:rPr>
          <w:rFonts w:ascii="Times New Roman" w:hAnsi="Times New Roman"/>
        </w:rPr>
        <w:t xml:space="preserve">I found </w:t>
      </w:r>
      <w:r w:rsidR="000B19BA" w:rsidRPr="00532E9E">
        <w:rPr>
          <w:rFonts w:ascii="Times New Roman" w:hAnsi="Times New Roman"/>
        </w:rPr>
        <w:t>informant</w:t>
      </w:r>
      <w:r w:rsidR="00293744" w:rsidRPr="00532E9E">
        <w:rPr>
          <w:rFonts w:ascii="Times New Roman" w:hAnsi="Times New Roman"/>
        </w:rPr>
        <w:t>s’</w:t>
      </w:r>
      <w:r w:rsidR="000B19BA" w:rsidRPr="00532E9E">
        <w:rPr>
          <w:rFonts w:ascii="Times New Roman" w:hAnsi="Times New Roman"/>
        </w:rPr>
        <w:t xml:space="preserve"> responses were </w:t>
      </w:r>
      <w:r w:rsidR="00293744" w:rsidRPr="00532E9E">
        <w:rPr>
          <w:rFonts w:ascii="Times New Roman" w:hAnsi="Times New Roman"/>
        </w:rPr>
        <w:t xml:space="preserve">often </w:t>
      </w:r>
      <w:r w:rsidR="000B19BA" w:rsidRPr="00532E9E">
        <w:rPr>
          <w:rFonts w:ascii="Times New Roman" w:hAnsi="Times New Roman"/>
        </w:rPr>
        <w:t xml:space="preserve">emotional, irrational, and paradoxical. However, instead of seeking to harmonize these inconsistencies, I </w:t>
      </w:r>
      <w:r w:rsidR="00B410ED" w:rsidRPr="00532E9E">
        <w:rPr>
          <w:rFonts w:ascii="Times New Roman" w:hAnsi="Times New Roman"/>
        </w:rPr>
        <w:t xml:space="preserve">adopted </w:t>
      </w:r>
      <w:r w:rsidR="000B19BA" w:rsidRPr="00532E9E">
        <w:rPr>
          <w:rFonts w:ascii="Times New Roman" w:hAnsi="Times New Roman"/>
        </w:rPr>
        <w:t xml:space="preserve">Alvesson’s </w:t>
      </w:r>
      <w:r w:rsidR="000B19BA" w:rsidRPr="00222176">
        <w:rPr>
          <w:rFonts w:ascii="Times New Roman" w:hAnsi="Times New Roman"/>
        </w:rPr>
        <w:fldChar w:fldCharType="begin"/>
      </w:r>
      <w:r w:rsidR="004A0AEA" w:rsidRPr="00532E9E">
        <w:rPr>
          <w:rFonts w:ascii="Times New Roman" w:hAnsi="Times New Roman"/>
        </w:rPr>
        <w:instrText xml:space="preserve"> ADDIN EN.CITE &lt;EndNote&gt;&lt;Cite ExcludeAuth="1"&gt;&lt;Author&gt;Alvesson&lt;/Author&gt;&lt;Year&gt;2010&lt;/Year&gt;&lt;RecNum&gt;886&lt;/RecNum&gt;&lt;Pages&gt;195&lt;/Pages&gt;&lt;DisplayText&gt;(2010: 195)&lt;/DisplayText&gt;&lt;record&gt;&lt;rec-number&gt;886&lt;/rec-number&gt;&lt;foreign-keys&gt;&lt;key app="EN" db-id="w0tdrfaatpdwsyexar7p2a5kv0pr20efvzv0" timestamp="1347723688"&gt;886&lt;/key&gt;&lt;/foreign-keys&gt;&lt;ref-type name="Journal Article"&gt;17&lt;/ref-type&gt;&lt;contributors&gt;&lt;authors&gt;&lt;author&gt;Alvesson, Mats&lt;/author&gt;&lt;/authors&gt;&lt;/contributors&gt;&lt;titles&gt;&lt;title&gt;Self-doubters, strugglers, storytellers, surfers and others: Images of self-identities in organization studies&lt;/title&gt;&lt;secondary-title&gt;Human Relations&lt;/secondary-title&gt;&lt;/titles&gt;&lt;periodical&gt;&lt;full-title&gt;Human Relations&lt;/full-title&gt;&lt;/periodical&gt;&lt;pages&gt;193-217&lt;/pages&gt;&lt;volume&gt;63&lt;/volume&gt;&lt;number&gt;2&lt;/number&gt;&lt;keywords&gt;&lt;keyword&gt;6100:Human resource planning&lt;/keyword&gt;&lt;keyword&gt;9130:Experiment/theoretical treatment&lt;/keyword&gt;&lt;keyword&gt;Sociology&lt;/keyword&gt;&lt;keyword&gt;1220:Social trends &amp;amp; culture&lt;/keyword&gt;&lt;/keywords&gt;&lt;dates&gt;&lt;year&gt;2010&lt;/year&gt;&lt;/dates&gt;&lt;pub-location&gt;New York, United States, New York&lt;/pub-location&gt;&lt;isbn&gt;00187267&lt;/isbn&gt;&lt;accession-num&gt;231493313&lt;/accession-num&gt;&lt;urls&gt;&lt;related-urls&gt;&lt;url&gt;http://libproxy.sdsu.edu/login?url=http://search.proquest.com/docview/231493313?accountid=13758&lt;/url&gt;&lt;url&gt;http://sfx.calstate.edu:9003/sdsu?url_ver=Z39.88-2004&amp;amp;rft_val_fmt=info:ofi/fmt:kev:mtx:journal&amp;amp;genre=article&amp;amp;sid=ProQ:ProQ%3Aabiglobal&amp;amp;atitle=Self-doubters%2C+strugglers%2C+storytellers%2C+surfers+and+others%3A+Images+of+self-identities+in+organization+studies&amp;amp;title=Human+Relations&amp;amp;issn=00187267&amp;amp;date=2010-02-01&amp;amp;volume=63&amp;amp;issue=2&amp;amp;spage=193&amp;amp;au=Alvesson%2C+Mats&amp;amp;isbn=&amp;amp;jtitle=Human+Relations&amp;amp;btitle=&lt;/url&gt;&lt;/related-urls&gt;&lt;/urls&gt;&lt;remote-database-name&gt;ABI/INFORM Complete&lt;/remote-database-name&gt;&lt;language&gt;English&lt;/language&gt;&lt;/record&gt;&lt;/Cite&gt;&lt;/EndNote&gt;</w:instrText>
      </w:r>
      <w:r w:rsidR="000B19BA" w:rsidRPr="00222176">
        <w:rPr>
          <w:rFonts w:ascii="Times New Roman" w:hAnsi="Times New Roman"/>
        </w:rPr>
        <w:fldChar w:fldCharType="separate"/>
      </w:r>
      <w:r w:rsidR="004A0AEA" w:rsidRPr="00532E9E">
        <w:rPr>
          <w:rFonts w:ascii="Times New Roman" w:hAnsi="Times New Roman"/>
          <w:noProof/>
        </w:rPr>
        <w:t>(</w:t>
      </w:r>
      <w:hyperlink w:anchor="_ENREF_5" w:tooltip="Alvesson, 2010 #886" w:history="1">
        <w:r w:rsidR="00E21C04" w:rsidRPr="00532E9E">
          <w:rPr>
            <w:rFonts w:ascii="Times New Roman" w:hAnsi="Times New Roman"/>
            <w:noProof/>
          </w:rPr>
          <w:t>2010: 195</w:t>
        </w:r>
      </w:hyperlink>
      <w:r w:rsidR="004A0AEA" w:rsidRPr="00532E9E">
        <w:rPr>
          <w:rFonts w:ascii="Times New Roman" w:hAnsi="Times New Roman"/>
          <w:noProof/>
        </w:rPr>
        <w:t>)</w:t>
      </w:r>
      <w:r w:rsidR="000B19BA" w:rsidRPr="00222176">
        <w:rPr>
          <w:rFonts w:ascii="Times New Roman" w:hAnsi="Times New Roman"/>
        </w:rPr>
        <w:fldChar w:fldCharType="end"/>
      </w:r>
      <w:r w:rsidR="000B19BA" w:rsidRPr="00532E9E">
        <w:rPr>
          <w:rFonts w:ascii="Times New Roman" w:hAnsi="Times New Roman"/>
        </w:rPr>
        <w:t xml:space="preserve"> recommendation to widen the imagination</w:t>
      </w:r>
      <w:r w:rsidR="0065165B" w:rsidRPr="00532E9E">
        <w:rPr>
          <w:rFonts w:ascii="Times New Roman" w:hAnsi="Times New Roman"/>
        </w:rPr>
        <w:t xml:space="preserve"> </w:t>
      </w:r>
      <w:r w:rsidR="00B410ED" w:rsidRPr="00532E9E">
        <w:rPr>
          <w:rFonts w:ascii="Times New Roman" w:hAnsi="Times New Roman"/>
        </w:rPr>
        <w:t xml:space="preserve">and </w:t>
      </w:r>
      <w:r w:rsidR="00C7792D" w:rsidRPr="00532E9E">
        <w:rPr>
          <w:rFonts w:ascii="Times New Roman" w:hAnsi="Times New Roman"/>
        </w:rPr>
        <w:t xml:space="preserve">consider connections that may not initially be obvious. </w:t>
      </w:r>
      <w:r w:rsidR="00F2439A" w:rsidRPr="00532E9E">
        <w:rPr>
          <w:rFonts w:ascii="Times New Roman" w:hAnsi="Times New Roman"/>
          <w:color w:val="000000"/>
        </w:rPr>
        <w:t xml:space="preserve">Gradually, </w:t>
      </w:r>
      <w:r w:rsidR="00E21C04">
        <w:rPr>
          <w:rFonts w:ascii="Times New Roman" w:hAnsi="Times New Roman"/>
          <w:color w:val="000000"/>
        </w:rPr>
        <w:t xml:space="preserve">common </w:t>
      </w:r>
      <w:r w:rsidR="00813EE5" w:rsidRPr="00532E9E">
        <w:rPr>
          <w:rFonts w:ascii="Times New Roman" w:hAnsi="Times New Roman"/>
          <w:color w:val="000000"/>
        </w:rPr>
        <w:t xml:space="preserve">subthemes </w:t>
      </w:r>
      <w:r w:rsidR="001D578C" w:rsidRPr="00532E9E">
        <w:rPr>
          <w:rFonts w:ascii="Times New Roman" w:hAnsi="Times New Roman"/>
          <w:color w:val="000000"/>
        </w:rPr>
        <w:t xml:space="preserve">emerged in </w:t>
      </w:r>
      <w:r w:rsidR="00813EE5" w:rsidRPr="00532E9E">
        <w:rPr>
          <w:rFonts w:ascii="Times New Roman" w:hAnsi="Times New Roman"/>
          <w:color w:val="000000"/>
        </w:rPr>
        <w:t xml:space="preserve">the rhetoric in </w:t>
      </w:r>
      <w:r w:rsidR="001D578C" w:rsidRPr="00532E9E">
        <w:rPr>
          <w:rFonts w:ascii="Times New Roman" w:hAnsi="Times New Roman"/>
          <w:color w:val="000000"/>
        </w:rPr>
        <w:t>nearly every pilots’ interview</w:t>
      </w:r>
      <w:r w:rsidR="00813EE5" w:rsidRPr="00532E9E">
        <w:rPr>
          <w:rFonts w:ascii="Times New Roman" w:hAnsi="Times New Roman"/>
          <w:color w:val="000000"/>
        </w:rPr>
        <w:t xml:space="preserve"> and</w:t>
      </w:r>
      <w:r w:rsidR="00E21C04">
        <w:rPr>
          <w:rFonts w:ascii="Times New Roman" w:hAnsi="Times New Roman"/>
          <w:color w:val="000000"/>
        </w:rPr>
        <w:t>,</w:t>
      </w:r>
      <w:r w:rsidR="00813EE5" w:rsidRPr="00532E9E">
        <w:rPr>
          <w:rFonts w:ascii="Times New Roman" w:hAnsi="Times New Roman"/>
          <w:color w:val="000000"/>
        </w:rPr>
        <w:t xml:space="preserve"> c</w:t>
      </w:r>
      <w:r w:rsidR="001D578C" w:rsidRPr="00532E9E">
        <w:rPr>
          <w:rFonts w:ascii="Times New Roman" w:hAnsi="Times New Roman"/>
          <w:color w:val="000000"/>
        </w:rPr>
        <w:t xml:space="preserve">umulatively, these </w:t>
      </w:r>
      <w:r w:rsidR="00E21C04">
        <w:rPr>
          <w:rFonts w:ascii="Times New Roman" w:hAnsi="Times New Roman"/>
          <w:color w:val="000000"/>
        </w:rPr>
        <w:t xml:space="preserve">images </w:t>
      </w:r>
      <w:r w:rsidR="001D578C" w:rsidRPr="00532E9E">
        <w:rPr>
          <w:rFonts w:ascii="Times New Roman" w:hAnsi="Times New Roman"/>
          <w:color w:val="000000"/>
        </w:rPr>
        <w:t xml:space="preserve">signaled the overarching </w:t>
      </w:r>
      <w:r w:rsidR="00A67F86" w:rsidRPr="00532E9E">
        <w:rPr>
          <w:rFonts w:ascii="Times New Roman" w:hAnsi="Times New Roman"/>
          <w:color w:val="000000"/>
        </w:rPr>
        <w:t>theme</w:t>
      </w:r>
      <w:r w:rsidR="0092288D" w:rsidRPr="00532E9E">
        <w:rPr>
          <w:rFonts w:ascii="Times New Roman" w:hAnsi="Times New Roman"/>
          <w:color w:val="000000"/>
        </w:rPr>
        <w:t>s</w:t>
      </w:r>
      <w:r w:rsidR="00A67F86" w:rsidRPr="00532E9E">
        <w:rPr>
          <w:rFonts w:ascii="Times New Roman" w:hAnsi="Times New Roman"/>
          <w:color w:val="000000"/>
        </w:rPr>
        <w:t xml:space="preserve"> </w:t>
      </w:r>
      <w:r w:rsidR="00F2439A" w:rsidRPr="00532E9E">
        <w:rPr>
          <w:rFonts w:ascii="Times New Roman" w:hAnsi="Times New Roman"/>
          <w:color w:val="000000"/>
        </w:rPr>
        <w:t xml:space="preserve">of </w:t>
      </w:r>
      <w:r w:rsidR="0014511D" w:rsidRPr="00532E9E">
        <w:rPr>
          <w:rFonts w:ascii="Times New Roman" w:hAnsi="Times New Roman"/>
          <w:color w:val="000000"/>
        </w:rPr>
        <w:t xml:space="preserve">deprofessionalisation </w:t>
      </w:r>
      <w:r w:rsidR="001D578C" w:rsidRPr="00532E9E">
        <w:rPr>
          <w:rFonts w:ascii="Times New Roman" w:hAnsi="Times New Roman"/>
          <w:color w:val="000000"/>
        </w:rPr>
        <w:t xml:space="preserve">and work intensification </w:t>
      </w:r>
      <w:r w:rsidR="00813EE5" w:rsidRPr="00532E9E">
        <w:rPr>
          <w:rFonts w:ascii="Times New Roman" w:hAnsi="Times New Roman"/>
          <w:color w:val="000000"/>
        </w:rPr>
        <w:t xml:space="preserve">as </w:t>
      </w:r>
      <w:r w:rsidR="000B19BA" w:rsidRPr="00532E9E">
        <w:rPr>
          <w:rFonts w:ascii="Times New Roman" w:hAnsi="Times New Roman"/>
          <w:color w:val="000000"/>
        </w:rPr>
        <w:t xml:space="preserve">pilots struggled to cope with </w:t>
      </w:r>
      <w:r w:rsidR="0014511D" w:rsidRPr="00532E9E">
        <w:rPr>
          <w:rFonts w:ascii="Times New Roman" w:hAnsi="Times New Roman"/>
          <w:color w:val="000000"/>
        </w:rPr>
        <w:t xml:space="preserve">post-9/11 </w:t>
      </w:r>
      <w:r w:rsidR="009A46ED" w:rsidRPr="00532E9E">
        <w:rPr>
          <w:rFonts w:ascii="Times New Roman" w:hAnsi="Times New Roman"/>
          <w:color w:val="000000"/>
        </w:rPr>
        <w:t xml:space="preserve">workplace changes, creating </w:t>
      </w:r>
      <w:r w:rsidR="000B19BA" w:rsidRPr="00532E9E">
        <w:rPr>
          <w:rFonts w:ascii="Times New Roman" w:hAnsi="Times New Roman"/>
          <w:color w:val="000000"/>
        </w:rPr>
        <w:t>a nearly unanimous sense that the</w:t>
      </w:r>
      <w:r w:rsidR="00180AD6" w:rsidRPr="00532E9E">
        <w:rPr>
          <w:rFonts w:ascii="Times New Roman" w:hAnsi="Times New Roman"/>
          <w:color w:val="000000"/>
        </w:rPr>
        <w:t xml:space="preserve"> character of the</w:t>
      </w:r>
      <w:r w:rsidR="000B19BA" w:rsidRPr="00532E9E">
        <w:rPr>
          <w:rFonts w:ascii="Times New Roman" w:hAnsi="Times New Roman"/>
          <w:color w:val="000000"/>
        </w:rPr>
        <w:t xml:space="preserve">ir </w:t>
      </w:r>
      <w:r w:rsidR="004A2833" w:rsidRPr="00532E9E">
        <w:rPr>
          <w:rFonts w:ascii="Times New Roman" w:hAnsi="Times New Roman"/>
          <w:color w:val="000000"/>
        </w:rPr>
        <w:t xml:space="preserve">once elite </w:t>
      </w:r>
      <w:r w:rsidR="000B19BA" w:rsidRPr="00532E9E">
        <w:rPr>
          <w:rFonts w:ascii="Times New Roman" w:hAnsi="Times New Roman"/>
          <w:color w:val="000000"/>
        </w:rPr>
        <w:t>profession had suffered a drastic decline</w:t>
      </w:r>
      <w:r w:rsidR="00813EE5" w:rsidRPr="00532E9E">
        <w:rPr>
          <w:rFonts w:ascii="Times New Roman" w:hAnsi="Times New Roman"/>
          <w:color w:val="000000"/>
        </w:rPr>
        <w:t xml:space="preserve"> (See figure 3)</w:t>
      </w:r>
      <w:r w:rsidR="004A2833" w:rsidRPr="00532E9E">
        <w:rPr>
          <w:rFonts w:ascii="Times New Roman" w:hAnsi="Times New Roman"/>
          <w:color w:val="000000"/>
        </w:rPr>
        <w:t>.</w:t>
      </w:r>
      <w:r w:rsidR="00567476" w:rsidRPr="00532E9E">
        <w:rPr>
          <w:rFonts w:ascii="Times New Roman" w:hAnsi="Times New Roman"/>
        </w:rPr>
        <w:t xml:space="preserve"> </w:t>
      </w:r>
    </w:p>
    <w:p w:rsidR="00813EE5" w:rsidRPr="00222176" w:rsidRDefault="00813EE5" w:rsidP="00222176">
      <w:pPr>
        <w:pStyle w:val="Heading5"/>
        <w:jc w:val="center"/>
        <w:rPr>
          <w:rFonts w:ascii="Times New Roman" w:hAnsi="Times New Roman"/>
          <w:b w:val="0"/>
        </w:rPr>
      </w:pPr>
      <w:r w:rsidRPr="00222176">
        <w:rPr>
          <w:rFonts w:ascii="Times New Roman" w:hAnsi="Times New Roman" w:cs="Times New Roman"/>
        </w:rPr>
        <w:t>Insert Figure 3: Overview of Data Structure</w:t>
      </w:r>
    </w:p>
    <w:p w:rsidR="0092288D" w:rsidRPr="00532E9E" w:rsidRDefault="0092288D" w:rsidP="00222176">
      <w:pPr>
        <w:spacing w:line="480" w:lineRule="auto"/>
        <w:ind w:firstLine="720"/>
        <w:rPr>
          <w:rFonts w:ascii="Times New Roman" w:hAnsi="Times New Roman"/>
          <w:color w:val="000000"/>
        </w:rPr>
      </w:pPr>
    </w:p>
    <w:p w:rsidR="000E4690" w:rsidRPr="00222176" w:rsidRDefault="000E4690" w:rsidP="00222176">
      <w:pPr>
        <w:pStyle w:val="Heading3"/>
      </w:pPr>
      <w:r w:rsidRPr="00BE7F1F">
        <w:t>Limitations o</w:t>
      </w:r>
      <w:r w:rsidR="004E6B71" w:rsidRPr="00222176">
        <w:t>f t</w:t>
      </w:r>
      <w:r w:rsidRPr="00222176">
        <w:t>he Study</w:t>
      </w:r>
    </w:p>
    <w:p w:rsidR="00716226" w:rsidRPr="00532E9E" w:rsidRDefault="000E4690">
      <w:pPr>
        <w:spacing w:line="480" w:lineRule="auto"/>
        <w:rPr>
          <w:rFonts w:ascii="Times New Roman" w:hAnsi="Times New Roman"/>
        </w:rPr>
      </w:pPr>
      <w:r w:rsidRPr="00532E9E">
        <w:rPr>
          <w:rFonts w:ascii="Times New Roman" w:hAnsi="Times New Roman"/>
        </w:rPr>
        <w:t xml:space="preserve">There are several limitations of this study. First, the informant group is small and pilots </w:t>
      </w:r>
      <w:r w:rsidR="00716226" w:rsidRPr="00532E9E">
        <w:rPr>
          <w:rFonts w:ascii="Times New Roman" w:hAnsi="Times New Roman"/>
        </w:rPr>
        <w:t xml:space="preserve">self-selected </w:t>
      </w:r>
      <w:r w:rsidRPr="00532E9E">
        <w:rPr>
          <w:rFonts w:ascii="Times New Roman" w:hAnsi="Times New Roman"/>
        </w:rPr>
        <w:t xml:space="preserve">to participate. </w:t>
      </w:r>
      <w:r w:rsidR="00ED0089" w:rsidRPr="00532E9E">
        <w:rPr>
          <w:rFonts w:ascii="Times New Roman" w:hAnsi="Times New Roman"/>
        </w:rPr>
        <w:t xml:space="preserve">Therefore, the </w:t>
      </w:r>
      <w:r w:rsidR="0031552C" w:rsidRPr="00532E9E">
        <w:rPr>
          <w:rFonts w:ascii="Times New Roman" w:hAnsi="Times New Roman"/>
        </w:rPr>
        <w:t xml:space="preserve">study </w:t>
      </w:r>
      <w:r w:rsidR="00ED0089" w:rsidRPr="00532E9E">
        <w:rPr>
          <w:rFonts w:ascii="Times New Roman" w:hAnsi="Times New Roman"/>
        </w:rPr>
        <w:t xml:space="preserve">group is not random. </w:t>
      </w:r>
      <w:r w:rsidR="00902E06" w:rsidRPr="00532E9E">
        <w:rPr>
          <w:rFonts w:ascii="Times New Roman" w:hAnsi="Times New Roman"/>
        </w:rPr>
        <w:t>Second, a</w:t>
      </w:r>
      <w:r w:rsidR="004E6B71" w:rsidRPr="00532E9E">
        <w:rPr>
          <w:rFonts w:ascii="Times New Roman" w:hAnsi="Times New Roman"/>
        </w:rPr>
        <w:t xml:space="preserve">lthough my </w:t>
      </w:r>
      <w:r w:rsidR="005C148C" w:rsidRPr="00532E9E">
        <w:rPr>
          <w:rFonts w:ascii="Times New Roman" w:hAnsi="Times New Roman"/>
        </w:rPr>
        <w:t xml:space="preserve">airline </w:t>
      </w:r>
      <w:r w:rsidR="004E6B71" w:rsidRPr="00532E9E">
        <w:rPr>
          <w:rFonts w:ascii="Times New Roman" w:hAnsi="Times New Roman"/>
        </w:rPr>
        <w:t>experience was helpful</w:t>
      </w:r>
      <w:r w:rsidR="003D62B8" w:rsidRPr="00532E9E">
        <w:rPr>
          <w:rFonts w:ascii="Times New Roman" w:hAnsi="Times New Roman"/>
        </w:rPr>
        <w:t xml:space="preserve"> in </w:t>
      </w:r>
      <w:r w:rsidR="00E667C7" w:rsidRPr="00532E9E">
        <w:rPr>
          <w:rFonts w:ascii="Times New Roman" w:hAnsi="Times New Roman"/>
        </w:rPr>
        <w:t xml:space="preserve">gaining </w:t>
      </w:r>
      <w:r w:rsidR="0031552C" w:rsidRPr="00532E9E">
        <w:rPr>
          <w:rFonts w:ascii="Times New Roman" w:hAnsi="Times New Roman"/>
        </w:rPr>
        <w:t>access</w:t>
      </w:r>
      <w:r w:rsidR="00E667C7" w:rsidRPr="00532E9E">
        <w:rPr>
          <w:rFonts w:ascii="Times New Roman" w:hAnsi="Times New Roman"/>
        </w:rPr>
        <w:t xml:space="preserve"> to</w:t>
      </w:r>
      <w:r w:rsidR="0031552C" w:rsidRPr="00532E9E">
        <w:rPr>
          <w:rFonts w:ascii="Times New Roman" w:hAnsi="Times New Roman"/>
        </w:rPr>
        <w:t xml:space="preserve"> a difficult to reach informant group, </w:t>
      </w:r>
      <w:r w:rsidR="003D62B8" w:rsidRPr="00532E9E">
        <w:rPr>
          <w:rFonts w:ascii="Times New Roman" w:hAnsi="Times New Roman"/>
        </w:rPr>
        <w:t>gathering the empirical materials and analyzing its meaning</w:t>
      </w:r>
      <w:r w:rsidR="005C148C" w:rsidRPr="00532E9E">
        <w:rPr>
          <w:rFonts w:ascii="Times New Roman" w:hAnsi="Times New Roman"/>
        </w:rPr>
        <w:t>,</w:t>
      </w:r>
      <w:r w:rsidR="004E6B71" w:rsidRPr="00532E9E">
        <w:rPr>
          <w:rFonts w:ascii="Times New Roman" w:hAnsi="Times New Roman"/>
        </w:rPr>
        <w:t xml:space="preserve"> it is possible my </w:t>
      </w:r>
      <w:r w:rsidR="0092288D" w:rsidRPr="00532E9E">
        <w:rPr>
          <w:rFonts w:ascii="Times New Roman" w:hAnsi="Times New Roman"/>
        </w:rPr>
        <w:t xml:space="preserve">interpretations were </w:t>
      </w:r>
      <w:r w:rsidR="004E6B71" w:rsidRPr="00532E9E">
        <w:rPr>
          <w:rFonts w:ascii="Times New Roman" w:hAnsi="Times New Roman"/>
        </w:rPr>
        <w:t>influenced by an industry</w:t>
      </w:r>
      <w:r w:rsidR="005C148C" w:rsidRPr="00532E9E">
        <w:rPr>
          <w:rFonts w:ascii="Times New Roman" w:hAnsi="Times New Roman"/>
        </w:rPr>
        <w:t>-</w:t>
      </w:r>
      <w:r w:rsidR="004E6B71" w:rsidRPr="00532E9E">
        <w:rPr>
          <w:rFonts w:ascii="Times New Roman" w:hAnsi="Times New Roman"/>
        </w:rPr>
        <w:t xml:space="preserve">insider bias. </w:t>
      </w:r>
      <w:r w:rsidR="00716226" w:rsidRPr="00532E9E">
        <w:rPr>
          <w:rFonts w:ascii="Times New Roman" w:hAnsi="Times New Roman"/>
        </w:rPr>
        <w:t xml:space="preserve">Third, although </w:t>
      </w:r>
      <w:r w:rsidR="00E81CB4" w:rsidRPr="00532E9E">
        <w:rPr>
          <w:rFonts w:ascii="Times New Roman" w:hAnsi="Times New Roman"/>
        </w:rPr>
        <w:t>participants</w:t>
      </w:r>
      <w:r w:rsidR="00716226" w:rsidRPr="00532E9E">
        <w:rPr>
          <w:rFonts w:ascii="Times New Roman" w:hAnsi="Times New Roman"/>
        </w:rPr>
        <w:t xml:space="preserve"> </w:t>
      </w:r>
      <w:r w:rsidR="00AA629D" w:rsidRPr="00532E9E">
        <w:rPr>
          <w:rFonts w:ascii="Times New Roman" w:hAnsi="Times New Roman"/>
        </w:rPr>
        <w:t xml:space="preserve">were </w:t>
      </w:r>
      <w:r w:rsidR="00716226" w:rsidRPr="00532E9E">
        <w:rPr>
          <w:rFonts w:ascii="Times New Roman" w:hAnsi="Times New Roman"/>
        </w:rPr>
        <w:t>employ</w:t>
      </w:r>
      <w:r w:rsidR="00AA629D" w:rsidRPr="00532E9E">
        <w:rPr>
          <w:rFonts w:ascii="Times New Roman" w:hAnsi="Times New Roman"/>
        </w:rPr>
        <w:t xml:space="preserve">ed </w:t>
      </w:r>
      <w:r w:rsidR="00716226" w:rsidRPr="00532E9E">
        <w:rPr>
          <w:rFonts w:ascii="Times New Roman" w:hAnsi="Times New Roman"/>
        </w:rPr>
        <w:t xml:space="preserve">at six </w:t>
      </w:r>
      <w:r w:rsidR="00E667C7" w:rsidRPr="00532E9E">
        <w:rPr>
          <w:rFonts w:ascii="Times New Roman" w:hAnsi="Times New Roman"/>
        </w:rPr>
        <w:t xml:space="preserve">US </w:t>
      </w:r>
      <w:r w:rsidR="00716226" w:rsidRPr="00532E9E">
        <w:rPr>
          <w:rFonts w:ascii="Times New Roman" w:hAnsi="Times New Roman"/>
        </w:rPr>
        <w:t xml:space="preserve">air carriers, a large percentage </w:t>
      </w:r>
      <w:r w:rsidR="00E81CB4" w:rsidRPr="00532E9E">
        <w:rPr>
          <w:rFonts w:ascii="Times New Roman" w:hAnsi="Times New Roman"/>
        </w:rPr>
        <w:t xml:space="preserve">once worked for </w:t>
      </w:r>
      <w:r w:rsidR="00716226" w:rsidRPr="00532E9E">
        <w:rPr>
          <w:rFonts w:ascii="Times New Roman" w:hAnsi="Times New Roman"/>
        </w:rPr>
        <w:t>one major airline</w:t>
      </w:r>
      <w:r w:rsidR="009344DE" w:rsidRPr="00532E9E">
        <w:rPr>
          <w:rFonts w:ascii="Times New Roman" w:hAnsi="Times New Roman"/>
        </w:rPr>
        <w:t xml:space="preserve"> and only </w:t>
      </w:r>
      <w:r w:rsidR="009344DE" w:rsidRPr="00532E9E">
        <w:rPr>
          <w:rFonts w:ascii="Times New Roman" w:hAnsi="Times New Roman"/>
          <w:color w:val="000000"/>
        </w:rPr>
        <w:t>35 percent remained actively employed at th</w:t>
      </w:r>
      <w:r w:rsidR="00E81CB4" w:rsidRPr="00532E9E">
        <w:rPr>
          <w:rFonts w:ascii="Times New Roman" w:hAnsi="Times New Roman"/>
          <w:color w:val="000000"/>
        </w:rPr>
        <w:t>at</w:t>
      </w:r>
      <w:r w:rsidR="009344DE" w:rsidRPr="00532E9E">
        <w:rPr>
          <w:rFonts w:ascii="Times New Roman" w:hAnsi="Times New Roman"/>
          <w:color w:val="000000"/>
        </w:rPr>
        <w:t xml:space="preserve"> airline ten years later.</w:t>
      </w:r>
      <w:r w:rsidR="00026084" w:rsidRPr="00532E9E">
        <w:rPr>
          <w:rFonts w:ascii="Times New Roman" w:hAnsi="Times New Roman"/>
          <w:color w:val="000000"/>
        </w:rPr>
        <w:t xml:space="preserve"> This experience undoubtedly influenced participants’ </w:t>
      </w:r>
      <w:r w:rsidR="003D62B8" w:rsidRPr="00532E9E">
        <w:rPr>
          <w:rFonts w:ascii="Times New Roman" w:hAnsi="Times New Roman"/>
          <w:color w:val="000000"/>
        </w:rPr>
        <w:t xml:space="preserve">feelings about this employer and potentially their interview </w:t>
      </w:r>
      <w:r w:rsidR="00026084" w:rsidRPr="00532E9E">
        <w:rPr>
          <w:rFonts w:ascii="Times New Roman" w:hAnsi="Times New Roman"/>
          <w:color w:val="000000"/>
        </w:rPr>
        <w:t xml:space="preserve">responses. </w:t>
      </w:r>
      <w:r w:rsidR="00C74B5B" w:rsidRPr="00532E9E">
        <w:rPr>
          <w:rFonts w:ascii="Times New Roman" w:hAnsi="Times New Roman"/>
        </w:rPr>
        <w:t xml:space="preserve">That said, </w:t>
      </w:r>
      <w:r w:rsidR="009C3EB1" w:rsidRPr="00532E9E">
        <w:rPr>
          <w:rFonts w:ascii="Times New Roman" w:hAnsi="Times New Roman"/>
        </w:rPr>
        <w:t xml:space="preserve">increasing parallels among managerial strategies used by US airlines indicate that </w:t>
      </w:r>
      <w:r w:rsidR="0014511D" w:rsidRPr="00532E9E">
        <w:rPr>
          <w:rFonts w:ascii="Times New Roman" w:hAnsi="Times New Roman"/>
        </w:rPr>
        <w:t xml:space="preserve">the findings </w:t>
      </w:r>
      <w:r w:rsidR="00C74B5B" w:rsidRPr="00532E9E">
        <w:rPr>
          <w:rFonts w:ascii="Times New Roman" w:hAnsi="Times New Roman"/>
        </w:rPr>
        <w:t xml:space="preserve">reported </w:t>
      </w:r>
      <w:r w:rsidR="009C3EB1" w:rsidRPr="00532E9E">
        <w:rPr>
          <w:rFonts w:ascii="Times New Roman" w:hAnsi="Times New Roman"/>
        </w:rPr>
        <w:t>here are not anomalous</w:t>
      </w:r>
      <w:r w:rsidR="00716226" w:rsidRPr="00532E9E">
        <w:rPr>
          <w:rFonts w:ascii="Times New Roman" w:hAnsi="Times New Roman"/>
        </w:rPr>
        <w:t xml:space="preserve"> </w:t>
      </w:r>
      <w:r w:rsidR="0047717C" w:rsidRPr="00532E9E">
        <w:rPr>
          <w:rFonts w:ascii="Times New Roman" w:hAnsi="Times New Roman"/>
        </w:rPr>
        <w:t xml:space="preserve">to one particular air carrier </w:t>
      </w:r>
      <w:r w:rsidR="00A43A4B" w:rsidRPr="00532E9E">
        <w:rPr>
          <w:rFonts w:ascii="Times New Roman" w:hAnsi="Times New Roman"/>
        </w:rPr>
        <w:t>but</w:t>
      </w:r>
      <w:r w:rsidR="005C148C" w:rsidRPr="00532E9E">
        <w:rPr>
          <w:rFonts w:ascii="Times New Roman" w:hAnsi="Times New Roman"/>
        </w:rPr>
        <w:t>,</w:t>
      </w:r>
      <w:r w:rsidR="00A43A4B" w:rsidRPr="00532E9E">
        <w:rPr>
          <w:rFonts w:ascii="Times New Roman" w:hAnsi="Times New Roman"/>
        </w:rPr>
        <w:t xml:space="preserve"> in fact</w:t>
      </w:r>
      <w:r w:rsidR="005C148C" w:rsidRPr="00532E9E">
        <w:rPr>
          <w:rFonts w:ascii="Times New Roman" w:hAnsi="Times New Roman"/>
        </w:rPr>
        <w:t>,</w:t>
      </w:r>
      <w:r w:rsidR="009A364F" w:rsidRPr="00532E9E">
        <w:rPr>
          <w:rFonts w:ascii="Times New Roman" w:hAnsi="Times New Roman"/>
        </w:rPr>
        <w:t xml:space="preserve"> </w:t>
      </w:r>
      <w:r w:rsidR="00A43A4B" w:rsidRPr="00532E9E">
        <w:rPr>
          <w:rFonts w:ascii="Times New Roman" w:hAnsi="Times New Roman"/>
        </w:rPr>
        <w:t xml:space="preserve">indicative of </w:t>
      </w:r>
      <w:r w:rsidR="0014511D" w:rsidRPr="00532E9E">
        <w:rPr>
          <w:rFonts w:ascii="Times New Roman" w:hAnsi="Times New Roman"/>
        </w:rPr>
        <w:t xml:space="preserve">industry-wide </w:t>
      </w:r>
      <w:r w:rsidR="00A43A4B" w:rsidRPr="00532E9E">
        <w:rPr>
          <w:rFonts w:ascii="Times New Roman" w:hAnsi="Times New Roman"/>
        </w:rPr>
        <w:t>tre</w:t>
      </w:r>
      <w:r w:rsidR="00716226" w:rsidRPr="00532E9E">
        <w:rPr>
          <w:rFonts w:ascii="Times New Roman" w:hAnsi="Times New Roman"/>
        </w:rPr>
        <w:t>n</w:t>
      </w:r>
      <w:r w:rsidR="00A43A4B" w:rsidRPr="00532E9E">
        <w:rPr>
          <w:rFonts w:ascii="Times New Roman" w:hAnsi="Times New Roman"/>
        </w:rPr>
        <w:t xml:space="preserve">ds. </w:t>
      </w:r>
      <w:r w:rsidR="009A364F" w:rsidRPr="00532E9E">
        <w:rPr>
          <w:rFonts w:ascii="Times New Roman" w:hAnsi="Times New Roman"/>
        </w:rPr>
        <w:t>Increasing e</w:t>
      </w:r>
      <w:r w:rsidR="00AA629D" w:rsidRPr="00532E9E">
        <w:rPr>
          <w:rFonts w:ascii="Times New Roman" w:hAnsi="Times New Roman"/>
        </w:rPr>
        <w:t xml:space="preserve">vidence of </w:t>
      </w:r>
      <w:r w:rsidR="009C3EB1" w:rsidRPr="00532E9E">
        <w:rPr>
          <w:rFonts w:ascii="Times New Roman" w:hAnsi="Times New Roman"/>
        </w:rPr>
        <w:t>these</w:t>
      </w:r>
      <w:r w:rsidR="00C74B5B" w:rsidRPr="00532E9E">
        <w:rPr>
          <w:rFonts w:ascii="Times New Roman" w:hAnsi="Times New Roman"/>
        </w:rPr>
        <w:t xml:space="preserve"> trend</w:t>
      </w:r>
      <w:r w:rsidR="009C3EB1" w:rsidRPr="00532E9E">
        <w:rPr>
          <w:rFonts w:ascii="Times New Roman" w:hAnsi="Times New Roman"/>
        </w:rPr>
        <w:t xml:space="preserve">s </w:t>
      </w:r>
      <w:r w:rsidR="003D62B8" w:rsidRPr="00532E9E">
        <w:rPr>
          <w:rFonts w:ascii="Times New Roman" w:hAnsi="Times New Roman"/>
        </w:rPr>
        <w:t>continue</w:t>
      </w:r>
      <w:r w:rsidR="00180AD6" w:rsidRPr="00532E9E">
        <w:rPr>
          <w:rFonts w:ascii="Times New Roman" w:hAnsi="Times New Roman"/>
        </w:rPr>
        <w:t>s</w:t>
      </w:r>
      <w:r w:rsidR="003D62B8" w:rsidRPr="00532E9E">
        <w:rPr>
          <w:rFonts w:ascii="Times New Roman" w:hAnsi="Times New Roman"/>
        </w:rPr>
        <w:t xml:space="preserve"> to emerge</w:t>
      </w:r>
      <w:r w:rsidR="00297D97" w:rsidRPr="00532E9E">
        <w:rPr>
          <w:rFonts w:ascii="Times New Roman" w:hAnsi="Times New Roman"/>
        </w:rPr>
        <w:t>. F</w:t>
      </w:r>
      <w:r w:rsidR="003D62B8" w:rsidRPr="00532E9E">
        <w:rPr>
          <w:rFonts w:ascii="Times New Roman" w:hAnsi="Times New Roman"/>
        </w:rPr>
        <w:t xml:space="preserve">or example, in 2015, </w:t>
      </w:r>
      <w:r w:rsidR="00716226" w:rsidRPr="00532E9E">
        <w:rPr>
          <w:rFonts w:ascii="Times New Roman" w:hAnsi="Times New Roman"/>
        </w:rPr>
        <w:t xml:space="preserve">federal </w:t>
      </w:r>
      <w:r w:rsidR="005C148C" w:rsidRPr="00532E9E">
        <w:rPr>
          <w:rFonts w:ascii="Times New Roman" w:hAnsi="Times New Roman"/>
        </w:rPr>
        <w:t>prosecutor</w:t>
      </w:r>
      <w:r w:rsidR="00AA629D" w:rsidRPr="00532E9E">
        <w:rPr>
          <w:rFonts w:ascii="Times New Roman" w:hAnsi="Times New Roman"/>
        </w:rPr>
        <w:t xml:space="preserve">s </w:t>
      </w:r>
      <w:r w:rsidR="003D62B8" w:rsidRPr="00532E9E">
        <w:rPr>
          <w:rFonts w:ascii="Times New Roman" w:hAnsi="Times New Roman"/>
        </w:rPr>
        <w:t xml:space="preserve">began </w:t>
      </w:r>
      <w:r w:rsidR="009C3EB1" w:rsidRPr="00532E9E">
        <w:rPr>
          <w:rFonts w:ascii="Times New Roman" w:hAnsi="Times New Roman"/>
        </w:rPr>
        <w:t>examining</w:t>
      </w:r>
      <w:r w:rsidR="00716226" w:rsidRPr="00532E9E">
        <w:rPr>
          <w:rFonts w:ascii="Times New Roman" w:hAnsi="Times New Roman"/>
        </w:rPr>
        <w:t xml:space="preserve"> </w:t>
      </w:r>
      <w:r w:rsidR="003D62B8" w:rsidRPr="00532E9E">
        <w:rPr>
          <w:rFonts w:ascii="Times New Roman" w:hAnsi="Times New Roman"/>
        </w:rPr>
        <w:t xml:space="preserve">the possibility of </w:t>
      </w:r>
      <w:r w:rsidR="005C148C" w:rsidRPr="00532E9E">
        <w:rPr>
          <w:rFonts w:ascii="Times New Roman" w:hAnsi="Times New Roman"/>
        </w:rPr>
        <w:t xml:space="preserve">collusion among US </w:t>
      </w:r>
      <w:r w:rsidR="00716226" w:rsidRPr="00532E9E">
        <w:rPr>
          <w:rFonts w:ascii="Times New Roman" w:hAnsi="Times New Roman"/>
        </w:rPr>
        <w:t>airline</w:t>
      </w:r>
      <w:r w:rsidR="0014511D" w:rsidRPr="00532E9E">
        <w:rPr>
          <w:rFonts w:ascii="Times New Roman" w:hAnsi="Times New Roman"/>
        </w:rPr>
        <w:t>s</w:t>
      </w:r>
      <w:r w:rsidR="00716226" w:rsidRPr="00532E9E">
        <w:rPr>
          <w:rFonts w:ascii="Times New Roman" w:hAnsi="Times New Roman"/>
        </w:rPr>
        <w:t xml:space="preserve"> to limit seating</w:t>
      </w:r>
      <w:r w:rsidR="005C148C" w:rsidRPr="00532E9E">
        <w:rPr>
          <w:rFonts w:ascii="Times New Roman" w:hAnsi="Times New Roman"/>
        </w:rPr>
        <w:t xml:space="preserve"> capacity</w:t>
      </w:r>
      <w:r w:rsidR="00AA629D" w:rsidRPr="00532E9E">
        <w:rPr>
          <w:rFonts w:ascii="Times New Roman" w:hAnsi="Times New Roman"/>
        </w:rPr>
        <w:t xml:space="preserve"> and drive up profits</w:t>
      </w:r>
      <w:r w:rsidR="005C148C" w:rsidRPr="00532E9E">
        <w:rPr>
          <w:rFonts w:ascii="Times New Roman" w:hAnsi="Times New Roman"/>
        </w:rPr>
        <w:t xml:space="preserve"> </w:t>
      </w:r>
      <w:r w:rsidR="005C148C" w:rsidRPr="00222176">
        <w:rPr>
          <w:rFonts w:ascii="Times New Roman" w:hAnsi="Times New Roman"/>
        </w:rPr>
        <w:fldChar w:fldCharType="begin"/>
      </w:r>
      <w:r w:rsidR="00C60D1E" w:rsidRPr="00532E9E">
        <w:rPr>
          <w:rFonts w:ascii="Times New Roman" w:hAnsi="Times New Roman"/>
        </w:rPr>
        <w:instrText xml:space="preserve"> ADDIN EN.CITE &lt;EndNote&gt;&lt;Cite&gt;&lt;Author&gt;Drew&lt;/Author&gt;&lt;Year&gt;July 1 2015&lt;/Year&gt;&lt;RecNum&gt;1961&lt;/RecNum&gt;&lt;DisplayText&gt;(Drew, July 1 2015)&lt;/DisplayText&gt;&lt;record&gt;&lt;rec-number&gt;1961&lt;/rec-number&gt;&lt;foreign-keys&gt;&lt;key app="EN" db-id="w0tdrfaatpdwsyexar7p2a5kv0pr20efvzv0" timestamp="1436051779"&gt;1961&lt;/key&gt;&lt;/foreign-keys&gt;&lt;ref-type name="Newspaper Article"&gt;23&lt;/ref-type&gt;&lt;contributors&gt;&lt;authors&gt;&lt;author&gt;Drew, C.&lt;/author&gt;&lt;/authors&gt;&lt;/contributors&gt;&lt;titles&gt;&lt;title&gt;Airlines under justice dept. investigation over possible collusion&lt;/title&gt;&lt;secondary-title&gt;New York Times&lt;/secondary-title&gt;&lt;/titles&gt;&lt;dates&gt;&lt;year&gt;July 1 2015&lt;/year&gt;&lt;/dates&gt;&lt;pub-location&gt;New York&lt;/pub-location&gt;&lt;urls&gt;&lt;/urls&gt;&lt;/record&gt;&lt;/Cite&gt;&lt;/EndNote&gt;</w:instrText>
      </w:r>
      <w:r w:rsidR="005C148C" w:rsidRPr="00222176">
        <w:rPr>
          <w:rFonts w:ascii="Times New Roman" w:hAnsi="Times New Roman"/>
        </w:rPr>
        <w:fldChar w:fldCharType="separate"/>
      </w:r>
      <w:r w:rsidR="005C148C" w:rsidRPr="00532E9E">
        <w:rPr>
          <w:rFonts w:ascii="Times New Roman" w:hAnsi="Times New Roman"/>
          <w:noProof/>
        </w:rPr>
        <w:t>(</w:t>
      </w:r>
      <w:hyperlink w:anchor="_ENREF_26" w:tooltip="Drew, July 1 2015 #1961" w:history="1">
        <w:r w:rsidR="00E21C04" w:rsidRPr="00532E9E">
          <w:rPr>
            <w:rFonts w:ascii="Times New Roman" w:hAnsi="Times New Roman"/>
            <w:noProof/>
          </w:rPr>
          <w:t>Drew, July 1 2015</w:t>
        </w:r>
      </w:hyperlink>
      <w:r w:rsidR="005C148C" w:rsidRPr="00532E9E">
        <w:rPr>
          <w:rFonts w:ascii="Times New Roman" w:hAnsi="Times New Roman"/>
          <w:noProof/>
        </w:rPr>
        <w:t>)</w:t>
      </w:r>
      <w:r w:rsidR="005C148C" w:rsidRPr="00222176">
        <w:rPr>
          <w:rFonts w:ascii="Times New Roman" w:hAnsi="Times New Roman"/>
        </w:rPr>
        <w:fldChar w:fldCharType="end"/>
      </w:r>
      <w:r w:rsidR="005C148C" w:rsidRPr="00532E9E">
        <w:rPr>
          <w:rFonts w:ascii="Times New Roman" w:hAnsi="Times New Roman"/>
        </w:rPr>
        <w:t xml:space="preserve">. </w:t>
      </w:r>
    </w:p>
    <w:p w:rsidR="00CE7414" w:rsidRPr="00532E9E" w:rsidRDefault="009D1DD4">
      <w:pPr>
        <w:pStyle w:val="Heading1"/>
        <w:spacing w:line="480" w:lineRule="auto"/>
        <w:rPr>
          <w:rFonts w:ascii="Times New Roman" w:hAnsi="Times New Roman" w:cs="Times New Roman"/>
          <w:szCs w:val="24"/>
        </w:rPr>
      </w:pPr>
      <w:r w:rsidRPr="00532E9E">
        <w:rPr>
          <w:rFonts w:ascii="Times New Roman" w:hAnsi="Times New Roman" w:cs="Times New Roman"/>
          <w:szCs w:val="24"/>
        </w:rPr>
        <w:t>DEPROFESSIONALISATION</w:t>
      </w:r>
      <w:r w:rsidR="00C74B5B" w:rsidRPr="00532E9E">
        <w:rPr>
          <w:rFonts w:ascii="Times New Roman" w:hAnsi="Times New Roman" w:cs="Times New Roman"/>
          <w:szCs w:val="24"/>
        </w:rPr>
        <w:t xml:space="preserve"> </w:t>
      </w:r>
      <w:r w:rsidR="00EB693A" w:rsidRPr="00532E9E">
        <w:rPr>
          <w:rFonts w:ascii="Times New Roman" w:hAnsi="Times New Roman" w:cs="Times New Roman"/>
          <w:szCs w:val="24"/>
        </w:rPr>
        <w:t>AND WORK INTENSIFICATION</w:t>
      </w:r>
    </w:p>
    <w:p w:rsidR="00C127E9" w:rsidRPr="00532E9E" w:rsidRDefault="00C127E9">
      <w:pPr>
        <w:spacing w:line="480" w:lineRule="auto"/>
        <w:rPr>
          <w:rFonts w:ascii="Times New Roman" w:hAnsi="Times New Roman"/>
        </w:rPr>
      </w:pPr>
      <w:r w:rsidRPr="00532E9E">
        <w:rPr>
          <w:rFonts w:ascii="Times New Roman" w:hAnsi="Times New Roman"/>
        </w:rPr>
        <w:t>The following section represents the key findings reflected in the empi</w:t>
      </w:r>
      <w:r w:rsidR="007F776B" w:rsidRPr="00532E9E">
        <w:rPr>
          <w:rFonts w:ascii="Times New Roman" w:hAnsi="Times New Roman"/>
        </w:rPr>
        <w:t>rical data and identif</w:t>
      </w:r>
      <w:r w:rsidRPr="00532E9E">
        <w:rPr>
          <w:rFonts w:ascii="Times New Roman" w:hAnsi="Times New Roman"/>
        </w:rPr>
        <w:t xml:space="preserve">ies four areas that US airline pilots experienced deprofessionalisation and work intensification </w:t>
      </w:r>
      <w:r w:rsidR="00F12E9A" w:rsidRPr="00532E9E">
        <w:rPr>
          <w:rFonts w:ascii="Times New Roman" w:hAnsi="Times New Roman"/>
        </w:rPr>
        <w:t xml:space="preserve">after the 2001 industry restructuring, </w:t>
      </w:r>
      <w:r w:rsidR="00E579D3" w:rsidRPr="00532E9E">
        <w:rPr>
          <w:rFonts w:ascii="Times New Roman" w:hAnsi="Times New Roman"/>
        </w:rPr>
        <w:t>providing example</w:t>
      </w:r>
      <w:r w:rsidR="0080547D" w:rsidRPr="00532E9E">
        <w:rPr>
          <w:rFonts w:ascii="Times New Roman" w:hAnsi="Times New Roman"/>
        </w:rPr>
        <w:t>s</w:t>
      </w:r>
      <w:r w:rsidR="00E579D3" w:rsidRPr="00532E9E">
        <w:rPr>
          <w:rFonts w:ascii="Times New Roman" w:hAnsi="Times New Roman"/>
        </w:rPr>
        <w:t xml:space="preserve"> of the vulnerability of </w:t>
      </w:r>
      <w:r w:rsidR="00E579D3" w:rsidRPr="00532E9E">
        <w:rPr>
          <w:rFonts w:ascii="Times New Roman" w:hAnsi="Times New Roman"/>
          <w:i/>
        </w:rPr>
        <w:t>quasi-professional experts</w:t>
      </w:r>
      <w:r w:rsidRPr="00532E9E">
        <w:rPr>
          <w:rFonts w:ascii="Times New Roman" w:hAnsi="Times New Roman"/>
        </w:rPr>
        <w:t xml:space="preserve">. </w:t>
      </w:r>
    </w:p>
    <w:p w:rsidR="0027681A" w:rsidRPr="00222176" w:rsidRDefault="00DF5154" w:rsidP="00222176">
      <w:pPr>
        <w:pStyle w:val="Heading3"/>
      </w:pPr>
      <w:r w:rsidRPr="00BE7F1F">
        <w:t>Pilot-</w:t>
      </w:r>
      <w:r w:rsidR="0027681A" w:rsidRPr="00222176">
        <w:t>Pushing</w:t>
      </w:r>
    </w:p>
    <w:p w:rsidR="008D2AA8" w:rsidRPr="00532E9E" w:rsidRDefault="009A364F">
      <w:pPr>
        <w:spacing w:line="480" w:lineRule="auto"/>
        <w:rPr>
          <w:rFonts w:ascii="Times New Roman" w:hAnsi="Times New Roman"/>
        </w:rPr>
      </w:pPr>
      <w:r w:rsidRPr="00532E9E">
        <w:rPr>
          <w:rFonts w:ascii="Times New Roman" w:hAnsi="Times New Roman"/>
          <w:color w:val="000000"/>
        </w:rPr>
        <w:t xml:space="preserve">Nearly all pilots interviewed </w:t>
      </w:r>
      <w:r w:rsidR="000B4E92" w:rsidRPr="00532E9E">
        <w:rPr>
          <w:rFonts w:ascii="Times New Roman" w:hAnsi="Times New Roman"/>
        </w:rPr>
        <w:t>described a</w:t>
      </w:r>
      <w:r w:rsidR="00E0480A" w:rsidRPr="00532E9E">
        <w:rPr>
          <w:rFonts w:ascii="Times New Roman" w:hAnsi="Times New Roman"/>
        </w:rPr>
        <w:t xml:space="preserve"> post-9/11</w:t>
      </w:r>
      <w:r w:rsidR="000B4E92" w:rsidRPr="00532E9E">
        <w:rPr>
          <w:rFonts w:ascii="Times New Roman" w:hAnsi="Times New Roman"/>
        </w:rPr>
        <w:t xml:space="preserve"> “mood change” </w:t>
      </w:r>
      <w:r w:rsidR="00FE3322" w:rsidRPr="00532E9E">
        <w:rPr>
          <w:rFonts w:ascii="Times New Roman" w:hAnsi="Times New Roman"/>
        </w:rPr>
        <w:t>as</w:t>
      </w:r>
      <w:r w:rsidR="000B4E92" w:rsidRPr="00532E9E">
        <w:rPr>
          <w:rFonts w:ascii="Times New Roman" w:hAnsi="Times New Roman"/>
        </w:rPr>
        <w:t xml:space="preserve"> airline managers became “more of big brother,” </w:t>
      </w:r>
      <w:r w:rsidR="00B033A8" w:rsidRPr="00532E9E">
        <w:rPr>
          <w:rFonts w:ascii="Times New Roman" w:hAnsi="Times New Roman"/>
        </w:rPr>
        <w:t xml:space="preserve">intensifying work by </w:t>
      </w:r>
      <w:r w:rsidR="00E813E2" w:rsidRPr="00532E9E">
        <w:rPr>
          <w:rFonts w:ascii="Times New Roman" w:hAnsi="Times New Roman"/>
        </w:rPr>
        <w:t xml:space="preserve">monitoring </w:t>
      </w:r>
      <w:r w:rsidR="0080547D" w:rsidRPr="00532E9E">
        <w:rPr>
          <w:rFonts w:ascii="Times New Roman" w:hAnsi="Times New Roman"/>
        </w:rPr>
        <w:t>them</w:t>
      </w:r>
      <w:r w:rsidR="00E813E2" w:rsidRPr="00532E9E">
        <w:rPr>
          <w:rFonts w:ascii="Times New Roman" w:hAnsi="Times New Roman"/>
        </w:rPr>
        <w:t xml:space="preserve"> in ways that felt demeaning to them</w:t>
      </w:r>
      <w:r w:rsidR="0080547D" w:rsidRPr="00532E9E">
        <w:rPr>
          <w:rFonts w:ascii="Times New Roman" w:hAnsi="Times New Roman"/>
        </w:rPr>
        <w:t xml:space="preserve"> as</w:t>
      </w:r>
      <w:r w:rsidR="001B493A" w:rsidRPr="00532E9E">
        <w:rPr>
          <w:rFonts w:ascii="Times New Roman" w:hAnsi="Times New Roman"/>
        </w:rPr>
        <w:t xml:space="preserve"> </w:t>
      </w:r>
      <w:r w:rsidR="006E3F35" w:rsidRPr="00532E9E">
        <w:rPr>
          <w:rFonts w:ascii="Times New Roman" w:hAnsi="Times New Roman"/>
          <w:i/>
        </w:rPr>
        <w:t>quasi-professional experts</w:t>
      </w:r>
      <w:r w:rsidR="006E3F35" w:rsidRPr="00532E9E">
        <w:rPr>
          <w:rFonts w:ascii="Times New Roman" w:hAnsi="Times New Roman"/>
        </w:rPr>
        <w:t xml:space="preserve"> </w:t>
      </w:r>
      <w:r w:rsidR="001B493A" w:rsidRPr="00532E9E">
        <w:rPr>
          <w:rFonts w:ascii="Times New Roman" w:hAnsi="Times New Roman"/>
        </w:rPr>
        <w:t xml:space="preserve">and pressuring </w:t>
      </w:r>
      <w:r w:rsidRPr="00532E9E">
        <w:rPr>
          <w:rFonts w:ascii="Times New Roman" w:hAnsi="Times New Roman"/>
        </w:rPr>
        <w:t>them</w:t>
      </w:r>
      <w:r w:rsidR="00DD634B" w:rsidRPr="00532E9E">
        <w:rPr>
          <w:rFonts w:ascii="Times New Roman" w:hAnsi="Times New Roman"/>
        </w:rPr>
        <w:t xml:space="preserve"> </w:t>
      </w:r>
      <w:r w:rsidR="001B493A" w:rsidRPr="00532E9E">
        <w:rPr>
          <w:rFonts w:ascii="Times New Roman" w:hAnsi="Times New Roman"/>
        </w:rPr>
        <w:t xml:space="preserve">to do things </w:t>
      </w:r>
      <w:r w:rsidRPr="00532E9E">
        <w:rPr>
          <w:rFonts w:ascii="Times New Roman" w:hAnsi="Times New Roman"/>
        </w:rPr>
        <w:t xml:space="preserve">that </w:t>
      </w:r>
      <w:r w:rsidR="001B493A" w:rsidRPr="00532E9E">
        <w:rPr>
          <w:rFonts w:ascii="Times New Roman" w:hAnsi="Times New Roman"/>
        </w:rPr>
        <w:t>they felt were unsafe</w:t>
      </w:r>
      <w:r w:rsidR="00FE3322" w:rsidRPr="00532E9E">
        <w:rPr>
          <w:rFonts w:ascii="Times New Roman" w:hAnsi="Times New Roman"/>
        </w:rPr>
        <w:t>; a process called ‘pilot-pushing’</w:t>
      </w:r>
      <w:r w:rsidR="00E813E2" w:rsidRPr="00532E9E">
        <w:rPr>
          <w:rFonts w:ascii="Times New Roman" w:hAnsi="Times New Roman"/>
        </w:rPr>
        <w:t xml:space="preserve">. </w:t>
      </w:r>
      <w:r w:rsidR="008D2AA8" w:rsidRPr="00532E9E">
        <w:rPr>
          <w:rFonts w:ascii="Times New Roman" w:hAnsi="Times New Roman"/>
        </w:rPr>
        <w:t xml:space="preserve">For instance, Jose observed, “When you’re being pushed to not call in sick, or being questioned when you call in sick, that’s not being safe”. </w:t>
      </w:r>
      <w:r w:rsidR="0027681A" w:rsidRPr="00532E9E">
        <w:rPr>
          <w:rFonts w:ascii="Times New Roman" w:hAnsi="Times New Roman"/>
        </w:rPr>
        <w:t xml:space="preserve">Other </w:t>
      </w:r>
      <w:r w:rsidR="0022087E" w:rsidRPr="00532E9E">
        <w:rPr>
          <w:rFonts w:ascii="Times New Roman" w:hAnsi="Times New Roman"/>
        </w:rPr>
        <w:t>pilots’</w:t>
      </w:r>
      <w:r w:rsidR="008D2AA8" w:rsidRPr="00532E9E">
        <w:rPr>
          <w:rFonts w:ascii="Times New Roman" w:hAnsi="Times New Roman"/>
        </w:rPr>
        <w:t xml:space="preserve"> </w:t>
      </w:r>
      <w:r w:rsidR="00FE3322" w:rsidRPr="00532E9E">
        <w:rPr>
          <w:rFonts w:ascii="Times New Roman" w:hAnsi="Times New Roman"/>
        </w:rPr>
        <w:t xml:space="preserve">provided operational examples of </w:t>
      </w:r>
      <w:r w:rsidR="00867334" w:rsidRPr="00532E9E">
        <w:rPr>
          <w:rFonts w:ascii="Times New Roman" w:hAnsi="Times New Roman"/>
        </w:rPr>
        <w:t>‘</w:t>
      </w:r>
      <w:r w:rsidR="00981258" w:rsidRPr="00532E9E">
        <w:rPr>
          <w:rFonts w:ascii="Times New Roman" w:hAnsi="Times New Roman"/>
        </w:rPr>
        <w:t>pilot-</w:t>
      </w:r>
      <w:r w:rsidR="008D2AA8" w:rsidRPr="00532E9E">
        <w:rPr>
          <w:rFonts w:ascii="Times New Roman" w:hAnsi="Times New Roman"/>
        </w:rPr>
        <w:t>pushing</w:t>
      </w:r>
      <w:r w:rsidR="00867334" w:rsidRPr="00532E9E">
        <w:rPr>
          <w:rFonts w:ascii="Times New Roman" w:hAnsi="Times New Roman"/>
        </w:rPr>
        <w:t>’</w:t>
      </w:r>
      <w:r w:rsidR="008D2AA8" w:rsidRPr="00532E9E">
        <w:rPr>
          <w:rFonts w:ascii="Times New Roman" w:hAnsi="Times New Roman"/>
        </w:rPr>
        <w:t xml:space="preserve"> as well. Aaron explained:</w:t>
      </w:r>
    </w:p>
    <w:p w:rsidR="008D2AA8" w:rsidRPr="00532E9E" w:rsidRDefault="008D2AA8" w:rsidP="00222176">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200" w:line="480" w:lineRule="auto"/>
        <w:ind w:left="720"/>
        <w:rPr>
          <w:rFonts w:ascii="Times New Roman" w:hAnsi="Times New Roman"/>
        </w:rPr>
      </w:pPr>
      <w:r w:rsidRPr="00532E9E">
        <w:rPr>
          <w:rFonts w:ascii="Times New Roman" w:hAnsi="Times New Roman"/>
        </w:rPr>
        <w:t>You had to actually refuse to fly the airplane in order for them to get maintenance out to the plane</w:t>
      </w:r>
      <w:r w:rsidR="0080547D" w:rsidRPr="00532E9E">
        <w:rPr>
          <w:rFonts w:ascii="Times New Roman" w:hAnsi="Times New Roman"/>
        </w:rPr>
        <w:t xml:space="preserve"> [to fix it]</w:t>
      </w:r>
      <w:r w:rsidRPr="00532E9E">
        <w:rPr>
          <w:rFonts w:ascii="Times New Roman" w:hAnsi="Times New Roman"/>
        </w:rPr>
        <w:t xml:space="preserve">. They wouldn’t come out. They wouldn’t let you do anything about it unless you said ‘I refuse the airplane’. Basically, it felt like </w:t>
      </w:r>
      <w:r w:rsidR="00E813E2" w:rsidRPr="00532E9E">
        <w:rPr>
          <w:rFonts w:ascii="Times New Roman" w:hAnsi="Times New Roman"/>
        </w:rPr>
        <w:t>‘</w:t>
      </w:r>
      <w:r w:rsidRPr="00532E9E">
        <w:rPr>
          <w:rFonts w:ascii="Times New Roman" w:hAnsi="Times New Roman"/>
        </w:rPr>
        <w:t>pilot-pushing</w:t>
      </w:r>
      <w:r w:rsidR="00E813E2" w:rsidRPr="00532E9E">
        <w:rPr>
          <w:rFonts w:ascii="Times New Roman" w:hAnsi="Times New Roman"/>
        </w:rPr>
        <w:t>’</w:t>
      </w:r>
      <w:r w:rsidRPr="00532E9E">
        <w:rPr>
          <w:rFonts w:ascii="Times New Roman" w:hAnsi="Times New Roman"/>
        </w:rPr>
        <w:t>.</w:t>
      </w:r>
    </w:p>
    <w:p w:rsidR="00227DDB" w:rsidRPr="00532E9E" w:rsidRDefault="006E3F35" w:rsidP="00222176">
      <w:pPr>
        <w:spacing w:line="480" w:lineRule="auto"/>
        <w:rPr>
          <w:rFonts w:ascii="Times New Roman" w:hAnsi="Times New Roman"/>
        </w:rPr>
      </w:pPr>
      <w:r w:rsidRPr="00532E9E">
        <w:rPr>
          <w:rFonts w:ascii="Times New Roman" w:hAnsi="Times New Roman"/>
        </w:rPr>
        <w:t>I</w:t>
      </w:r>
      <w:r w:rsidR="00227DDB" w:rsidRPr="00532E9E">
        <w:rPr>
          <w:rFonts w:ascii="Times New Roman" w:hAnsi="Times New Roman"/>
        </w:rPr>
        <w:t xml:space="preserve">nformants </w:t>
      </w:r>
      <w:r w:rsidR="00153F48" w:rsidRPr="00532E9E">
        <w:rPr>
          <w:rFonts w:ascii="Times New Roman" w:hAnsi="Times New Roman"/>
        </w:rPr>
        <w:t xml:space="preserve">reported </w:t>
      </w:r>
      <w:r w:rsidR="00227DDB" w:rsidRPr="00532E9E">
        <w:rPr>
          <w:rFonts w:ascii="Times New Roman" w:hAnsi="Times New Roman"/>
        </w:rPr>
        <w:t>resist</w:t>
      </w:r>
      <w:r w:rsidR="00153F48" w:rsidRPr="00532E9E">
        <w:rPr>
          <w:rFonts w:ascii="Times New Roman" w:hAnsi="Times New Roman"/>
        </w:rPr>
        <w:t>ing</w:t>
      </w:r>
      <w:r w:rsidR="00227DDB" w:rsidRPr="00532E9E">
        <w:rPr>
          <w:rFonts w:ascii="Times New Roman" w:hAnsi="Times New Roman"/>
        </w:rPr>
        <w:t xml:space="preserve"> </w:t>
      </w:r>
      <w:r w:rsidR="00153F48" w:rsidRPr="00532E9E">
        <w:rPr>
          <w:rFonts w:ascii="Times New Roman" w:hAnsi="Times New Roman"/>
        </w:rPr>
        <w:t xml:space="preserve">‘pilot-pushing’ </w:t>
      </w:r>
      <w:r w:rsidR="00227DDB" w:rsidRPr="00532E9E">
        <w:rPr>
          <w:rFonts w:ascii="Times New Roman" w:hAnsi="Times New Roman"/>
        </w:rPr>
        <w:t xml:space="preserve">by knowing company work rules, federal aviation regulations, </w:t>
      </w:r>
      <w:r w:rsidR="005B394E" w:rsidRPr="00532E9E">
        <w:rPr>
          <w:rFonts w:ascii="Times New Roman" w:hAnsi="Times New Roman"/>
        </w:rPr>
        <w:t>labour</w:t>
      </w:r>
      <w:r w:rsidR="00227DDB" w:rsidRPr="00532E9E">
        <w:rPr>
          <w:rFonts w:ascii="Times New Roman" w:hAnsi="Times New Roman"/>
        </w:rPr>
        <w:t xml:space="preserve"> union contracts, and even </w:t>
      </w:r>
      <w:r w:rsidR="0080547D" w:rsidRPr="00532E9E">
        <w:rPr>
          <w:rFonts w:ascii="Times New Roman" w:hAnsi="Times New Roman"/>
        </w:rPr>
        <w:t>labour laws</w:t>
      </w:r>
      <w:r w:rsidR="00227DDB" w:rsidRPr="00532E9E">
        <w:rPr>
          <w:rFonts w:ascii="Times New Roman" w:hAnsi="Times New Roman"/>
        </w:rPr>
        <w:t xml:space="preserve">. Yet the distinction between legal and illegal was not always clear, as Christopher explained: “There was greater pressure on the pilots to accept aircraft that were not in a good condition to fly: Legal to fly?—yes; But, safe to fly?—no”. </w:t>
      </w:r>
    </w:p>
    <w:p w:rsidR="004926C0" w:rsidRPr="00532E9E" w:rsidRDefault="00584399">
      <w:pPr>
        <w:spacing w:line="480" w:lineRule="auto"/>
        <w:ind w:firstLine="360"/>
        <w:rPr>
          <w:rFonts w:ascii="Times New Roman" w:hAnsi="Times New Roman"/>
        </w:rPr>
      </w:pPr>
      <w:r w:rsidRPr="00532E9E">
        <w:rPr>
          <w:rFonts w:ascii="Times New Roman" w:hAnsi="Times New Roman"/>
        </w:rPr>
        <w:t xml:space="preserve">Anthony described </w:t>
      </w:r>
      <w:r w:rsidR="0080547D" w:rsidRPr="00532E9E">
        <w:rPr>
          <w:rFonts w:ascii="Times New Roman" w:hAnsi="Times New Roman"/>
        </w:rPr>
        <w:t xml:space="preserve">another way </w:t>
      </w:r>
      <w:r w:rsidR="00B033A8" w:rsidRPr="00532E9E">
        <w:rPr>
          <w:rFonts w:ascii="Times New Roman" w:hAnsi="Times New Roman"/>
        </w:rPr>
        <w:t xml:space="preserve">airline </w:t>
      </w:r>
      <w:r w:rsidR="00C127E9" w:rsidRPr="00532E9E">
        <w:rPr>
          <w:rFonts w:ascii="Times New Roman" w:hAnsi="Times New Roman"/>
        </w:rPr>
        <w:t xml:space="preserve">managers </w:t>
      </w:r>
      <w:r w:rsidR="00B033A8" w:rsidRPr="00532E9E">
        <w:rPr>
          <w:rFonts w:ascii="Times New Roman" w:hAnsi="Times New Roman"/>
        </w:rPr>
        <w:t xml:space="preserve">intensified work after 9/11 by pushing </w:t>
      </w:r>
      <w:r w:rsidR="006C0C92" w:rsidRPr="00532E9E">
        <w:rPr>
          <w:rFonts w:ascii="Times New Roman" w:hAnsi="Times New Roman"/>
        </w:rPr>
        <w:t xml:space="preserve">pilots to </w:t>
      </w:r>
      <w:r w:rsidRPr="00532E9E">
        <w:rPr>
          <w:rFonts w:ascii="Times New Roman" w:hAnsi="Times New Roman"/>
        </w:rPr>
        <w:t>cut-costs</w:t>
      </w:r>
      <w:r w:rsidR="0080547D" w:rsidRPr="00532E9E">
        <w:rPr>
          <w:rFonts w:ascii="Times New Roman" w:hAnsi="Times New Roman"/>
        </w:rPr>
        <w:t xml:space="preserve">, challenging their </w:t>
      </w:r>
      <w:r w:rsidR="0080547D" w:rsidRPr="00532E9E">
        <w:rPr>
          <w:rFonts w:ascii="Times New Roman" w:hAnsi="Times New Roman"/>
          <w:i/>
        </w:rPr>
        <w:t>quasi-professional expert</w:t>
      </w:r>
      <w:r w:rsidR="0080547D" w:rsidRPr="00532E9E">
        <w:rPr>
          <w:rFonts w:ascii="Times New Roman" w:hAnsi="Times New Roman"/>
        </w:rPr>
        <w:t xml:space="preserve"> knowledge</w:t>
      </w:r>
      <w:r w:rsidR="00B033A8" w:rsidRPr="00532E9E">
        <w:rPr>
          <w:rFonts w:ascii="Times New Roman" w:hAnsi="Times New Roman"/>
        </w:rPr>
        <w:t xml:space="preserve">. He said, </w:t>
      </w:r>
      <w:r w:rsidR="001B493A" w:rsidRPr="00532E9E">
        <w:rPr>
          <w:rFonts w:ascii="Times New Roman" w:hAnsi="Times New Roman"/>
        </w:rPr>
        <w:t>airline managers</w:t>
      </w:r>
      <w:r w:rsidR="0080547D" w:rsidRPr="00532E9E">
        <w:rPr>
          <w:rFonts w:ascii="Times New Roman" w:hAnsi="Times New Roman"/>
        </w:rPr>
        <w:t xml:space="preserve"> “</w:t>
      </w:r>
      <w:r w:rsidRPr="00532E9E">
        <w:rPr>
          <w:rFonts w:ascii="Times New Roman" w:hAnsi="Times New Roman"/>
        </w:rPr>
        <w:t>convinced quite a few captains to not take enough fuel, in my opinion</w:t>
      </w:r>
      <w:r w:rsidR="00FA545B" w:rsidRPr="00532E9E">
        <w:rPr>
          <w:rFonts w:ascii="Times New Roman" w:hAnsi="Times New Roman"/>
        </w:rPr>
        <w:t>…Y</w:t>
      </w:r>
      <w:r w:rsidRPr="00532E9E">
        <w:rPr>
          <w:rFonts w:ascii="Times New Roman" w:hAnsi="Times New Roman"/>
        </w:rPr>
        <w:t xml:space="preserve">ou know things </w:t>
      </w:r>
      <w:r w:rsidR="006C0C92" w:rsidRPr="00532E9E">
        <w:rPr>
          <w:rFonts w:ascii="Times New Roman" w:hAnsi="Times New Roman"/>
        </w:rPr>
        <w:t>can change in a moment’s notice…</w:t>
      </w:r>
      <w:r w:rsidR="001B493A" w:rsidRPr="00532E9E">
        <w:rPr>
          <w:rFonts w:ascii="Times New Roman" w:hAnsi="Times New Roman"/>
        </w:rPr>
        <w:t>N</w:t>
      </w:r>
      <w:r w:rsidRPr="00532E9E">
        <w:rPr>
          <w:rFonts w:ascii="Times New Roman" w:hAnsi="Times New Roman"/>
        </w:rPr>
        <w:t>ow you’re down to min</w:t>
      </w:r>
      <w:r w:rsidR="001B493A" w:rsidRPr="00532E9E">
        <w:rPr>
          <w:rFonts w:ascii="Times New Roman" w:hAnsi="Times New Roman"/>
        </w:rPr>
        <w:t>imum</w:t>
      </w:r>
      <w:r w:rsidRPr="00532E9E">
        <w:rPr>
          <w:rFonts w:ascii="Times New Roman" w:hAnsi="Times New Roman"/>
        </w:rPr>
        <w:t xml:space="preserve"> fuel </w:t>
      </w:r>
      <w:r w:rsidR="006C0C92" w:rsidRPr="00532E9E">
        <w:rPr>
          <w:rFonts w:ascii="Times New Roman" w:hAnsi="Times New Roman"/>
        </w:rPr>
        <w:t xml:space="preserve">and </w:t>
      </w:r>
      <w:r w:rsidR="00653ABD" w:rsidRPr="00532E9E">
        <w:rPr>
          <w:rFonts w:ascii="Times New Roman" w:hAnsi="Times New Roman"/>
        </w:rPr>
        <w:t>to me that’s no</w:t>
      </w:r>
      <w:r w:rsidR="00981258" w:rsidRPr="00532E9E">
        <w:rPr>
          <w:rFonts w:ascii="Times New Roman" w:hAnsi="Times New Roman"/>
        </w:rPr>
        <w:t>t</w:t>
      </w:r>
      <w:r w:rsidR="00653ABD" w:rsidRPr="00532E9E">
        <w:rPr>
          <w:rFonts w:ascii="Times New Roman" w:hAnsi="Times New Roman"/>
        </w:rPr>
        <w:t xml:space="preserve"> very safe</w:t>
      </w:r>
      <w:r w:rsidR="006C0C92" w:rsidRPr="00532E9E">
        <w:rPr>
          <w:rFonts w:ascii="Times New Roman" w:hAnsi="Times New Roman"/>
        </w:rPr>
        <w:t>…</w:t>
      </w:r>
      <w:r w:rsidRPr="00532E9E">
        <w:rPr>
          <w:rFonts w:ascii="Times New Roman" w:hAnsi="Times New Roman"/>
        </w:rPr>
        <w:t>There’s just no room for error</w:t>
      </w:r>
      <w:r w:rsidR="0080547D" w:rsidRPr="00532E9E">
        <w:rPr>
          <w:rFonts w:ascii="Times New Roman" w:hAnsi="Times New Roman"/>
        </w:rPr>
        <w:t>”</w:t>
      </w:r>
      <w:r w:rsidRPr="00532E9E">
        <w:rPr>
          <w:rFonts w:ascii="Times New Roman" w:hAnsi="Times New Roman"/>
        </w:rPr>
        <w:t xml:space="preserve">. </w:t>
      </w:r>
    </w:p>
    <w:p w:rsidR="006C0C92" w:rsidRPr="00532E9E" w:rsidRDefault="00C127E9">
      <w:pPr>
        <w:spacing w:line="480" w:lineRule="auto"/>
        <w:ind w:firstLine="360"/>
        <w:rPr>
          <w:rFonts w:ascii="Times New Roman" w:hAnsi="Times New Roman"/>
        </w:rPr>
      </w:pPr>
      <w:r w:rsidRPr="00532E9E">
        <w:rPr>
          <w:rFonts w:ascii="Times New Roman" w:hAnsi="Times New Roman"/>
        </w:rPr>
        <w:t xml:space="preserve">In addition, </w:t>
      </w:r>
      <w:r w:rsidR="002B41FF" w:rsidRPr="00532E9E">
        <w:rPr>
          <w:rFonts w:ascii="Times New Roman" w:hAnsi="Times New Roman"/>
        </w:rPr>
        <w:t>i</w:t>
      </w:r>
      <w:r w:rsidR="00BF25B5" w:rsidRPr="00532E9E">
        <w:rPr>
          <w:rFonts w:ascii="Times New Roman" w:hAnsi="Times New Roman"/>
        </w:rPr>
        <w:t xml:space="preserve">nterpretations </w:t>
      </w:r>
      <w:r w:rsidR="002B41FF" w:rsidRPr="00532E9E">
        <w:rPr>
          <w:rFonts w:ascii="Times New Roman" w:hAnsi="Times New Roman"/>
        </w:rPr>
        <w:t xml:space="preserve">of </w:t>
      </w:r>
      <w:r w:rsidRPr="00532E9E">
        <w:rPr>
          <w:rFonts w:ascii="Times New Roman" w:hAnsi="Times New Roman"/>
        </w:rPr>
        <w:t xml:space="preserve">how strictly to adhere to </w:t>
      </w:r>
      <w:r w:rsidR="00653ABD" w:rsidRPr="00532E9E">
        <w:rPr>
          <w:rFonts w:ascii="Times New Roman" w:hAnsi="Times New Roman"/>
        </w:rPr>
        <w:t xml:space="preserve">managerial </w:t>
      </w:r>
      <w:r w:rsidR="00D715FD" w:rsidRPr="00532E9E">
        <w:rPr>
          <w:rFonts w:ascii="Times New Roman" w:hAnsi="Times New Roman"/>
        </w:rPr>
        <w:t xml:space="preserve">cost-cutting </w:t>
      </w:r>
      <w:r w:rsidR="00653ABD" w:rsidRPr="00532E9E">
        <w:rPr>
          <w:rFonts w:ascii="Times New Roman" w:hAnsi="Times New Roman"/>
        </w:rPr>
        <w:t xml:space="preserve">strategies </w:t>
      </w:r>
      <w:r w:rsidR="00981258" w:rsidRPr="00532E9E">
        <w:rPr>
          <w:rFonts w:ascii="Times New Roman" w:hAnsi="Times New Roman"/>
        </w:rPr>
        <w:t xml:space="preserve">created </w:t>
      </w:r>
      <w:r w:rsidR="00D715FD" w:rsidRPr="00532E9E">
        <w:rPr>
          <w:rFonts w:ascii="Times New Roman" w:hAnsi="Times New Roman"/>
        </w:rPr>
        <w:t>conflict amongst the crew</w:t>
      </w:r>
      <w:r w:rsidRPr="00532E9E">
        <w:rPr>
          <w:rFonts w:ascii="Times New Roman" w:hAnsi="Times New Roman"/>
        </w:rPr>
        <w:t xml:space="preserve">. Anthony </w:t>
      </w:r>
      <w:r w:rsidR="0035462E" w:rsidRPr="00532E9E">
        <w:rPr>
          <w:rFonts w:ascii="Times New Roman" w:hAnsi="Times New Roman"/>
        </w:rPr>
        <w:t>provided a compelling example</w:t>
      </w:r>
      <w:r w:rsidRPr="00532E9E">
        <w:rPr>
          <w:rFonts w:ascii="Times New Roman" w:hAnsi="Times New Roman"/>
        </w:rPr>
        <w:t>:</w:t>
      </w:r>
      <w:r w:rsidR="007B0D3D" w:rsidRPr="00532E9E">
        <w:rPr>
          <w:rFonts w:ascii="Times New Roman" w:hAnsi="Times New Roman"/>
        </w:rPr>
        <w:t xml:space="preserve"> </w:t>
      </w:r>
      <w:r w:rsidR="00981258" w:rsidRPr="00532E9E">
        <w:rPr>
          <w:rFonts w:ascii="Times New Roman" w:hAnsi="Times New Roman"/>
        </w:rPr>
        <w:t xml:space="preserve"> </w:t>
      </w:r>
    </w:p>
    <w:p w:rsidR="006C0C92" w:rsidRPr="00532E9E" w:rsidRDefault="006C0C92">
      <w:pPr>
        <w:spacing w:line="480" w:lineRule="auto"/>
        <w:ind w:left="720"/>
        <w:rPr>
          <w:rFonts w:ascii="Times New Roman" w:hAnsi="Times New Roman"/>
        </w:rPr>
      </w:pPr>
      <w:r w:rsidRPr="00532E9E">
        <w:rPr>
          <w:rFonts w:ascii="Times New Roman" w:hAnsi="Times New Roman"/>
        </w:rPr>
        <w:t>We were going to go to Chicago, and from LA to Chicago a lot of things can happen</w:t>
      </w:r>
      <w:r w:rsidR="00FA545B" w:rsidRPr="00532E9E">
        <w:rPr>
          <w:rFonts w:ascii="Times New Roman" w:hAnsi="Times New Roman"/>
        </w:rPr>
        <w:t>…</w:t>
      </w:r>
      <w:r w:rsidRPr="00532E9E">
        <w:rPr>
          <w:rFonts w:ascii="Times New Roman" w:hAnsi="Times New Roman"/>
        </w:rPr>
        <w:t xml:space="preserve">I said “Well, </w:t>
      </w:r>
      <w:r w:rsidR="004926C0" w:rsidRPr="00532E9E">
        <w:rPr>
          <w:rFonts w:ascii="Times New Roman" w:hAnsi="Times New Roman"/>
        </w:rPr>
        <w:t>C</w:t>
      </w:r>
      <w:r w:rsidRPr="00532E9E">
        <w:rPr>
          <w:rFonts w:ascii="Times New Roman" w:hAnsi="Times New Roman"/>
        </w:rPr>
        <w:t>aptain are you going to take a little extra gas?” He said “Nope, we’re taking what’s planned”. I said, “</w:t>
      </w:r>
      <w:r w:rsidR="00FE3322" w:rsidRPr="00532E9E">
        <w:rPr>
          <w:rFonts w:ascii="Times New Roman" w:hAnsi="Times New Roman"/>
        </w:rPr>
        <w:t>Well</w:t>
      </w:r>
      <w:r w:rsidRPr="00532E9E">
        <w:rPr>
          <w:rFonts w:ascii="Times New Roman" w:hAnsi="Times New Roman"/>
        </w:rPr>
        <w:t>, I think we should take a little bit more”. He</w:t>
      </w:r>
      <w:r w:rsidR="001B493A" w:rsidRPr="00532E9E">
        <w:rPr>
          <w:rFonts w:ascii="Times New Roman" w:hAnsi="Times New Roman"/>
        </w:rPr>
        <w:t xml:space="preserve"> just looked at me and he said “</w:t>
      </w:r>
      <w:r w:rsidRPr="00532E9E">
        <w:rPr>
          <w:rFonts w:ascii="Times New Roman" w:hAnsi="Times New Roman"/>
        </w:rPr>
        <w:t>I’ve heard what you had to say, and I’ve considered it. If you don’t like it</w:t>
      </w:r>
      <w:r w:rsidR="00A24816" w:rsidRPr="00532E9E">
        <w:rPr>
          <w:rFonts w:ascii="Times New Roman" w:hAnsi="Times New Roman"/>
        </w:rPr>
        <w:t>,</w:t>
      </w:r>
      <w:r w:rsidRPr="00532E9E">
        <w:rPr>
          <w:rFonts w:ascii="Times New Roman" w:hAnsi="Times New Roman"/>
        </w:rPr>
        <w:t xml:space="preserve"> y</w:t>
      </w:r>
      <w:r w:rsidR="001B493A" w:rsidRPr="00532E9E">
        <w:rPr>
          <w:rFonts w:ascii="Times New Roman" w:hAnsi="Times New Roman"/>
        </w:rPr>
        <w:t xml:space="preserve">ou can get out of the cockpit. </w:t>
      </w:r>
      <w:r w:rsidRPr="00532E9E">
        <w:rPr>
          <w:rFonts w:ascii="Times New Roman" w:hAnsi="Times New Roman"/>
        </w:rPr>
        <w:t>Get out of the seat and get out of here</w:t>
      </w:r>
      <w:r w:rsidR="001B493A" w:rsidRPr="00532E9E">
        <w:rPr>
          <w:rFonts w:ascii="Times New Roman" w:hAnsi="Times New Roman"/>
        </w:rPr>
        <w:t>”</w:t>
      </w:r>
      <w:r w:rsidR="00A24816" w:rsidRPr="00532E9E">
        <w:rPr>
          <w:rFonts w:ascii="Times New Roman" w:hAnsi="Times New Roman"/>
        </w:rPr>
        <w:t>. T</w:t>
      </w:r>
      <w:r w:rsidR="007B0D3D" w:rsidRPr="00532E9E">
        <w:rPr>
          <w:rFonts w:ascii="Times New Roman" w:hAnsi="Times New Roman"/>
        </w:rPr>
        <w:t>hat’s what he said to me!</w:t>
      </w:r>
    </w:p>
    <w:p w:rsidR="004926C0" w:rsidRPr="00532E9E" w:rsidRDefault="004926C0" w:rsidP="00222176">
      <w:pPr>
        <w:spacing w:line="480" w:lineRule="auto"/>
        <w:rPr>
          <w:rFonts w:ascii="Times New Roman" w:hAnsi="Times New Roman"/>
        </w:rPr>
      </w:pPr>
      <w:r w:rsidRPr="00532E9E">
        <w:rPr>
          <w:rFonts w:ascii="Times New Roman" w:hAnsi="Times New Roman"/>
        </w:rPr>
        <w:t xml:space="preserve">What is important to note in the previous examples is how managerial cost-cutting strategies adopted after 2001 intensified </w:t>
      </w:r>
      <w:r w:rsidR="00EB73E1" w:rsidRPr="00532E9E">
        <w:rPr>
          <w:rFonts w:ascii="Times New Roman" w:hAnsi="Times New Roman"/>
        </w:rPr>
        <w:t xml:space="preserve">pilots’ </w:t>
      </w:r>
      <w:r w:rsidRPr="00532E9E">
        <w:rPr>
          <w:rFonts w:ascii="Times New Roman" w:hAnsi="Times New Roman"/>
        </w:rPr>
        <w:t xml:space="preserve">work, creating conflicts between copilots and captains that distracted them from their </w:t>
      </w:r>
      <w:r w:rsidR="00EB73E1" w:rsidRPr="00532E9E">
        <w:rPr>
          <w:rFonts w:ascii="Times New Roman" w:hAnsi="Times New Roman"/>
        </w:rPr>
        <w:t xml:space="preserve">tasks </w:t>
      </w:r>
      <w:r w:rsidRPr="00532E9E">
        <w:rPr>
          <w:rFonts w:ascii="Times New Roman" w:hAnsi="Times New Roman"/>
        </w:rPr>
        <w:t xml:space="preserve">and undermined their authority and decision-making capacities as experts. </w:t>
      </w:r>
    </w:p>
    <w:p w:rsidR="006C10B5" w:rsidRPr="00532E9E" w:rsidRDefault="006C10B5">
      <w:pPr>
        <w:spacing w:line="480" w:lineRule="auto"/>
        <w:ind w:firstLine="720"/>
        <w:rPr>
          <w:rFonts w:ascii="Times New Roman" w:hAnsi="Times New Roman"/>
        </w:rPr>
      </w:pPr>
      <w:r w:rsidRPr="00532E9E">
        <w:rPr>
          <w:rFonts w:ascii="Times New Roman" w:hAnsi="Times New Roman"/>
        </w:rPr>
        <w:t xml:space="preserve">Dan described another </w:t>
      </w:r>
      <w:r w:rsidR="00E865A6" w:rsidRPr="00532E9E">
        <w:rPr>
          <w:rFonts w:ascii="Times New Roman" w:hAnsi="Times New Roman"/>
        </w:rPr>
        <w:t>cost</w:t>
      </w:r>
      <w:r w:rsidR="0004594C" w:rsidRPr="00532E9E">
        <w:rPr>
          <w:rFonts w:ascii="Times New Roman" w:hAnsi="Times New Roman"/>
        </w:rPr>
        <w:t>-</w:t>
      </w:r>
      <w:r w:rsidR="006E3F35" w:rsidRPr="00532E9E">
        <w:rPr>
          <w:rFonts w:ascii="Times New Roman" w:hAnsi="Times New Roman"/>
        </w:rPr>
        <w:t xml:space="preserve">saving measure that concerned </w:t>
      </w:r>
      <w:r w:rsidRPr="00532E9E">
        <w:rPr>
          <w:rFonts w:ascii="Times New Roman" w:hAnsi="Times New Roman"/>
        </w:rPr>
        <w:t>pilots</w:t>
      </w:r>
      <w:r w:rsidR="004926C0" w:rsidRPr="00532E9E">
        <w:rPr>
          <w:rFonts w:ascii="Times New Roman" w:hAnsi="Times New Roman"/>
        </w:rPr>
        <w:t xml:space="preserve"> because of the ways it intensified their work</w:t>
      </w:r>
      <w:r w:rsidR="00FE3322" w:rsidRPr="00532E9E">
        <w:rPr>
          <w:rFonts w:ascii="Times New Roman" w:hAnsi="Times New Roman"/>
        </w:rPr>
        <w:t>:</w:t>
      </w:r>
      <w:r w:rsidRPr="00532E9E">
        <w:rPr>
          <w:rFonts w:ascii="Times New Roman" w:hAnsi="Times New Roman"/>
        </w:rPr>
        <w:t xml:space="preserve"> taxiing the airplane on just one engine</w:t>
      </w:r>
      <w:r w:rsidR="00E865A6" w:rsidRPr="00532E9E">
        <w:rPr>
          <w:rFonts w:ascii="Times New Roman" w:hAnsi="Times New Roman"/>
        </w:rPr>
        <w:t xml:space="preserve"> to save fuel</w:t>
      </w:r>
      <w:r w:rsidR="004926C0" w:rsidRPr="00532E9E">
        <w:rPr>
          <w:rFonts w:ascii="Times New Roman" w:hAnsi="Times New Roman"/>
        </w:rPr>
        <w:t>. Dan said:</w:t>
      </w:r>
    </w:p>
    <w:p w:rsidR="006C10B5" w:rsidRPr="00532E9E" w:rsidRDefault="006C10B5">
      <w:pPr>
        <w:spacing w:line="480" w:lineRule="auto"/>
        <w:ind w:left="720"/>
        <w:rPr>
          <w:rFonts w:ascii="Times New Roman" w:hAnsi="Times New Roman"/>
        </w:rPr>
      </w:pPr>
      <w:r w:rsidRPr="00532E9E">
        <w:rPr>
          <w:rFonts w:ascii="Times New Roman" w:hAnsi="Times New Roman"/>
        </w:rPr>
        <w:t>After 9/11 we were doing all these ‘single-engine taxi outs’. So you have a distracted captain and the copilot was starting the other engine, looking inside</w:t>
      </w:r>
      <w:r w:rsidR="00981258" w:rsidRPr="00532E9E">
        <w:rPr>
          <w:rFonts w:ascii="Times New Roman" w:hAnsi="Times New Roman"/>
        </w:rPr>
        <w:t xml:space="preserve"> [running checklists]</w:t>
      </w:r>
      <w:r w:rsidRPr="00532E9E">
        <w:rPr>
          <w:rFonts w:ascii="Times New Roman" w:hAnsi="Times New Roman"/>
        </w:rPr>
        <w:t>, and the next thing you know it, you are on an active runway. I remember that’s happened a couple of times…I was always concerned that sooner or later there was going to be an accident.</w:t>
      </w:r>
    </w:p>
    <w:p w:rsidR="008D2AA8" w:rsidRPr="00532E9E" w:rsidRDefault="00AC27A9">
      <w:pPr>
        <w:spacing w:line="480" w:lineRule="auto"/>
        <w:ind w:firstLine="720"/>
        <w:rPr>
          <w:rFonts w:ascii="Times New Roman" w:hAnsi="Times New Roman"/>
        </w:rPr>
      </w:pPr>
      <w:r w:rsidRPr="00532E9E">
        <w:rPr>
          <w:rFonts w:ascii="Times New Roman" w:hAnsi="Times New Roman"/>
        </w:rPr>
        <w:t>T</w:t>
      </w:r>
      <w:r w:rsidR="008D2AA8" w:rsidRPr="00532E9E">
        <w:rPr>
          <w:rFonts w:ascii="Times New Roman" w:hAnsi="Times New Roman"/>
        </w:rPr>
        <w:t xml:space="preserve">he repercussions of fighting </w:t>
      </w:r>
      <w:r w:rsidR="00405229" w:rsidRPr="00532E9E">
        <w:rPr>
          <w:rFonts w:ascii="Times New Roman" w:hAnsi="Times New Roman"/>
        </w:rPr>
        <w:t xml:space="preserve">back against pilot pushing </w:t>
      </w:r>
      <w:r w:rsidR="008D2AA8" w:rsidRPr="00532E9E">
        <w:rPr>
          <w:rFonts w:ascii="Times New Roman" w:hAnsi="Times New Roman"/>
        </w:rPr>
        <w:t>were also problematic. Captain Jimmy was fired after refusing to fly an unsafe airplane</w:t>
      </w:r>
      <w:r w:rsidR="0047717C" w:rsidRPr="00532E9E">
        <w:rPr>
          <w:rFonts w:ascii="Times New Roman" w:hAnsi="Times New Roman"/>
        </w:rPr>
        <w:t xml:space="preserve"> and has not found another flying job; </w:t>
      </w:r>
      <w:r w:rsidR="008222CB" w:rsidRPr="00532E9E">
        <w:rPr>
          <w:rFonts w:ascii="Times New Roman" w:hAnsi="Times New Roman"/>
        </w:rPr>
        <w:t>an</w:t>
      </w:r>
      <w:r w:rsidR="00946B92" w:rsidRPr="00532E9E">
        <w:rPr>
          <w:rFonts w:ascii="Times New Roman" w:hAnsi="Times New Roman"/>
        </w:rPr>
        <w:t>other</w:t>
      </w:r>
      <w:r w:rsidR="008222CB" w:rsidRPr="00532E9E">
        <w:rPr>
          <w:rFonts w:ascii="Times New Roman" w:hAnsi="Times New Roman"/>
        </w:rPr>
        <w:t xml:space="preserve"> example of the vulnerability of </w:t>
      </w:r>
      <w:r w:rsidR="008222CB" w:rsidRPr="00532E9E">
        <w:rPr>
          <w:rFonts w:ascii="Times New Roman" w:hAnsi="Times New Roman"/>
          <w:i/>
        </w:rPr>
        <w:t>quasi-professional experts</w:t>
      </w:r>
      <w:r w:rsidR="008D2AA8" w:rsidRPr="00532E9E">
        <w:rPr>
          <w:rFonts w:ascii="Times New Roman" w:hAnsi="Times New Roman"/>
        </w:rPr>
        <w:t>:</w:t>
      </w:r>
    </w:p>
    <w:p w:rsidR="008D2AA8" w:rsidRPr="00532E9E" w:rsidRDefault="008D2AA8">
      <w:pPr>
        <w:spacing w:line="480" w:lineRule="auto"/>
        <w:ind w:left="720"/>
        <w:rPr>
          <w:rFonts w:ascii="Times New Roman" w:hAnsi="Times New Roman"/>
        </w:rPr>
      </w:pPr>
      <w:r w:rsidRPr="00532E9E">
        <w:rPr>
          <w:rFonts w:ascii="Times New Roman" w:hAnsi="Times New Roman"/>
        </w:rPr>
        <w:t>[Pilots] were leaving</w:t>
      </w:r>
      <w:r w:rsidR="00405229" w:rsidRPr="00532E9E">
        <w:rPr>
          <w:rFonts w:ascii="Times New Roman" w:hAnsi="Times New Roman"/>
        </w:rPr>
        <w:t xml:space="preserve"> [my airline]</w:t>
      </w:r>
      <w:r w:rsidRPr="00532E9E">
        <w:rPr>
          <w:rFonts w:ascii="Times New Roman" w:hAnsi="Times New Roman"/>
        </w:rPr>
        <w:t xml:space="preserve"> left and right, saying they’d just ‘sold their soul’. They were doing things I’d never seen them do. I found out real quickly what they were talking about. If you didn’t violate an FAR [Federal Aviation Regulation] for </w:t>
      </w:r>
      <w:r w:rsidR="00405229" w:rsidRPr="00532E9E">
        <w:rPr>
          <w:rFonts w:ascii="Times New Roman" w:hAnsi="Times New Roman"/>
        </w:rPr>
        <w:t>[managers]</w:t>
      </w:r>
      <w:r w:rsidRPr="00532E9E">
        <w:rPr>
          <w:rFonts w:ascii="Times New Roman" w:hAnsi="Times New Roman"/>
        </w:rPr>
        <w:t xml:space="preserve"> it was like you became a pariah immediately…Once you’ve done something that’s illegal, and they have it on record that you did, now they hold it over your head.</w:t>
      </w:r>
    </w:p>
    <w:p w:rsidR="00FA545B" w:rsidRPr="00532E9E" w:rsidRDefault="00227DDB">
      <w:pPr>
        <w:spacing w:line="480" w:lineRule="auto"/>
        <w:ind w:firstLine="360"/>
        <w:rPr>
          <w:rFonts w:ascii="Times New Roman" w:hAnsi="Times New Roman"/>
        </w:rPr>
      </w:pPr>
      <w:r w:rsidRPr="00532E9E">
        <w:rPr>
          <w:rFonts w:ascii="Times New Roman" w:hAnsi="Times New Roman"/>
        </w:rPr>
        <w:t xml:space="preserve">In addition to </w:t>
      </w:r>
      <w:r w:rsidR="00FA36F9" w:rsidRPr="00532E9E">
        <w:rPr>
          <w:rFonts w:ascii="Times New Roman" w:hAnsi="Times New Roman"/>
        </w:rPr>
        <w:t>managerial</w:t>
      </w:r>
      <w:r w:rsidRPr="00532E9E">
        <w:rPr>
          <w:rFonts w:ascii="Times New Roman" w:hAnsi="Times New Roman"/>
        </w:rPr>
        <w:t xml:space="preserve"> </w:t>
      </w:r>
      <w:r w:rsidR="00D12072" w:rsidRPr="00532E9E">
        <w:rPr>
          <w:rFonts w:ascii="Times New Roman" w:hAnsi="Times New Roman"/>
        </w:rPr>
        <w:t xml:space="preserve">policies that challenged pilots’ decision making and </w:t>
      </w:r>
      <w:r w:rsidR="00FA36F9" w:rsidRPr="00532E9E">
        <w:rPr>
          <w:rFonts w:ascii="Times New Roman" w:hAnsi="Times New Roman"/>
        </w:rPr>
        <w:t xml:space="preserve">undermined their </w:t>
      </w:r>
      <w:r w:rsidR="00D12072" w:rsidRPr="00532E9E">
        <w:rPr>
          <w:rFonts w:ascii="Times New Roman" w:hAnsi="Times New Roman"/>
        </w:rPr>
        <w:t>aut</w:t>
      </w:r>
      <w:r w:rsidR="008222CB" w:rsidRPr="00532E9E">
        <w:rPr>
          <w:rFonts w:ascii="Times New Roman" w:hAnsi="Times New Roman"/>
        </w:rPr>
        <w:t>hority</w:t>
      </w:r>
      <w:r w:rsidRPr="00532E9E">
        <w:rPr>
          <w:rFonts w:ascii="Times New Roman" w:hAnsi="Times New Roman"/>
        </w:rPr>
        <w:t>, m</w:t>
      </w:r>
      <w:r w:rsidR="00FA545B" w:rsidRPr="00532E9E">
        <w:rPr>
          <w:rFonts w:ascii="Times New Roman" w:hAnsi="Times New Roman"/>
        </w:rPr>
        <w:t>any pilots voiced concern</w:t>
      </w:r>
      <w:r w:rsidR="00981258" w:rsidRPr="00532E9E">
        <w:rPr>
          <w:rFonts w:ascii="Times New Roman" w:hAnsi="Times New Roman"/>
        </w:rPr>
        <w:t>s</w:t>
      </w:r>
      <w:r w:rsidR="00FA545B" w:rsidRPr="00532E9E">
        <w:rPr>
          <w:rFonts w:ascii="Times New Roman" w:hAnsi="Times New Roman"/>
        </w:rPr>
        <w:t xml:space="preserve"> about post-9/11 training short-cuts designed to save airlines money. Aaron had not flown an airliner in years and was uncomfortable with the training he received: </w:t>
      </w:r>
    </w:p>
    <w:p w:rsidR="00FA545B" w:rsidRPr="00532E9E" w:rsidRDefault="00FA545B" w:rsidP="00222176">
      <w:pPr>
        <w:spacing w:line="480" w:lineRule="auto"/>
        <w:ind w:left="720"/>
        <w:rPr>
          <w:rFonts w:ascii="Times New Roman" w:hAnsi="Times New Roman"/>
        </w:rPr>
      </w:pPr>
      <w:r w:rsidRPr="00532E9E">
        <w:rPr>
          <w:rFonts w:ascii="Times New Roman" w:hAnsi="Times New Roman"/>
        </w:rPr>
        <w:t xml:space="preserve">When we returned [from </w:t>
      </w:r>
      <w:r w:rsidR="00B0093C" w:rsidRPr="00532E9E">
        <w:rPr>
          <w:rFonts w:ascii="Times New Roman" w:hAnsi="Times New Roman"/>
        </w:rPr>
        <w:t>lay-off</w:t>
      </w:r>
      <w:r w:rsidRPr="00532E9E">
        <w:rPr>
          <w:rFonts w:ascii="Times New Roman" w:hAnsi="Times New Roman"/>
        </w:rPr>
        <w:t>] post-9/11, training was very compressed. Before I had done the 737 course and it was 6 weeks, when I went back it was 4 weeks. It was very compressed. You really didn’t feel that you were getting a deep knowledge. They just wanted to give you enough to pass the test and get out and go fly.</w:t>
      </w:r>
    </w:p>
    <w:p w:rsidR="00FA545B" w:rsidRPr="00532E9E" w:rsidRDefault="00FA545B">
      <w:pPr>
        <w:spacing w:line="480" w:lineRule="auto"/>
        <w:rPr>
          <w:rFonts w:ascii="Times New Roman" w:hAnsi="Times New Roman"/>
        </w:rPr>
      </w:pPr>
      <w:r w:rsidRPr="00532E9E">
        <w:rPr>
          <w:rFonts w:ascii="Times New Roman" w:hAnsi="Times New Roman"/>
        </w:rPr>
        <w:t>Karen receiv</w:t>
      </w:r>
      <w:r w:rsidR="00227DDB" w:rsidRPr="00532E9E">
        <w:rPr>
          <w:rFonts w:ascii="Times New Roman" w:hAnsi="Times New Roman"/>
        </w:rPr>
        <w:t>ed abbreviated training too:</w:t>
      </w:r>
      <w:r w:rsidRPr="00532E9E">
        <w:rPr>
          <w:rFonts w:ascii="Times New Roman" w:hAnsi="Times New Roman"/>
        </w:rPr>
        <w:t xml:space="preserve"> “Everything in training has been done on the cheap” and “The testing was a joke, which I just found shocking—that the FAA would buy off on that</w:t>
      </w:r>
      <w:r w:rsidR="00227DDB" w:rsidRPr="00532E9E">
        <w:rPr>
          <w:rFonts w:ascii="Times New Roman" w:hAnsi="Times New Roman"/>
        </w:rPr>
        <w:t>?</w:t>
      </w:r>
      <w:r w:rsidRPr="00532E9E">
        <w:rPr>
          <w:rFonts w:ascii="Times New Roman" w:hAnsi="Times New Roman"/>
        </w:rPr>
        <w:t>” Kevin even asked for more training, but it was not provided:</w:t>
      </w:r>
      <w:r w:rsidR="00227DDB" w:rsidRPr="00532E9E">
        <w:rPr>
          <w:rFonts w:ascii="Times New Roman" w:hAnsi="Times New Roman"/>
        </w:rPr>
        <w:t xml:space="preserve"> “</w:t>
      </w:r>
      <w:r w:rsidRPr="00532E9E">
        <w:rPr>
          <w:rFonts w:ascii="Times New Roman" w:hAnsi="Times New Roman"/>
        </w:rPr>
        <w:t>I was a safe pilot but I was by no means well prepared for my job…It’s stunning to me we don’t have more safety incidents</w:t>
      </w:r>
      <w:r w:rsidR="00227DDB" w:rsidRPr="00532E9E">
        <w:rPr>
          <w:rFonts w:ascii="Times New Roman" w:hAnsi="Times New Roman"/>
        </w:rPr>
        <w:t>”</w:t>
      </w:r>
      <w:r w:rsidRPr="00532E9E">
        <w:rPr>
          <w:rFonts w:ascii="Times New Roman" w:hAnsi="Times New Roman"/>
        </w:rPr>
        <w:t xml:space="preserve">. </w:t>
      </w:r>
    </w:p>
    <w:p w:rsidR="002731E2" w:rsidRPr="00222176" w:rsidRDefault="00B26772" w:rsidP="00222176">
      <w:pPr>
        <w:pStyle w:val="Heading3"/>
      </w:pPr>
      <w:r w:rsidRPr="00BE7F1F">
        <w:t xml:space="preserve">Fatigue, stress, and </w:t>
      </w:r>
      <w:r w:rsidRPr="00222176">
        <w:t xml:space="preserve">distraction </w:t>
      </w:r>
      <w:r w:rsidR="00FF15FD" w:rsidRPr="00222176">
        <w:t xml:space="preserve"> </w:t>
      </w:r>
    </w:p>
    <w:p w:rsidR="00FA545B" w:rsidRPr="00532E9E" w:rsidRDefault="00FA545B">
      <w:pPr>
        <w:spacing w:line="480" w:lineRule="auto"/>
        <w:rPr>
          <w:rFonts w:ascii="Times New Roman" w:hAnsi="Times New Roman"/>
          <w:color w:val="000000"/>
        </w:rPr>
      </w:pPr>
      <w:r w:rsidRPr="00532E9E">
        <w:rPr>
          <w:rFonts w:ascii="Times New Roman" w:hAnsi="Times New Roman"/>
          <w:color w:val="000000"/>
        </w:rPr>
        <w:t>In addition to a feeling that</w:t>
      </w:r>
      <w:r w:rsidR="00946B92" w:rsidRPr="00532E9E">
        <w:rPr>
          <w:rFonts w:ascii="Times New Roman" w:hAnsi="Times New Roman"/>
          <w:color w:val="000000"/>
        </w:rPr>
        <w:t xml:space="preserve">, as </w:t>
      </w:r>
      <w:r w:rsidR="00946B92" w:rsidRPr="00532E9E">
        <w:rPr>
          <w:rFonts w:ascii="Times New Roman" w:hAnsi="Times New Roman"/>
          <w:i/>
        </w:rPr>
        <w:t>quasi-professional experts,</w:t>
      </w:r>
      <w:r w:rsidR="00946B92" w:rsidRPr="00532E9E">
        <w:rPr>
          <w:rFonts w:ascii="Times New Roman" w:hAnsi="Times New Roman"/>
          <w:color w:val="000000"/>
        </w:rPr>
        <w:t xml:space="preserve"> pilots</w:t>
      </w:r>
      <w:r w:rsidRPr="00532E9E">
        <w:rPr>
          <w:rFonts w:ascii="Times New Roman" w:hAnsi="Times New Roman"/>
          <w:color w:val="000000"/>
        </w:rPr>
        <w:t xml:space="preserve"> were being pushed to accept dangerous working conditions, Karen, described </w:t>
      </w:r>
      <w:r w:rsidR="00946B92" w:rsidRPr="00532E9E">
        <w:rPr>
          <w:rFonts w:ascii="Times New Roman" w:hAnsi="Times New Roman"/>
          <w:color w:val="000000"/>
        </w:rPr>
        <w:t xml:space="preserve">how work intensification impacted </w:t>
      </w:r>
      <w:r w:rsidR="00E865A6" w:rsidRPr="00532E9E">
        <w:rPr>
          <w:rFonts w:ascii="Times New Roman" w:hAnsi="Times New Roman"/>
          <w:color w:val="000000"/>
        </w:rPr>
        <w:t>workers’</w:t>
      </w:r>
      <w:r w:rsidR="00946B92" w:rsidRPr="00532E9E">
        <w:rPr>
          <w:rFonts w:ascii="Times New Roman" w:hAnsi="Times New Roman"/>
          <w:color w:val="000000"/>
        </w:rPr>
        <w:t xml:space="preserve"> </w:t>
      </w:r>
      <w:r w:rsidR="008222CB" w:rsidRPr="00532E9E">
        <w:rPr>
          <w:rFonts w:ascii="Times New Roman" w:hAnsi="Times New Roman"/>
          <w:color w:val="000000"/>
        </w:rPr>
        <w:t>health</w:t>
      </w:r>
      <w:r w:rsidRPr="00532E9E">
        <w:rPr>
          <w:rFonts w:ascii="Times New Roman" w:hAnsi="Times New Roman"/>
          <w:color w:val="000000"/>
        </w:rPr>
        <w:t>:</w:t>
      </w:r>
    </w:p>
    <w:p w:rsidR="00FA545B" w:rsidRPr="00532E9E" w:rsidRDefault="00FA545B">
      <w:pPr>
        <w:spacing w:line="480" w:lineRule="auto"/>
        <w:ind w:left="720"/>
        <w:rPr>
          <w:rFonts w:ascii="Times New Roman" w:hAnsi="Times New Roman"/>
        </w:rPr>
      </w:pPr>
      <w:r w:rsidRPr="00532E9E">
        <w:rPr>
          <w:rFonts w:ascii="Times New Roman" w:hAnsi="Times New Roman"/>
        </w:rPr>
        <w:t xml:space="preserve">When I came back [from </w:t>
      </w:r>
      <w:r w:rsidR="008A5CC9" w:rsidRPr="00532E9E">
        <w:rPr>
          <w:rFonts w:ascii="Times New Roman" w:hAnsi="Times New Roman"/>
        </w:rPr>
        <w:t>lay-off</w:t>
      </w:r>
      <w:r w:rsidRPr="00532E9E">
        <w:rPr>
          <w:rFonts w:ascii="Times New Roman" w:hAnsi="Times New Roman"/>
        </w:rPr>
        <w:t xml:space="preserve">] I was, to be quite honest, </w:t>
      </w:r>
      <w:r w:rsidRPr="00532E9E">
        <w:rPr>
          <w:rFonts w:ascii="Times New Roman" w:hAnsi="Times New Roman"/>
          <w:i/>
        </w:rPr>
        <w:t>shocked</w:t>
      </w:r>
      <w:r w:rsidRPr="00532E9E">
        <w:rPr>
          <w:rFonts w:ascii="Times New Roman" w:hAnsi="Times New Roman"/>
        </w:rPr>
        <w:t xml:space="preserve"> at how different the [working] </w:t>
      </w:r>
      <w:r w:rsidR="008A5CC9" w:rsidRPr="00532E9E">
        <w:rPr>
          <w:rFonts w:ascii="Times New Roman" w:hAnsi="Times New Roman"/>
        </w:rPr>
        <w:t>conditions were….</w:t>
      </w:r>
      <w:r w:rsidRPr="00532E9E">
        <w:rPr>
          <w:rFonts w:ascii="Times New Roman" w:hAnsi="Times New Roman"/>
        </w:rPr>
        <w:t xml:space="preserve">It was the most tired I had been in my professional life…I was sick a lot, I’d have bronchitis. I was just kind of always under the weather. </w:t>
      </w:r>
    </w:p>
    <w:p w:rsidR="00FA545B" w:rsidRPr="00532E9E" w:rsidRDefault="00FA545B">
      <w:pPr>
        <w:spacing w:line="480" w:lineRule="auto"/>
        <w:rPr>
          <w:rFonts w:ascii="Times New Roman" w:hAnsi="Times New Roman"/>
        </w:rPr>
      </w:pPr>
      <w:r w:rsidRPr="00532E9E">
        <w:rPr>
          <w:rFonts w:ascii="Times New Roman" w:hAnsi="Times New Roman"/>
        </w:rPr>
        <w:t>Examples of the repercussions of th</w:t>
      </w:r>
      <w:r w:rsidR="00F221CB" w:rsidRPr="00532E9E">
        <w:rPr>
          <w:rFonts w:ascii="Times New Roman" w:hAnsi="Times New Roman"/>
        </w:rPr>
        <w:t>is</w:t>
      </w:r>
      <w:r w:rsidRPr="00532E9E">
        <w:rPr>
          <w:rFonts w:ascii="Times New Roman" w:hAnsi="Times New Roman"/>
        </w:rPr>
        <w:t xml:space="preserve"> fatigue </w:t>
      </w:r>
      <w:r w:rsidR="00F221CB" w:rsidRPr="00532E9E">
        <w:rPr>
          <w:rFonts w:ascii="Times New Roman" w:hAnsi="Times New Roman"/>
        </w:rPr>
        <w:t>we</w:t>
      </w:r>
      <w:r w:rsidRPr="00532E9E">
        <w:rPr>
          <w:rFonts w:ascii="Times New Roman" w:hAnsi="Times New Roman"/>
        </w:rPr>
        <w:t xml:space="preserve">re readily available. Ninety-eight percent of pilots surveyed witnessed mistakes or distractions on the flight deck because of post-9/11 </w:t>
      </w:r>
      <w:r w:rsidR="0066702B" w:rsidRPr="00532E9E">
        <w:rPr>
          <w:rFonts w:ascii="Times New Roman" w:hAnsi="Times New Roman"/>
        </w:rPr>
        <w:t>cost-cutting</w:t>
      </w:r>
      <w:r w:rsidRPr="00532E9E">
        <w:rPr>
          <w:rFonts w:ascii="Times New Roman" w:hAnsi="Times New Roman"/>
        </w:rPr>
        <w:t xml:space="preserve">; 60 percent saw this on a weekly basis. In response, Doug observed, “I think it’s almost a miracle that there wasn’t bent metal and dead people at [my airline]”. </w:t>
      </w:r>
      <w:r w:rsidR="00946B92" w:rsidRPr="00532E9E">
        <w:rPr>
          <w:rFonts w:ascii="Times New Roman" w:hAnsi="Times New Roman"/>
        </w:rPr>
        <w:t xml:space="preserve">Similarly, </w:t>
      </w:r>
      <w:r w:rsidRPr="00532E9E">
        <w:rPr>
          <w:rFonts w:ascii="Times New Roman" w:hAnsi="Times New Roman"/>
        </w:rPr>
        <w:t xml:space="preserve">Henry offered:  </w:t>
      </w:r>
    </w:p>
    <w:p w:rsidR="00FA545B" w:rsidRPr="00532E9E" w:rsidRDefault="00FA545B">
      <w:pPr>
        <w:spacing w:line="480" w:lineRule="auto"/>
        <w:ind w:left="360"/>
        <w:rPr>
          <w:rFonts w:ascii="Times New Roman" w:hAnsi="Times New Roman"/>
        </w:rPr>
      </w:pPr>
      <w:r w:rsidRPr="00532E9E">
        <w:rPr>
          <w:rFonts w:ascii="Times New Roman" w:hAnsi="Times New Roman"/>
        </w:rPr>
        <w:t xml:space="preserve">Stress was certainly an issue. Between people getting furloughed, people having trouble paying their bills, there’s financial stress. It put a lot of stress on pilots from a lot of different angles…I went through a divorce. I knew other people who did as well. Personal lives took a real beating. </w:t>
      </w:r>
    </w:p>
    <w:p w:rsidR="00FA545B" w:rsidRPr="00532E9E" w:rsidRDefault="00FA545B">
      <w:pPr>
        <w:spacing w:line="480" w:lineRule="auto"/>
        <w:ind w:firstLine="360"/>
        <w:rPr>
          <w:rFonts w:ascii="Times New Roman" w:hAnsi="Times New Roman"/>
        </w:rPr>
      </w:pPr>
      <w:r w:rsidRPr="00532E9E">
        <w:rPr>
          <w:rFonts w:ascii="Times New Roman" w:hAnsi="Times New Roman"/>
        </w:rPr>
        <w:t xml:space="preserve">Stress was not just a factor for the </w:t>
      </w:r>
      <w:r w:rsidR="00FF15FD" w:rsidRPr="00532E9E">
        <w:rPr>
          <w:rFonts w:ascii="Times New Roman" w:hAnsi="Times New Roman"/>
        </w:rPr>
        <w:t xml:space="preserve">laid-off </w:t>
      </w:r>
      <w:r w:rsidRPr="00532E9E">
        <w:rPr>
          <w:rFonts w:ascii="Times New Roman" w:hAnsi="Times New Roman"/>
        </w:rPr>
        <w:t xml:space="preserve">employees. For both downsized pilots and the remaining survivors, financial unpredictability and working with soon to be </w:t>
      </w:r>
      <w:r w:rsidR="00FF15FD" w:rsidRPr="00532E9E">
        <w:rPr>
          <w:rFonts w:ascii="Times New Roman" w:hAnsi="Times New Roman"/>
        </w:rPr>
        <w:t>unemployed pilots</w:t>
      </w:r>
      <w:r w:rsidR="00153F48" w:rsidRPr="00532E9E">
        <w:rPr>
          <w:rFonts w:ascii="Times New Roman" w:hAnsi="Times New Roman"/>
        </w:rPr>
        <w:t xml:space="preserve"> were</w:t>
      </w:r>
      <w:r w:rsidRPr="00532E9E">
        <w:rPr>
          <w:rFonts w:ascii="Times New Roman" w:hAnsi="Times New Roman"/>
        </w:rPr>
        <w:t xml:space="preserve"> frequently mentioned as causes of stress and distraction. Captain Jasper recalled nearly every flight “I was flying with a copilot that was being furloughed either that month or the next month. The stress” was “unbelievable.” And “when there’s stress on one pilot, ther</w:t>
      </w:r>
      <w:r w:rsidR="0066702B" w:rsidRPr="00532E9E">
        <w:rPr>
          <w:rFonts w:ascii="Times New Roman" w:hAnsi="Times New Roman"/>
        </w:rPr>
        <w:t>e’s definitely stress on both…</w:t>
      </w:r>
      <w:r w:rsidRPr="00532E9E">
        <w:rPr>
          <w:rFonts w:ascii="Times New Roman" w:hAnsi="Times New Roman"/>
        </w:rPr>
        <w:t>It was really obvious to me that at least half of the guys I was flying with were clinically depressed</w:t>
      </w:r>
      <w:r w:rsidR="00D12072" w:rsidRPr="00532E9E">
        <w:rPr>
          <w:rFonts w:ascii="Times New Roman" w:hAnsi="Times New Roman"/>
        </w:rPr>
        <w:t>…T</w:t>
      </w:r>
      <w:r w:rsidRPr="00532E9E">
        <w:rPr>
          <w:rFonts w:ascii="Times New Roman" w:hAnsi="Times New Roman"/>
        </w:rPr>
        <w:t xml:space="preserve">hey really shouldn’t have been flying.” </w:t>
      </w:r>
    </w:p>
    <w:p w:rsidR="00FA545B" w:rsidRPr="00532E9E" w:rsidRDefault="001B2436">
      <w:pPr>
        <w:spacing w:line="480" w:lineRule="auto"/>
        <w:ind w:firstLine="360"/>
        <w:rPr>
          <w:rFonts w:ascii="Times New Roman" w:hAnsi="Times New Roman"/>
        </w:rPr>
      </w:pPr>
      <w:r w:rsidRPr="00532E9E">
        <w:rPr>
          <w:rFonts w:ascii="Times New Roman" w:hAnsi="Times New Roman"/>
        </w:rPr>
        <w:t xml:space="preserve">Karen </w:t>
      </w:r>
      <w:r w:rsidR="00946B92" w:rsidRPr="00532E9E">
        <w:rPr>
          <w:rFonts w:ascii="Times New Roman" w:hAnsi="Times New Roman"/>
        </w:rPr>
        <w:t>observed how post-9/11 managerial changes had wide ranging implications even for the senior captains unaffected by the lay-offs junior pilots endured</w:t>
      </w:r>
      <w:r w:rsidR="00FA545B" w:rsidRPr="00532E9E">
        <w:rPr>
          <w:rFonts w:ascii="Times New Roman" w:hAnsi="Times New Roman"/>
        </w:rPr>
        <w:t>:</w:t>
      </w:r>
    </w:p>
    <w:p w:rsidR="00FA545B" w:rsidRPr="00532E9E" w:rsidRDefault="00FA545B">
      <w:pPr>
        <w:spacing w:line="480" w:lineRule="auto"/>
        <w:ind w:left="720"/>
        <w:rPr>
          <w:rFonts w:ascii="Times New Roman" w:hAnsi="Times New Roman"/>
        </w:rPr>
      </w:pPr>
      <w:r w:rsidRPr="00532E9E">
        <w:rPr>
          <w:rFonts w:ascii="Times New Roman" w:hAnsi="Times New Roman"/>
        </w:rPr>
        <w:t xml:space="preserve">When I came back from furlough, I’d say at least 50% of all the captain’s I flew with had gone into some type of side business to supplement their income…They were trying to conduct business while we were on trips, their phone’s ringing as soon as we hit the ground…It was like everybody was burning the candle at both ends. </w:t>
      </w:r>
    </w:p>
    <w:p w:rsidR="00446E19" w:rsidRPr="00532E9E" w:rsidRDefault="00446E19">
      <w:pPr>
        <w:spacing w:line="480" w:lineRule="auto"/>
        <w:rPr>
          <w:rFonts w:ascii="Times New Roman" w:hAnsi="Times New Roman"/>
          <w:color w:val="000000"/>
        </w:rPr>
      </w:pPr>
      <w:r w:rsidRPr="00532E9E">
        <w:rPr>
          <w:rFonts w:ascii="Times New Roman" w:hAnsi="Times New Roman"/>
        </w:rPr>
        <w:t>Dan provided a</w:t>
      </w:r>
      <w:r w:rsidR="00E865A6" w:rsidRPr="00532E9E">
        <w:rPr>
          <w:rFonts w:ascii="Times New Roman" w:hAnsi="Times New Roman"/>
        </w:rPr>
        <w:t>nother</w:t>
      </w:r>
      <w:r w:rsidRPr="00532E9E">
        <w:rPr>
          <w:rFonts w:ascii="Times New Roman" w:hAnsi="Times New Roman"/>
        </w:rPr>
        <w:t xml:space="preserve"> example</w:t>
      </w:r>
      <w:r w:rsidR="00B26772" w:rsidRPr="00532E9E">
        <w:rPr>
          <w:rFonts w:ascii="Times New Roman" w:hAnsi="Times New Roman"/>
        </w:rPr>
        <w:t xml:space="preserve"> of ways airline pilots’ work intensified:</w:t>
      </w:r>
      <w:r w:rsidRPr="00532E9E">
        <w:rPr>
          <w:rFonts w:ascii="Times New Roman" w:hAnsi="Times New Roman"/>
        </w:rPr>
        <w:t xml:space="preserve"> “I flew with one guy who had four or five sandwich franchises in Chicago. The whole trip he was on the cell phone, every little opportunity”. </w:t>
      </w:r>
      <w:r w:rsidRPr="00532E9E">
        <w:rPr>
          <w:rFonts w:ascii="Times New Roman" w:hAnsi="Times New Roman"/>
          <w:color w:val="000000"/>
        </w:rPr>
        <w:t xml:space="preserve">Supporting Karen and Dan’s observation, sixty nine percent of surveyed pilots reported that they had pursued supplemental sources of income because of post-9/11 pay cuts. </w:t>
      </w:r>
    </w:p>
    <w:p w:rsidR="0040787A" w:rsidRPr="00532E9E" w:rsidRDefault="00446E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rPr>
          <w:rFonts w:ascii="Times New Roman" w:hAnsi="Times New Roman"/>
          <w:color w:val="000000"/>
        </w:rPr>
      </w:pPr>
      <w:r w:rsidRPr="00532E9E">
        <w:rPr>
          <w:rFonts w:ascii="Times New Roman" w:hAnsi="Times New Roman"/>
        </w:rPr>
        <w:tab/>
      </w:r>
      <w:r w:rsidR="006E3F35" w:rsidRPr="00532E9E">
        <w:rPr>
          <w:rFonts w:ascii="Times New Roman" w:hAnsi="Times New Roman"/>
        </w:rPr>
        <w:t>In response</w:t>
      </w:r>
      <w:r w:rsidR="00E865A6" w:rsidRPr="00532E9E">
        <w:rPr>
          <w:rFonts w:ascii="Times New Roman" w:hAnsi="Times New Roman"/>
        </w:rPr>
        <w:t xml:space="preserve"> to these post-911 industry changes</w:t>
      </w:r>
      <w:r w:rsidR="00B26772" w:rsidRPr="00532E9E">
        <w:rPr>
          <w:rFonts w:ascii="Times New Roman" w:hAnsi="Times New Roman"/>
        </w:rPr>
        <w:t xml:space="preserve"> and the resultant work intensification</w:t>
      </w:r>
      <w:r w:rsidR="006E3F35" w:rsidRPr="00532E9E">
        <w:rPr>
          <w:rFonts w:ascii="Times New Roman" w:hAnsi="Times New Roman"/>
        </w:rPr>
        <w:t xml:space="preserve">, </w:t>
      </w:r>
      <w:r w:rsidR="0040787A" w:rsidRPr="00532E9E">
        <w:rPr>
          <w:rFonts w:ascii="Times New Roman" w:hAnsi="Times New Roman"/>
        </w:rPr>
        <w:t xml:space="preserve">nearly all informants </w:t>
      </w:r>
      <w:r w:rsidR="0035079C" w:rsidRPr="00532E9E">
        <w:rPr>
          <w:rFonts w:ascii="Times New Roman" w:hAnsi="Times New Roman"/>
        </w:rPr>
        <w:t xml:space="preserve">confessed </w:t>
      </w:r>
      <w:r w:rsidR="000F668E" w:rsidRPr="00532E9E">
        <w:rPr>
          <w:rFonts w:ascii="Times New Roman" w:hAnsi="Times New Roman"/>
        </w:rPr>
        <w:t>that</w:t>
      </w:r>
      <w:r w:rsidR="0040787A" w:rsidRPr="00532E9E">
        <w:rPr>
          <w:rFonts w:ascii="Times New Roman" w:hAnsi="Times New Roman"/>
        </w:rPr>
        <w:t xml:space="preserve"> the passion they </w:t>
      </w:r>
      <w:r w:rsidR="0035079C" w:rsidRPr="00532E9E">
        <w:rPr>
          <w:rFonts w:ascii="Times New Roman" w:hAnsi="Times New Roman"/>
        </w:rPr>
        <w:t>once</w:t>
      </w:r>
      <w:r w:rsidR="0040787A" w:rsidRPr="00532E9E">
        <w:rPr>
          <w:rFonts w:ascii="Times New Roman" w:hAnsi="Times New Roman"/>
        </w:rPr>
        <w:t xml:space="preserve"> felt for their airline career was gone</w:t>
      </w:r>
      <w:r w:rsidR="00C86A94" w:rsidRPr="00532E9E">
        <w:rPr>
          <w:rFonts w:ascii="Times New Roman" w:hAnsi="Times New Roman"/>
        </w:rPr>
        <w:t xml:space="preserve">. </w:t>
      </w:r>
      <w:r w:rsidR="0040787A" w:rsidRPr="00532E9E">
        <w:rPr>
          <w:rFonts w:ascii="Times New Roman" w:hAnsi="Times New Roman"/>
        </w:rPr>
        <w:t>Jo</w:t>
      </w:r>
      <w:r w:rsidR="00C35372" w:rsidRPr="00532E9E">
        <w:rPr>
          <w:rFonts w:ascii="Times New Roman" w:hAnsi="Times New Roman"/>
        </w:rPr>
        <w:t xml:space="preserve">se </w:t>
      </w:r>
      <w:r w:rsidR="0040787A" w:rsidRPr="00532E9E">
        <w:rPr>
          <w:rFonts w:ascii="Times New Roman" w:hAnsi="Times New Roman"/>
        </w:rPr>
        <w:t xml:space="preserve">initially decided not to return </w:t>
      </w:r>
      <w:r w:rsidR="000F668E" w:rsidRPr="00532E9E">
        <w:rPr>
          <w:rFonts w:ascii="Times New Roman" w:hAnsi="Times New Roman"/>
        </w:rPr>
        <w:t xml:space="preserve">to his airline </w:t>
      </w:r>
      <w:r w:rsidR="0040787A" w:rsidRPr="00532E9E">
        <w:rPr>
          <w:rFonts w:ascii="Times New Roman" w:hAnsi="Times New Roman"/>
        </w:rPr>
        <w:t xml:space="preserve">after </w:t>
      </w:r>
      <w:r w:rsidR="00C35372" w:rsidRPr="00532E9E">
        <w:rPr>
          <w:rFonts w:ascii="Times New Roman" w:hAnsi="Times New Roman"/>
        </w:rPr>
        <w:t>layoff</w:t>
      </w:r>
      <w:r w:rsidR="000F668E" w:rsidRPr="00532E9E">
        <w:rPr>
          <w:rFonts w:ascii="Times New Roman" w:hAnsi="Times New Roman"/>
        </w:rPr>
        <w:t>, then added</w:t>
      </w:r>
      <w:r w:rsidR="0040787A" w:rsidRPr="00532E9E">
        <w:rPr>
          <w:rFonts w:ascii="Times New Roman" w:hAnsi="Times New Roman"/>
        </w:rPr>
        <w:t xml:space="preserve">: “The only reason I would go back is for financial reasons—not for the love of flying”. </w:t>
      </w:r>
      <w:r w:rsidR="003A141E" w:rsidRPr="00532E9E">
        <w:rPr>
          <w:rFonts w:ascii="Times New Roman" w:hAnsi="Times New Roman"/>
        </w:rPr>
        <w:t xml:space="preserve">Rather than acquiesce to </w:t>
      </w:r>
      <w:r w:rsidR="0035079C" w:rsidRPr="00532E9E">
        <w:rPr>
          <w:rFonts w:ascii="Times New Roman" w:hAnsi="Times New Roman"/>
        </w:rPr>
        <w:t>work</w:t>
      </w:r>
      <w:r w:rsidR="003A141E" w:rsidRPr="00532E9E">
        <w:rPr>
          <w:rFonts w:ascii="Times New Roman" w:hAnsi="Times New Roman"/>
        </w:rPr>
        <w:t xml:space="preserve"> </w:t>
      </w:r>
      <w:r w:rsidR="00916276" w:rsidRPr="00532E9E">
        <w:rPr>
          <w:rFonts w:ascii="Times New Roman" w:hAnsi="Times New Roman"/>
        </w:rPr>
        <w:t>intens</w:t>
      </w:r>
      <w:r w:rsidR="0035079C" w:rsidRPr="00532E9E">
        <w:rPr>
          <w:rFonts w:ascii="Times New Roman" w:hAnsi="Times New Roman"/>
        </w:rPr>
        <w:t xml:space="preserve">ification, </w:t>
      </w:r>
      <w:r w:rsidR="003A141E" w:rsidRPr="00532E9E">
        <w:rPr>
          <w:rFonts w:ascii="Times New Roman" w:hAnsi="Times New Roman"/>
        </w:rPr>
        <w:t xml:space="preserve">or risk being fired for resisting like Captain Jimmy, some </w:t>
      </w:r>
      <w:r w:rsidR="0040787A" w:rsidRPr="00532E9E">
        <w:rPr>
          <w:rFonts w:ascii="Times New Roman" w:hAnsi="Times New Roman"/>
          <w:color w:val="000000"/>
        </w:rPr>
        <w:t xml:space="preserve">pilots </w:t>
      </w:r>
      <w:r w:rsidR="003A141E" w:rsidRPr="00532E9E">
        <w:rPr>
          <w:rFonts w:ascii="Times New Roman" w:hAnsi="Times New Roman"/>
          <w:color w:val="000000"/>
        </w:rPr>
        <w:t xml:space="preserve">left on their own accord </w:t>
      </w:r>
      <w:r w:rsidR="0040787A" w:rsidRPr="00532E9E">
        <w:rPr>
          <w:rFonts w:ascii="Times New Roman" w:hAnsi="Times New Roman"/>
          <w:color w:val="000000"/>
        </w:rPr>
        <w:t>as Henry described:</w:t>
      </w:r>
    </w:p>
    <w:p w:rsidR="0040787A" w:rsidRPr="00532E9E" w:rsidRDefault="0040787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200" w:line="480" w:lineRule="auto"/>
        <w:ind w:left="360"/>
        <w:rPr>
          <w:rFonts w:ascii="Times New Roman" w:hAnsi="Times New Roman"/>
        </w:rPr>
      </w:pPr>
      <w:r w:rsidRPr="00532E9E">
        <w:rPr>
          <w:rFonts w:ascii="Times New Roman" w:hAnsi="Times New Roman"/>
        </w:rPr>
        <w:t xml:space="preserve">I decided to take a voluntary furlough because I didn’t like the way things were going. I didn’t have confidence that the airline was going to survive. Based on the things they were doing and the people who were running the place, it looked to me like [my airline] was in a death spiral. </w:t>
      </w:r>
    </w:p>
    <w:p w:rsidR="00041A97" w:rsidRPr="00222176" w:rsidRDefault="00041A97" w:rsidP="00222176">
      <w:pPr>
        <w:pStyle w:val="Heading3"/>
      </w:pPr>
      <w:r w:rsidRPr="00222176">
        <w:t>Exploitation</w:t>
      </w:r>
    </w:p>
    <w:p w:rsidR="00041A97" w:rsidRPr="00532E9E" w:rsidRDefault="00041A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rPr>
          <w:rFonts w:ascii="Times New Roman" w:hAnsi="Times New Roman"/>
          <w:lang w:val="en-GB"/>
        </w:rPr>
      </w:pPr>
      <w:r w:rsidRPr="00532E9E">
        <w:rPr>
          <w:rFonts w:ascii="Times New Roman" w:hAnsi="Times New Roman"/>
        </w:rPr>
        <w:t xml:space="preserve">Pilots uniformly blamed these industry changes on airline executives who treated </w:t>
      </w:r>
      <w:r w:rsidR="006A6C8D" w:rsidRPr="00532E9E">
        <w:rPr>
          <w:rFonts w:ascii="Times New Roman" w:hAnsi="Times New Roman"/>
        </w:rPr>
        <w:t xml:space="preserve">their </w:t>
      </w:r>
      <w:r w:rsidR="006A6C8D" w:rsidRPr="00532E9E">
        <w:rPr>
          <w:rFonts w:ascii="Times New Roman" w:hAnsi="Times New Roman"/>
          <w:i/>
        </w:rPr>
        <w:t xml:space="preserve">quasi-professional expert </w:t>
      </w:r>
      <w:r w:rsidR="006A6C8D" w:rsidRPr="00532E9E">
        <w:rPr>
          <w:rFonts w:ascii="Times New Roman" w:hAnsi="Times New Roman"/>
        </w:rPr>
        <w:t>knowledge</w:t>
      </w:r>
      <w:r w:rsidR="006A6C8D" w:rsidRPr="00532E9E">
        <w:rPr>
          <w:rFonts w:ascii="Times New Roman" w:hAnsi="Times New Roman"/>
          <w:i/>
        </w:rPr>
        <w:t xml:space="preserve"> </w:t>
      </w:r>
      <w:r w:rsidRPr="00532E9E">
        <w:rPr>
          <w:rFonts w:ascii="Times New Roman" w:hAnsi="Times New Roman"/>
          <w:lang w:val="en-GB"/>
        </w:rPr>
        <w:t xml:space="preserve">as just another resource to exploit </w:t>
      </w:r>
      <w:r w:rsidR="005B68A9" w:rsidRPr="00532E9E">
        <w:rPr>
          <w:rFonts w:ascii="Times New Roman" w:hAnsi="Times New Roman"/>
          <w:lang w:val="en-GB"/>
        </w:rPr>
        <w:t xml:space="preserve">in order </w:t>
      </w:r>
      <w:r w:rsidRPr="00532E9E">
        <w:rPr>
          <w:rFonts w:ascii="Times New Roman" w:hAnsi="Times New Roman"/>
          <w:lang w:val="en-GB"/>
        </w:rPr>
        <w:t>to increase shareholder value. As one pilot explained managers “are in a completely different world” from rank-and-file employees. “Managers just care about themselves, not the airlines.” Similarly, Charles recalled:</w:t>
      </w:r>
    </w:p>
    <w:p w:rsidR="00041A97" w:rsidRPr="00532E9E" w:rsidRDefault="00041A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ind w:left="720"/>
        <w:rPr>
          <w:rFonts w:ascii="Times New Roman" w:hAnsi="Times New Roman"/>
          <w:lang w:val="en-GB"/>
        </w:rPr>
      </w:pPr>
      <w:r w:rsidRPr="00532E9E">
        <w:rPr>
          <w:rFonts w:ascii="Times New Roman" w:hAnsi="Times New Roman"/>
          <w:lang w:val="en-GB"/>
        </w:rPr>
        <w:t xml:space="preserve">I don’t know what business [airline] executives have been in the last five years but I don’t think it was the airline business. …I don’t think these people care. They are only interested in making money—more, more, more money—for themselves and that’s all they care about. They really didn’t care about the success or failure of the company. </w:t>
      </w:r>
    </w:p>
    <w:p w:rsidR="00916276" w:rsidRPr="00532E9E" w:rsidRDefault="00041A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rPr>
          <w:rFonts w:ascii="Times New Roman" w:hAnsi="Times New Roman"/>
        </w:rPr>
      </w:pPr>
      <w:r w:rsidRPr="00532E9E">
        <w:rPr>
          <w:rFonts w:ascii="Times New Roman" w:hAnsi="Times New Roman"/>
          <w:lang w:val="en-GB"/>
        </w:rPr>
        <w:t>A</w:t>
      </w:r>
      <w:r w:rsidR="00916276" w:rsidRPr="00532E9E">
        <w:rPr>
          <w:rFonts w:ascii="Times New Roman" w:hAnsi="Times New Roman"/>
          <w:lang w:val="en-GB"/>
        </w:rPr>
        <w:t>nthony provided another common observation, “</w:t>
      </w:r>
      <w:r w:rsidRPr="00532E9E">
        <w:rPr>
          <w:rFonts w:ascii="Times New Roman" w:hAnsi="Times New Roman"/>
          <w:lang w:val="en-GB"/>
        </w:rPr>
        <w:t>I blame management, bad management, greedy management ...Rather than looking at what’s going to make this a great company in the long run, they say what’s going to make us a bu</w:t>
      </w:r>
      <w:r w:rsidR="00916276" w:rsidRPr="00532E9E">
        <w:rPr>
          <w:rFonts w:ascii="Times New Roman" w:hAnsi="Times New Roman"/>
          <w:lang w:val="en-GB"/>
        </w:rPr>
        <w:t xml:space="preserve">ck today?” Similarly, </w:t>
      </w:r>
      <w:r w:rsidR="00916276" w:rsidRPr="00532E9E">
        <w:rPr>
          <w:rFonts w:ascii="Times New Roman" w:hAnsi="Times New Roman"/>
        </w:rPr>
        <w:t xml:space="preserve">Captain Gilles emphasized the change in managerial ethos: </w:t>
      </w:r>
    </w:p>
    <w:p w:rsidR="00916276" w:rsidRPr="00532E9E" w:rsidRDefault="00916276" w:rsidP="00222176">
      <w:pPr>
        <w:spacing w:line="480" w:lineRule="auto"/>
        <w:ind w:left="720"/>
        <w:rPr>
          <w:rFonts w:ascii="Times New Roman" w:hAnsi="Times New Roman"/>
        </w:rPr>
      </w:pPr>
      <w:r w:rsidRPr="00532E9E">
        <w:rPr>
          <w:rFonts w:ascii="Times New Roman" w:hAnsi="Times New Roman"/>
        </w:rPr>
        <w:t xml:space="preserve">I’m afraid for some [managers, air safety] is just a distant connection, and if we should have an accident it’s just ‘Oh my goodness, that’s why we have insurance. That’s really unfortunate. Don’t take it personally. Let’s put a flower on their grave and move on’. </w:t>
      </w:r>
    </w:p>
    <w:p w:rsidR="00916276" w:rsidRPr="00532E9E" w:rsidRDefault="000E020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rPr>
          <w:rFonts w:ascii="Times New Roman" w:hAnsi="Times New Roman"/>
        </w:rPr>
      </w:pPr>
      <w:r w:rsidRPr="00532E9E">
        <w:rPr>
          <w:rFonts w:ascii="Times New Roman" w:hAnsi="Times New Roman"/>
        </w:rPr>
        <w:t>Th</w:t>
      </w:r>
      <w:r w:rsidR="00E205A4" w:rsidRPr="00532E9E">
        <w:rPr>
          <w:rFonts w:ascii="Times New Roman" w:hAnsi="Times New Roman"/>
        </w:rPr>
        <w:t>is</w:t>
      </w:r>
      <w:r w:rsidRPr="00532E9E">
        <w:rPr>
          <w:rFonts w:ascii="Times New Roman" w:hAnsi="Times New Roman"/>
        </w:rPr>
        <w:t xml:space="preserve"> </w:t>
      </w:r>
      <w:r w:rsidR="00863D95" w:rsidRPr="00532E9E">
        <w:rPr>
          <w:rFonts w:ascii="Times New Roman" w:hAnsi="Times New Roman"/>
        </w:rPr>
        <w:t xml:space="preserve">increase in managerialism created </w:t>
      </w:r>
      <w:r w:rsidRPr="00532E9E">
        <w:rPr>
          <w:rFonts w:ascii="Times New Roman" w:hAnsi="Times New Roman"/>
        </w:rPr>
        <w:t xml:space="preserve">an environment of </w:t>
      </w:r>
      <w:r w:rsidR="00863D95" w:rsidRPr="00532E9E">
        <w:rPr>
          <w:rFonts w:ascii="Times New Roman" w:hAnsi="Times New Roman"/>
        </w:rPr>
        <w:t xml:space="preserve">mistrust and suspicion, and </w:t>
      </w:r>
      <w:r w:rsidRPr="00532E9E">
        <w:rPr>
          <w:rFonts w:ascii="Times New Roman" w:hAnsi="Times New Roman"/>
        </w:rPr>
        <w:t>in response</w:t>
      </w:r>
      <w:r w:rsidR="00863D95" w:rsidRPr="00532E9E">
        <w:rPr>
          <w:rFonts w:ascii="Times New Roman" w:hAnsi="Times New Roman"/>
        </w:rPr>
        <w:t xml:space="preserve">, </w:t>
      </w:r>
      <w:r w:rsidR="003B6F79" w:rsidRPr="00532E9E">
        <w:rPr>
          <w:rFonts w:ascii="Times New Roman" w:hAnsi="Times New Roman"/>
        </w:rPr>
        <w:t>83</w:t>
      </w:r>
      <w:r w:rsidR="00863D95" w:rsidRPr="00532E9E">
        <w:rPr>
          <w:rFonts w:ascii="Times New Roman" w:hAnsi="Times New Roman"/>
        </w:rPr>
        <w:t xml:space="preserve"> percent of pilots’ survey</w:t>
      </w:r>
      <w:r w:rsidR="00153F48" w:rsidRPr="00532E9E">
        <w:rPr>
          <w:rFonts w:ascii="Times New Roman" w:hAnsi="Times New Roman"/>
        </w:rPr>
        <w:t>ed</w:t>
      </w:r>
      <w:r w:rsidR="00863D95" w:rsidRPr="00532E9E">
        <w:rPr>
          <w:rFonts w:ascii="Times New Roman" w:hAnsi="Times New Roman"/>
        </w:rPr>
        <w:t xml:space="preserve"> reported decision makers leading their airline were ‘incompetent’. </w:t>
      </w:r>
    </w:p>
    <w:p w:rsidR="00FA545B" w:rsidRPr="00532E9E" w:rsidRDefault="00863D95">
      <w:pPr>
        <w:spacing w:line="480" w:lineRule="auto"/>
        <w:ind w:firstLine="720"/>
        <w:rPr>
          <w:rFonts w:ascii="Times New Roman" w:hAnsi="Times New Roman"/>
        </w:rPr>
      </w:pPr>
      <w:r w:rsidRPr="00532E9E">
        <w:rPr>
          <w:rFonts w:ascii="Times New Roman" w:hAnsi="Times New Roman"/>
        </w:rPr>
        <w:t xml:space="preserve">Yet, pilots also frequently reported disappointment with their labour union. </w:t>
      </w:r>
      <w:r w:rsidR="009206EA" w:rsidRPr="00532E9E">
        <w:rPr>
          <w:rFonts w:ascii="Times New Roman" w:hAnsi="Times New Roman"/>
        </w:rPr>
        <w:t xml:space="preserve">Aaron </w:t>
      </w:r>
      <w:r w:rsidR="00522415" w:rsidRPr="00532E9E">
        <w:rPr>
          <w:rFonts w:ascii="Times New Roman" w:hAnsi="Times New Roman"/>
        </w:rPr>
        <w:t>explain</w:t>
      </w:r>
      <w:r w:rsidR="009206EA" w:rsidRPr="00532E9E">
        <w:rPr>
          <w:rFonts w:ascii="Times New Roman" w:hAnsi="Times New Roman"/>
        </w:rPr>
        <w:t xml:space="preserve">ed: “I felt like I’d been burned by the company, burned by the union. I just wanted to do my job and go home”. Similarly, </w:t>
      </w:r>
      <w:r w:rsidR="00FA545B" w:rsidRPr="00532E9E">
        <w:rPr>
          <w:rFonts w:ascii="Times New Roman" w:hAnsi="Times New Roman"/>
        </w:rPr>
        <w:t>Karen observed:</w:t>
      </w:r>
      <w:r w:rsidR="009206EA" w:rsidRPr="00532E9E">
        <w:rPr>
          <w:rFonts w:ascii="Times New Roman" w:hAnsi="Times New Roman"/>
        </w:rPr>
        <w:t xml:space="preserve"> “</w:t>
      </w:r>
      <w:r w:rsidR="00FA545B" w:rsidRPr="00532E9E">
        <w:rPr>
          <w:rFonts w:ascii="Times New Roman" w:hAnsi="Times New Roman"/>
        </w:rPr>
        <w:t>People are way less engaged with the union</w:t>
      </w:r>
      <w:r w:rsidR="009206EA" w:rsidRPr="00532E9E">
        <w:rPr>
          <w:rFonts w:ascii="Times New Roman" w:hAnsi="Times New Roman"/>
        </w:rPr>
        <w:t>…They say ‘</w:t>
      </w:r>
      <w:r w:rsidR="00FA545B" w:rsidRPr="00532E9E">
        <w:rPr>
          <w:rFonts w:ascii="Times New Roman" w:hAnsi="Times New Roman"/>
        </w:rPr>
        <w:t>Why even bother calling my union rep abou</w:t>
      </w:r>
      <w:r w:rsidR="009206EA" w:rsidRPr="00532E9E">
        <w:rPr>
          <w:rFonts w:ascii="Times New Roman" w:hAnsi="Times New Roman"/>
        </w:rPr>
        <w:t>t this? Nothing will come of it’</w:t>
      </w:r>
      <w:r w:rsidR="00FA545B" w:rsidRPr="00532E9E">
        <w:rPr>
          <w:rFonts w:ascii="Times New Roman" w:hAnsi="Times New Roman"/>
        </w:rPr>
        <w:t>—a real level of apathy</w:t>
      </w:r>
      <w:r w:rsidR="009206EA" w:rsidRPr="00532E9E">
        <w:rPr>
          <w:rFonts w:ascii="Times New Roman" w:hAnsi="Times New Roman"/>
        </w:rPr>
        <w:t>”</w:t>
      </w:r>
      <w:r w:rsidR="00FA545B" w:rsidRPr="00532E9E">
        <w:rPr>
          <w:rFonts w:ascii="Times New Roman" w:hAnsi="Times New Roman"/>
        </w:rPr>
        <w:t>.</w:t>
      </w:r>
      <w:r w:rsidR="009206EA" w:rsidRPr="00532E9E">
        <w:rPr>
          <w:rFonts w:ascii="Times New Roman" w:hAnsi="Times New Roman"/>
        </w:rPr>
        <w:t xml:space="preserve"> </w:t>
      </w:r>
      <w:r w:rsidR="00FA545B" w:rsidRPr="00532E9E">
        <w:rPr>
          <w:rFonts w:ascii="Times New Roman" w:hAnsi="Times New Roman"/>
        </w:rPr>
        <w:t xml:space="preserve">Doug noted how for many pilots, union leaders seemed suspiciously </w:t>
      </w:r>
      <w:r w:rsidR="00E205A4" w:rsidRPr="00532E9E">
        <w:rPr>
          <w:rFonts w:ascii="Times New Roman" w:hAnsi="Times New Roman"/>
        </w:rPr>
        <w:t>“</w:t>
      </w:r>
      <w:r w:rsidR="00FA545B" w:rsidRPr="00532E9E">
        <w:rPr>
          <w:rFonts w:ascii="Times New Roman" w:hAnsi="Times New Roman"/>
        </w:rPr>
        <w:t>cut from the same cloth as the CEOs. All these guys are greedy and power hungry…I certainly don’t think anybody there has got my best interest at heart</w:t>
      </w:r>
      <w:r w:rsidR="00E205A4" w:rsidRPr="00532E9E">
        <w:rPr>
          <w:rFonts w:ascii="Times New Roman" w:hAnsi="Times New Roman"/>
        </w:rPr>
        <w:t>”</w:t>
      </w:r>
      <w:r w:rsidR="00FA545B" w:rsidRPr="00532E9E">
        <w:rPr>
          <w:rFonts w:ascii="Times New Roman" w:hAnsi="Times New Roman"/>
        </w:rPr>
        <w:t xml:space="preserve">. Tom </w:t>
      </w:r>
      <w:r w:rsidR="00E205A4" w:rsidRPr="00532E9E">
        <w:rPr>
          <w:rFonts w:ascii="Times New Roman" w:hAnsi="Times New Roman"/>
        </w:rPr>
        <w:t xml:space="preserve">similarly </w:t>
      </w:r>
      <w:r w:rsidR="00FA545B" w:rsidRPr="00532E9E">
        <w:rPr>
          <w:rFonts w:ascii="Times New Roman" w:hAnsi="Times New Roman"/>
        </w:rPr>
        <w:t xml:space="preserve">described </w:t>
      </w:r>
      <w:r w:rsidR="000E020D" w:rsidRPr="00532E9E">
        <w:rPr>
          <w:rFonts w:ascii="Times New Roman" w:hAnsi="Times New Roman"/>
        </w:rPr>
        <w:t>his</w:t>
      </w:r>
      <w:r w:rsidR="001D5F10" w:rsidRPr="00532E9E">
        <w:rPr>
          <w:rFonts w:ascii="Times New Roman" w:hAnsi="Times New Roman"/>
        </w:rPr>
        <w:t xml:space="preserve"> loss of faith in union leadership</w:t>
      </w:r>
      <w:r w:rsidR="00FA545B" w:rsidRPr="00532E9E">
        <w:rPr>
          <w:rFonts w:ascii="Times New Roman" w:hAnsi="Times New Roman"/>
        </w:rPr>
        <w:t>:</w:t>
      </w:r>
    </w:p>
    <w:p w:rsidR="00FA545B" w:rsidRPr="00532E9E" w:rsidRDefault="00FA545B">
      <w:pPr>
        <w:spacing w:line="480" w:lineRule="auto"/>
        <w:ind w:left="720"/>
        <w:rPr>
          <w:rFonts w:ascii="Times New Roman" w:hAnsi="Times New Roman"/>
        </w:rPr>
      </w:pPr>
      <w:r w:rsidRPr="00532E9E">
        <w:rPr>
          <w:rFonts w:ascii="Times New Roman" w:hAnsi="Times New Roman"/>
        </w:rPr>
        <w:t>Union leaders will sell out their</w:t>
      </w:r>
      <w:r w:rsidR="001D5F10" w:rsidRPr="00532E9E">
        <w:rPr>
          <w:rFonts w:ascii="Times New Roman" w:hAnsi="Times New Roman"/>
        </w:rPr>
        <w:t xml:space="preserve"> junior members in a heartbeat</w:t>
      </w:r>
      <w:r w:rsidR="000E020D" w:rsidRPr="00532E9E">
        <w:rPr>
          <w:rFonts w:ascii="Times New Roman" w:hAnsi="Times New Roman"/>
        </w:rPr>
        <w:t>…</w:t>
      </w:r>
      <w:r w:rsidRPr="00532E9E">
        <w:rPr>
          <w:rFonts w:ascii="Times New Roman" w:hAnsi="Times New Roman"/>
        </w:rPr>
        <w:t>The company’s there to make a buck [not] to care for you and your career. They are going to do what they can to lower costs…That’s what they’re there to do—is to make money. I have a bigger problem with the way ALPA has handled things because they are the ones that are supposed to be on our side.</w:t>
      </w:r>
    </w:p>
    <w:p w:rsidR="009A364F" w:rsidRPr="00222176" w:rsidRDefault="0004594C" w:rsidP="00222176">
      <w:pPr>
        <w:pStyle w:val="Heading3"/>
      </w:pPr>
      <w:r w:rsidRPr="00BE7F1F">
        <w:t>A Loss of Prestige</w:t>
      </w:r>
    </w:p>
    <w:p w:rsidR="009A364F" w:rsidRPr="00532E9E" w:rsidRDefault="009A364F">
      <w:pPr>
        <w:spacing w:line="480" w:lineRule="auto"/>
        <w:rPr>
          <w:rFonts w:ascii="Times New Roman" w:hAnsi="Times New Roman"/>
        </w:rPr>
      </w:pPr>
      <w:r w:rsidRPr="00532E9E">
        <w:rPr>
          <w:rFonts w:ascii="Times New Roman" w:hAnsi="Times New Roman"/>
        </w:rPr>
        <w:t xml:space="preserve">Pilots readily described how their work environment—and their attitude towards it—changed between 2000 and 2010 </w:t>
      </w:r>
      <w:r w:rsidR="0079096A" w:rsidRPr="00532E9E">
        <w:rPr>
          <w:rFonts w:ascii="Times New Roman" w:hAnsi="Times New Roman"/>
        </w:rPr>
        <w:t>challeng</w:t>
      </w:r>
      <w:r w:rsidR="00C35C18" w:rsidRPr="00532E9E">
        <w:rPr>
          <w:rFonts w:ascii="Times New Roman" w:hAnsi="Times New Roman"/>
        </w:rPr>
        <w:t>ing</w:t>
      </w:r>
      <w:r w:rsidR="0079096A" w:rsidRPr="00532E9E">
        <w:rPr>
          <w:rFonts w:ascii="Times New Roman" w:hAnsi="Times New Roman"/>
        </w:rPr>
        <w:t xml:space="preserve"> their status as </w:t>
      </w:r>
      <w:r w:rsidR="0079096A" w:rsidRPr="00532E9E">
        <w:rPr>
          <w:rFonts w:ascii="Times New Roman" w:hAnsi="Times New Roman"/>
          <w:i/>
        </w:rPr>
        <w:t>quasi-professional experts</w:t>
      </w:r>
      <w:r w:rsidRPr="00532E9E">
        <w:rPr>
          <w:rFonts w:ascii="Times New Roman" w:hAnsi="Times New Roman"/>
        </w:rPr>
        <w:t xml:space="preserve">. Kevin recalled: </w:t>
      </w:r>
    </w:p>
    <w:p w:rsidR="009A364F" w:rsidRPr="00532E9E" w:rsidRDefault="009A364F">
      <w:pPr>
        <w:spacing w:line="480" w:lineRule="auto"/>
        <w:ind w:left="720"/>
        <w:rPr>
          <w:rFonts w:ascii="Times New Roman" w:hAnsi="Times New Roman"/>
        </w:rPr>
      </w:pPr>
      <w:r w:rsidRPr="00532E9E">
        <w:rPr>
          <w:rFonts w:ascii="Times New Roman" w:hAnsi="Times New Roman"/>
        </w:rPr>
        <w:t>When I was first at [my airline in 1997] I didn’t feel like I was at odds with management. I knew there was a labour versus management perspective, but there always appeared to be an ability to work that out. In the last decade, that doesn’t seem to be the case….[Airline executives] are just ruthless. They don’t care about their employees. They are sold out to a buck. It has become a ‘me-versus-you’ industry.</w:t>
      </w:r>
    </w:p>
    <w:p w:rsidR="009A364F" w:rsidRPr="00532E9E" w:rsidRDefault="009A364F">
      <w:pPr>
        <w:spacing w:line="480" w:lineRule="auto"/>
        <w:rPr>
          <w:rFonts w:ascii="Times New Roman" w:hAnsi="Times New Roman"/>
        </w:rPr>
      </w:pPr>
      <w:r w:rsidRPr="00532E9E">
        <w:rPr>
          <w:rFonts w:ascii="Times New Roman" w:hAnsi="Times New Roman"/>
        </w:rPr>
        <w:t>Aaron</w:t>
      </w:r>
      <w:r w:rsidRPr="00532E9E">
        <w:rPr>
          <w:rFonts w:ascii="Times New Roman" w:hAnsi="Times New Roman"/>
          <w:color w:val="000000"/>
        </w:rPr>
        <w:t xml:space="preserve"> similarly noted</w:t>
      </w:r>
      <w:r w:rsidR="00C35C18" w:rsidRPr="00532E9E">
        <w:rPr>
          <w:rFonts w:ascii="Times New Roman" w:hAnsi="Times New Roman"/>
          <w:color w:val="000000"/>
        </w:rPr>
        <w:t>, “</w:t>
      </w:r>
      <w:r w:rsidRPr="00532E9E">
        <w:rPr>
          <w:rFonts w:ascii="Times New Roman" w:hAnsi="Times New Roman"/>
        </w:rPr>
        <w:t>Before 9/11, I was always willing to help out the company if they called me and needed a favor. Post-9/11, when I went back [to work from lay-off], I was never willing to help out</w:t>
      </w:r>
      <w:r w:rsidR="00C35C18" w:rsidRPr="00532E9E">
        <w:rPr>
          <w:rFonts w:ascii="Times New Roman" w:hAnsi="Times New Roman"/>
        </w:rPr>
        <w:t>”</w:t>
      </w:r>
      <w:r w:rsidRPr="00532E9E">
        <w:rPr>
          <w:rFonts w:ascii="Times New Roman" w:hAnsi="Times New Roman"/>
        </w:rPr>
        <w:t>. Jose explained how his feelings changed, “Before 9/11 being an airline pilot was a career.</w:t>
      </w:r>
      <w:r w:rsidR="00C35C18" w:rsidRPr="00532E9E">
        <w:rPr>
          <w:rFonts w:ascii="Times New Roman" w:hAnsi="Times New Roman"/>
        </w:rPr>
        <w:t xml:space="preserve"> After 9/11, it was just a job</w:t>
      </w:r>
      <w:r w:rsidRPr="00532E9E">
        <w:rPr>
          <w:rFonts w:ascii="Times New Roman" w:hAnsi="Times New Roman"/>
        </w:rPr>
        <w:t xml:space="preserve">…I don’t have that pride anymore.” </w:t>
      </w:r>
    </w:p>
    <w:p w:rsidR="009A364F" w:rsidRPr="00532E9E" w:rsidRDefault="00E205A4">
      <w:pPr>
        <w:spacing w:line="480" w:lineRule="auto"/>
        <w:ind w:firstLine="720"/>
        <w:rPr>
          <w:rFonts w:ascii="Times New Roman" w:hAnsi="Times New Roman"/>
        </w:rPr>
      </w:pPr>
      <w:r w:rsidRPr="00532E9E">
        <w:rPr>
          <w:rFonts w:ascii="Times New Roman" w:hAnsi="Times New Roman"/>
        </w:rPr>
        <w:t>Karen followed her father into airline piloting but, she emphasized, that was a time when “there was an awful lot of le</w:t>
      </w:r>
      <w:r w:rsidR="00C35C18" w:rsidRPr="00532E9E">
        <w:rPr>
          <w:rFonts w:ascii="Times New Roman" w:hAnsi="Times New Roman"/>
        </w:rPr>
        <w:t>gacy families within aviation…[Now, t</w:t>
      </w:r>
      <w:r w:rsidRPr="00532E9E">
        <w:rPr>
          <w:rFonts w:ascii="Times New Roman" w:hAnsi="Times New Roman"/>
        </w:rPr>
        <w:t xml:space="preserve">hat’s] not happening anymore”. </w:t>
      </w:r>
      <w:r w:rsidR="00522415" w:rsidRPr="00532E9E">
        <w:rPr>
          <w:rFonts w:ascii="Times New Roman" w:hAnsi="Times New Roman"/>
        </w:rPr>
        <w:t xml:space="preserve">Similarly, </w:t>
      </w:r>
      <w:r w:rsidR="00C35C18" w:rsidRPr="00532E9E">
        <w:rPr>
          <w:rFonts w:ascii="Times New Roman" w:hAnsi="Times New Roman"/>
        </w:rPr>
        <w:t>Raj reported, “</w:t>
      </w:r>
      <w:r w:rsidR="009A364F" w:rsidRPr="00532E9E">
        <w:rPr>
          <w:rFonts w:ascii="Times New Roman" w:hAnsi="Times New Roman"/>
        </w:rPr>
        <w:t xml:space="preserve">[Before 9/11], there was a lot of </w:t>
      </w:r>
      <w:r w:rsidR="00C35C18" w:rsidRPr="00532E9E">
        <w:rPr>
          <w:rFonts w:ascii="Times New Roman" w:hAnsi="Times New Roman"/>
        </w:rPr>
        <w:t>pride in being an airline pilot…</w:t>
      </w:r>
      <w:r w:rsidR="009A364F" w:rsidRPr="00532E9E">
        <w:rPr>
          <w:rFonts w:ascii="Times New Roman" w:hAnsi="Times New Roman"/>
        </w:rPr>
        <w:t>It was a career that people would aspire to…[Now] you would be hard pressed to find anybody who could with good conscience recommend this career</w:t>
      </w:r>
      <w:r w:rsidR="00C35C18" w:rsidRPr="00532E9E">
        <w:rPr>
          <w:rFonts w:ascii="Times New Roman" w:hAnsi="Times New Roman"/>
        </w:rPr>
        <w:t>”</w:t>
      </w:r>
      <w:r w:rsidR="009A364F" w:rsidRPr="00532E9E">
        <w:rPr>
          <w:rFonts w:ascii="Times New Roman" w:hAnsi="Times New Roman"/>
        </w:rPr>
        <w:t xml:space="preserve">. </w:t>
      </w:r>
    </w:p>
    <w:p w:rsidR="009A364F" w:rsidRPr="00532E9E" w:rsidRDefault="009A364F">
      <w:pPr>
        <w:spacing w:line="480" w:lineRule="auto"/>
        <w:ind w:firstLine="720"/>
        <w:rPr>
          <w:rFonts w:ascii="Times New Roman" w:hAnsi="Times New Roman"/>
        </w:rPr>
      </w:pPr>
      <w:r w:rsidRPr="00532E9E">
        <w:rPr>
          <w:rFonts w:ascii="Times New Roman" w:hAnsi="Times New Roman"/>
        </w:rPr>
        <w:t xml:space="preserve">This drop in prestige was often mentioned as a particularly shocking change. </w:t>
      </w:r>
      <w:r w:rsidRPr="00532E9E">
        <w:rPr>
          <w:rFonts w:ascii="Times New Roman" w:hAnsi="Times New Roman"/>
          <w:lang w:val="en-GB" w:eastAsia="en-AU" w:bidi="he-IL"/>
        </w:rPr>
        <w:t>Karen recalled how when she went looking for a new job during her lay-off, smaller aviation companies seemed to revel in major airline pilots’ professional decline:</w:t>
      </w:r>
    </w:p>
    <w:p w:rsidR="009A364F" w:rsidRPr="00532E9E" w:rsidRDefault="009A364F">
      <w:pPr>
        <w:spacing w:line="480" w:lineRule="auto"/>
        <w:ind w:left="720"/>
        <w:rPr>
          <w:rFonts w:ascii="Times New Roman" w:hAnsi="Times New Roman"/>
          <w:bCs/>
          <w:color w:val="000000"/>
          <w:shd w:val="clear" w:color="auto" w:fill="FFFFFF"/>
        </w:rPr>
      </w:pPr>
      <w:r w:rsidRPr="00532E9E">
        <w:rPr>
          <w:rFonts w:ascii="Times New Roman" w:hAnsi="Times New Roman"/>
          <w:bCs/>
          <w:color w:val="000000"/>
          <w:shd w:val="clear" w:color="auto" w:fill="FFFFFF"/>
        </w:rPr>
        <w:t xml:space="preserve">[Other aviation employers] wanted you to be very humble…The idea of all these laid off airline pilots wanting to come work for them…[They] were almost happy to see these major airline pilots be brought down a peg…Some of them were just awful to me, and there's no doubt they delighted in it. They really wanted you to be apologetic for your background: ‘Oh forgive me Father for I have sinned, I swear I'll never be an airline pilot again!’ </w:t>
      </w:r>
    </w:p>
    <w:p w:rsidR="009A364F" w:rsidRPr="00532E9E" w:rsidRDefault="009A364F">
      <w:pPr>
        <w:spacing w:line="480" w:lineRule="auto"/>
        <w:contextualSpacing/>
        <w:rPr>
          <w:rFonts w:ascii="Times New Roman" w:hAnsi="Times New Roman"/>
          <w:lang w:val="en-GB"/>
        </w:rPr>
      </w:pPr>
      <w:r w:rsidRPr="00532E9E">
        <w:rPr>
          <w:rFonts w:ascii="Times New Roman" w:hAnsi="Times New Roman"/>
          <w:lang w:val="en-GB" w:eastAsia="en-AU" w:bidi="he-IL"/>
        </w:rPr>
        <w:t xml:space="preserve">In contrast to </w:t>
      </w:r>
      <w:r w:rsidRPr="00532E9E">
        <w:rPr>
          <w:rFonts w:ascii="Times New Roman" w:hAnsi="Times New Roman"/>
        </w:rPr>
        <w:t>Korczynski’s</w:t>
      </w:r>
      <w:r w:rsidRPr="00532E9E">
        <w:rPr>
          <w:rFonts w:ascii="Times New Roman" w:hAnsi="Times New Roman"/>
          <w:lang w:val="en-GB" w:eastAsia="en-AU" w:bidi="he-IL"/>
        </w:rPr>
        <w:t xml:space="preserve"> </w:t>
      </w:r>
      <w:r w:rsidRPr="00222176">
        <w:rPr>
          <w:rFonts w:ascii="Times New Roman" w:hAnsi="Times New Roman"/>
          <w:lang w:val="en-GB" w:eastAsia="en-AU" w:bidi="he-IL"/>
        </w:rPr>
        <w:fldChar w:fldCharType="begin">
          <w:fldData xml:space="preserve">PEVuZE5vdGU+PENpdGUgRXhjbHVkZUF1dGg9IjEiPjxBdXRob3I+S29yY3p5bnNraTwvQXV0aG9y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</w:fldData>
        </w:fldChar>
      </w:r>
      <w:r w:rsidR="00C60D1E" w:rsidRPr="00532E9E">
        <w:rPr>
          <w:rFonts w:ascii="Times New Roman" w:hAnsi="Times New Roman"/>
          <w:lang w:val="en-GB" w:eastAsia="en-AU" w:bidi="he-IL"/>
        </w:rPr>
        <w:instrText xml:space="preserve"> ADDIN EN.CITE </w:instrText>
      </w:r>
      <w:r w:rsidR="00C60D1E" w:rsidRPr="00222176">
        <w:rPr>
          <w:rFonts w:ascii="Times New Roman" w:hAnsi="Times New Roman"/>
          <w:lang w:val="en-GB" w:eastAsia="en-AU" w:bidi="he-IL"/>
        </w:rPr>
        <w:fldChar w:fldCharType="begin">
          <w:fldData xml:space="preserve">PEVuZE5vdGU+PENpdGUgRXhjbHVkZUF1dGg9IjEiPjxBdXRob3I+S29yY3p5bnNraTwvQXV0aG9y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</w:fldData>
        </w:fldChar>
      </w:r>
      <w:r w:rsidR="00C60D1E" w:rsidRPr="00532E9E">
        <w:rPr>
          <w:rFonts w:ascii="Times New Roman" w:hAnsi="Times New Roman"/>
          <w:lang w:val="en-GB" w:eastAsia="en-AU" w:bidi="he-IL"/>
        </w:rPr>
        <w:instrText xml:space="preserve"> ADDIN EN.CITE.DATA </w:instrText>
      </w:r>
      <w:r w:rsidR="00C60D1E" w:rsidRPr="00222176">
        <w:rPr>
          <w:rFonts w:ascii="Times New Roman" w:hAnsi="Times New Roman"/>
          <w:lang w:val="en-GB" w:eastAsia="en-AU" w:bidi="he-IL"/>
        </w:rPr>
      </w:r>
      <w:r w:rsidR="00C60D1E" w:rsidRPr="00222176">
        <w:rPr>
          <w:rFonts w:ascii="Times New Roman" w:hAnsi="Times New Roman"/>
          <w:lang w:val="en-GB" w:eastAsia="en-AU" w:bidi="he-IL"/>
        </w:rPr>
        <w:fldChar w:fldCharType="end"/>
      </w:r>
      <w:r w:rsidRPr="00222176">
        <w:rPr>
          <w:rFonts w:ascii="Times New Roman" w:hAnsi="Times New Roman"/>
          <w:lang w:val="en-GB" w:eastAsia="en-AU" w:bidi="he-IL"/>
        </w:rPr>
      </w:r>
      <w:r w:rsidRPr="00222176">
        <w:rPr>
          <w:rFonts w:ascii="Times New Roman" w:hAnsi="Times New Roman"/>
          <w:lang w:val="en-GB" w:eastAsia="en-AU" w:bidi="he-IL"/>
        </w:rPr>
        <w:fldChar w:fldCharType="separate"/>
      </w:r>
      <w:r w:rsidRPr="00532E9E">
        <w:rPr>
          <w:rFonts w:ascii="Times New Roman" w:hAnsi="Times New Roman"/>
          <w:noProof/>
          <w:lang w:val="en-GB" w:eastAsia="en-AU" w:bidi="he-IL"/>
        </w:rPr>
        <w:t>(</w:t>
      </w:r>
      <w:hyperlink w:anchor="_ENREF_47" w:tooltip="Korczynski, 2007 #1925" w:history="1">
        <w:r w:rsidR="00E21C04" w:rsidRPr="00532E9E">
          <w:rPr>
            <w:rFonts w:ascii="Times New Roman" w:hAnsi="Times New Roman"/>
            <w:noProof/>
            <w:lang w:val="en-GB" w:eastAsia="en-AU" w:bidi="he-IL"/>
          </w:rPr>
          <w:t>2007</w:t>
        </w:r>
      </w:hyperlink>
      <w:r w:rsidRPr="00532E9E">
        <w:rPr>
          <w:rFonts w:ascii="Times New Roman" w:hAnsi="Times New Roman"/>
          <w:noProof/>
          <w:lang w:val="en-GB" w:eastAsia="en-AU" w:bidi="he-IL"/>
        </w:rPr>
        <w:t>)</w:t>
      </w:r>
      <w:r w:rsidRPr="00222176">
        <w:rPr>
          <w:rFonts w:ascii="Times New Roman" w:hAnsi="Times New Roman"/>
          <w:lang w:val="en-GB" w:eastAsia="en-AU" w:bidi="he-IL"/>
        </w:rPr>
        <w:fldChar w:fldCharType="end"/>
      </w:r>
      <w:r w:rsidRPr="00532E9E">
        <w:rPr>
          <w:rFonts w:ascii="Times New Roman" w:hAnsi="Times New Roman"/>
          <w:lang w:val="en-GB" w:eastAsia="en-AU" w:bidi="he-IL"/>
        </w:rPr>
        <w:t xml:space="preserve"> observation that adverse workplace experiences can lead to communities of coping that increased solidarity, pilots in this study reported developing coping strategies that led to further isolation. A</w:t>
      </w:r>
      <w:r w:rsidRPr="00532E9E">
        <w:rPr>
          <w:rFonts w:ascii="Times New Roman" w:hAnsi="Times New Roman"/>
          <w:lang w:val="en-GB"/>
        </w:rPr>
        <w:t>nthony explained: “</w:t>
      </w:r>
      <w:r w:rsidRPr="00532E9E">
        <w:rPr>
          <w:rFonts w:ascii="Times New Roman" w:hAnsi="Times New Roman"/>
          <w:lang w:val="en-GB" w:eastAsia="en-AU" w:bidi="he-IL"/>
        </w:rPr>
        <w:t>[I] only [talk] with fellow pilots who have been furloughed. You can’t talk to anyone else…No one else understands. They don’t. They say things that are so stupid”. Similarly, Greg reported</w:t>
      </w:r>
      <w:r w:rsidRPr="00532E9E">
        <w:rPr>
          <w:rFonts w:ascii="Times New Roman" w:hAnsi="Times New Roman"/>
        </w:rPr>
        <w:t>, “</w:t>
      </w:r>
      <w:r w:rsidRPr="00532E9E">
        <w:rPr>
          <w:rFonts w:ascii="Times New Roman" w:hAnsi="Times New Roman"/>
          <w:lang w:val="en-GB"/>
        </w:rPr>
        <w:t>If I’m in a social situation, I don’t even tell people what I do.…</w:t>
      </w:r>
      <w:r w:rsidRPr="00532E9E">
        <w:rPr>
          <w:rFonts w:ascii="Times New Roman" w:hAnsi="Times New Roman"/>
        </w:rPr>
        <w:t>V</w:t>
      </w:r>
      <w:r w:rsidRPr="00532E9E">
        <w:rPr>
          <w:rFonts w:ascii="Times New Roman" w:hAnsi="Times New Roman"/>
          <w:lang w:val="en-GB"/>
        </w:rPr>
        <w:t>ery few people out there have any clue what has gone on”.</w:t>
      </w:r>
    </w:p>
    <w:p w:rsidR="006E3F35" w:rsidRPr="00532E9E" w:rsidRDefault="006E3F35">
      <w:pPr>
        <w:spacing w:line="480" w:lineRule="auto"/>
        <w:ind w:firstLine="720"/>
        <w:rPr>
          <w:rFonts w:ascii="Times New Roman" w:hAnsi="Times New Roman"/>
          <w:color w:val="000000"/>
        </w:rPr>
      </w:pPr>
      <w:r w:rsidRPr="00532E9E">
        <w:rPr>
          <w:rFonts w:ascii="Times New Roman" w:hAnsi="Times New Roman"/>
          <w:color w:val="000000"/>
        </w:rPr>
        <w:t xml:space="preserve">Laid-off pilots were particularly challenged by the lack of marketability for their </w:t>
      </w:r>
      <w:r w:rsidRPr="00532E9E">
        <w:rPr>
          <w:rFonts w:ascii="Times New Roman" w:hAnsi="Times New Roman"/>
          <w:i/>
        </w:rPr>
        <w:t xml:space="preserve">quasi-professional expert </w:t>
      </w:r>
      <w:r w:rsidRPr="00532E9E">
        <w:rPr>
          <w:rFonts w:ascii="Times New Roman" w:hAnsi="Times New Roman"/>
        </w:rPr>
        <w:t>skills outside of aviation, as Anthony explained:</w:t>
      </w:r>
      <w:r w:rsidRPr="00532E9E">
        <w:rPr>
          <w:rFonts w:ascii="Times New Roman" w:hAnsi="Times New Roman"/>
          <w:i/>
        </w:rPr>
        <w:t xml:space="preserve"> </w:t>
      </w:r>
    </w:p>
    <w:p w:rsidR="006E3F35" w:rsidRPr="00532E9E" w:rsidRDefault="006E3F35">
      <w:pPr>
        <w:spacing w:line="480" w:lineRule="auto"/>
        <w:ind w:left="720"/>
        <w:rPr>
          <w:rFonts w:ascii="Times New Roman" w:hAnsi="Times New Roman"/>
          <w:color w:val="000000"/>
        </w:rPr>
      </w:pPr>
      <w:r w:rsidRPr="00532E9E">
        <w:rPr>
          <w:rFonts w:ascii="Times New Roman" w:hAnsi="Times New Roman"/>
          <w:color w:val="000000"/>
        </w:rPr>
        <w:t>The first year [of my lay-off] was very rough…I couldn’t even get hired at Costco. I remember going to Costco and they said ‘Oh, we’ll get you on’. And they would never call me.</w:t>
      </w:r>
    </w:p>
    <w:p w:rsidR="006E3F35" w:rsidRPr="00532E9E" w:rsidRDefault="006E3F35">
      <w:pPr>
        <w:spacing w:line="480" w:lineRule="auto"/>
        <w:rPr>
          <w:rFonts w:ascii="Times New Roman" w:hAnsi="Times New Roman"/>
          <w:color w:val="000000"/>
        </w:rPr>
      </w:pPr>
      <w:r w:rsidRPr="00532E9E">
        <w:rPr>
          <w:rFonts w:ascii="Times New Roman" w:hAnsi="Times New Roman"/>
          <w:color w:val="000000"/>
        </w:rPr>
        <w:t xml:space="preserve">Jose shared a similar </w:t>
      </w:r>
      <w:r w:rsidR="00446E19" w:rsidRPr="00532E9E">
        <w:rPr>
          <w:rFonts w:ascii="Times New Roman" w:hAnsi="Times New Roman"/>
          <w:color w:val="000000"/>
        </w:rPr>
        <w:t>example of how his skills were devalued</w:t>
      </w:r>
      <w:r w:rsidRPr="00532E9E">
        <w:rPr>
          <w:rFonts w:ascii="Times New Roman" w:hAnsi="Times New Roman"/>
          <w:color w:val="000000"/>
        </w:rPr>
        <w:t xml:space="preserve">: </w:t>
      </w:r>
    </w:p>
    <w:p w:rsidR="006E3F35" w:rsidRPr="00532E9E" w:rsidRDefault="006E3F35">
      <w:pPr>
        <w:spacing w:line="480" w:lineRule="auto"/>
        <w:ind w:left="720"/>
        <w:rPr>
          <w:rFonts w:ascii="Times New Roman" w:hAnsi="Times New Roman"/>
          <w:color w:val="000000"/>
        </w:rPr>
      </w:pPr>
      <w:r w:rsidRPr="00532E9E">
        <w:rPr>
          <w:rFonts w:ascii="Times New Roman" w:hAnsi="Times New Roman"/>
          <w:color w:val="000000"/>
        </w:rPr>
        <w:t>I’ve been applying to, you name it, anything</w:t>
      </w:r>
      <w:r w:rsidR="00446E19" w:rsidRPr="00532E9E">
        <w:rPr>
          <w:rFonts w:ascii="Times New Roman" w:hAnsi="Times New Roman"/>
          <w:color w:val="000000"/>
        </w:rPr>
        <w:t>—</w:t>
      </w:r>
      <w:r w:rsidRPr="00532E9E">
        <w:rPr>
          <w:rFonts w:ascii="Times New Roman" w:hAnsi="Times New Roman"/>
          <w:color w:val="000000"/>
        </w:rPr>
        <w:t>Target, Walmart, any place. I could not get a job…</w:t>
      </w:r>
      <w:r w:rsidRPr="00532E9E">
        <w:rPr>
          <w:rFonts w:ascii="Times New Roman" w:hAnsi="Times New Roman"/>
        </w:rPr>
        <w:t>P</w:t>
      </w:r>
      <w:r w:rsidRPr="00532E9E">
        <w:rPr>
          <w:rFonts w:ascii="Times New Roman" w:hAnsi="Times New Roman"/>
          <w:color w:val="000000"/>
        </w:rPr>
        <w:t>eople don’t see you as having anything but technical skills. When you go for an interview, they don’t see that you have great leadership skills, great communication skills, great decision-making skills, great critical decision-making skills, great teamwork.</w:t>
      </w:r>
    </w:p>
    <w:p w:rsidR="00D67154" w:rsidRPr="00532E9E" w:rsidRDefault="0025619A">
      <w:pPr>
        <w:pStyle w:val="Heading1"/>
        <w:spacing w:line="480" w:lineRule="auto"/>
        <w:rPr>
          <w:rFonts w:ascii="Times New Roman" w:hAnsi="Times New Roman" w:cs="Times New Roman"/>
          <w:szCs w:val="24"/>
        </w:rPr>
      </w:pPr>
      <w:r w:rsidRPr="00532E9E">
        <w:rPr>
          <w:rFonts w:ascii="Times New Roman" w:hAnsi="Times New Roman" w:cs="Times New Roman"/>
          <w:szCs w:val="24"/>
        </w:rPr>
        <w:t>DISCUSSION</w:t>
      </w:r>
      <w:r w:rsidR="0004594C" w:rsidRPr="00532E9E">
        <w:rPr>
          <w:rFonts w:ascii="Times New Roman" w:hAnsi="Times New Roman" w:cs="Times New Roman"/>
          <w:szCs w:val="24"/>
        </w:rPr>
        <w:t xml:space="preserve"> </w:t>
      </w:r>
    </w:p>
    <w:p w:rsidR="00DC328A" w:rsidRPr="00532E9E" w:rsidRDefault="00EB73E1">
      <w:pPr>
        <w:spacing w:line="480" w:lineRule="auto"/>
        <w:rPr>
          <w:rFonts w:ascii="Times New Roman" w:hAnsi="Times New Roman"/>
        </w:rPr>
      </w:pPr>
      <w:r w:rsidRPr="00532E9E">
        <w:rPr>
          <w:rFonts w:ascii="Times New Roman" w:hAnsi="Times New Roman"/>
        </w:rPr>
        <w:t xml:space="preserve">The research question adopted in this study was to investigate how, if at all, the character of commercial airline pilots’ work has been affected by post-9/11 industry restructuring. A secondary aim </w:t>
      </w:r>
      <w:r w:rsidR="00B26772" w:rsidRPr="00532E9E">
        <w:rPr>
          <w:rFonts w:ascii="Times New Roman" w:hAnsi="Times New Roman"/>
          <w:color w:val="000000"/>
        </w:rPr>
        <w:t>wa</w:t>
      </w:r>
      <w:r w:rsidR="0039769E" w:rsidRPr="00532E9E">
        <w:rPr>
          <w:rFonts w:ascii="Times New Roman" w:hAnsi="Times New Roman"/>
          <w:color w:val="000000"/>
        </w:rPr>
        <w:t xml:space="preserve">s to </w:t>
      </w:r>
      <w:r w:rsidR="00B26772" w:rsidRPr="00532E9E">
        <w:rPr>
          <w:rFonts w:ascii="Times New Roman" w:hAnsi="Times New Roman"/>
          <w:color w:val="000000"/>
        </w:rPr>
        <w:t xml:space="preserve">explore </w:t>
      </w:r>
      <w:r w:rsidR="00EA3050" w:rsidRPr="00532E9E">
        <w:rPr>
          <w:rFonts w:ascii="Times New Roman" w:hAnsi="Times New Roman"/>
        </w:rPr>
        <w:t xml:space="preserve">why </w:t>
      </w:r>
      <w:r w:rsidR="0039769E" w:rsidRPr="00532E9E">
        <w:rPr>
          <w:rFonts w:ascii="Times New Roman" w:hAnsi="Times New Roman"/>
          <w:color w:val="000000"/>
        </w:rPr>
        <w:t xml:space="preserve">92 percent of the pilots surveyed </w:t>
      </w:r>
      <w:r w:rsidR="00EA3050" w:rsidRPr="00532E9E">
        <w:rPr>
          <w:rFonts w:ascii="Times New Roman" w:hAnsi="Times New Roman"/>
          <w:color w:val="000000"/>
        </w:rPr>
        <w:t xml:space="preserve">would </w:t>
      </w:r>
      <w:r w:rsidR="0039769E" w:rsidRPr="00532E9E">
        <w:rPr>
          <w:rFonts w:ascii="Times New Roman" w:hAnsi="Times New Roman"/>
          <w:color w:val="000000"/>
        </w:rPr>
        <w:t>not recommend an airline career to a young person today</w:t>
      </w:r>
      <w:r w:rsidR="00BB0B25" w:rsidRPr="00532E9E">
        <w:rPr>
          <w:rFonts w:ascii="Times New Roman" w:hAnsi="Times New Roman"/>
          <w:color w:val="000000"/>
        </w:rPr>
        <w:t xml:space="preserve">. </w:t>
      </w:r>
      <w:r w:rsidR="00EA3050" w:rsidRPr="00532E9E">
        <w:rPr>
          <w:rFonts w:ascii="Times New Roman" w:hAnsi="Times New Roman"/>
          <w:color w:val="000000"/>
        </w:rPr>
        <w:t xml:space="preserve">Findings reveal that </w:t>
      </w:r>
      <w:r w:rsidR="00E667C7" w:rsidRPr="00532E9E">
        <w:rPr>
          <w:rFonts w:ascii="Times New Roman" w:hAnsi="Times New Roman"/>
          <w:color w:val="000000"/>
        </w:rPr>
        <w:t>a</w:t>
      </w:r>
      <w:r w:rsidR="00DC328A" w:rsidRPr="00532E9E">
        <w:rPr>
          <w:rFonts w:ascii="Times New Roman" w:hAnsi="Times New Roman"/>
        </w:rPr>
        <w:t xml:space="preserve">fter </w:t>
      </w:r>
      <w:r w:rsidR="00E667C7" w:rsidRPr="00532E9E">
        <w:rPr>
          <w:rFonts w:ascii="Times New Roman" w:hAnsi="Times New Roman"/>
        </w:rPr>
        <w:t xml:space="preserve">2001, </w:t>
      </w:r>
      <w:r w:rsidR="00DC328A" w:rsidRPr="00532E9E">
        <w:rPr>
          <w:rFonts w:ascii="Times New Roman" w:hAnsi="Times New Roman"/>
        </w:rPr>
        <w:t>a deprofessionalisation process occurred</w:t>
      </w:r>
      <w:r w:rsidR="00EA3050" w:rsidRPr="00532E9E">
        <w:rPr>
          <w:rFonts w:ascii="Times New Roman" w:hAnsi="Times New Roman"/>
        </w:rPr>
        <w:t xml:space="preserve">, accelerated by managerial cost-cutting strategies and work intensification agendas, which exploited </w:t>
      </w:r>
      <w:r w:rsidR="00DC328A" w:rsidRPr="00532E9E">
        <w:rPr>
          <w:rFonts w:ascii="Times New Roman" w:hAnsi="Times New Roman"/>
        </w:rPr>
        <w:t xml:space="preserve">the particular vulnerabilities of </w:t>
      </w:r>
      <w:r w:rsidR="00E667C7" w:rsidRPr="00532E9E">
        <w:rPr>
          <w:rFonts w:ascii="Times New Roman" w:hAnsi="Times New Roman"/>
        </w:rPr>
        <w:t xml:space="preserve">pilots as </w:t>
      </w:r>
      <w:r w:rsidR="00DC328A" w:rsidRPr="00532E9E">
        <w:rPr>
          <w:rFonts w:ascii="Times New Roman" w:hAnsi="Times New Roman"/>
          <w:i/>
        </w:rPr>
        <w:t>quasi-professional expert</w:t>
      </w:r>
      <w:r w:rsidR="00E667C7" w:rsidRPr="00532E9E">
        <w:rPr>
          <w:rFonts w:ascii="Times New Roman" w:hAnsi="Times New Roman"/>
          <w:i/>
        </w:rPr>
        <w:t xml:space="preserve">s. </w:t>
      </w:r>
      <w:r w:rsidR="00DC328A" w:rsidRPr="00532E9E">
        <w:rPr>
          <w:rFonts w:ascii="Times New Roman" w:hAnsi="Times New Roman"/>
          <w:i/>
        </w:rPr>
        <w:t xml:space="preserve"> </w:t>
      </w:r>
    </w:p>
    <w:p w:rsidR="00DC328A" w:rsidRPr="00532E9E" w:rsidRDefault="00DC328A">
      <w:pPr>
        <w:spacing w:line="480" w:lineRule="auto"/>
        <w:ind w:firstLine="720"/>
        <w:rPr>
          <w:rFonts w:ascii="Times New Roman" w:hAnsi="Times New Roman"/>
        </w:rPr>
      </w:pPr>
      <w:r w:rsidRPr="00532E9E">
        <w:rPr>
          <w:rFonts w:ascii="Times New Roman" w:hAnsi="Times New Roman"/>
        </w:rPr>
        <w:t xml:space="preserve">First, high labour costs, weak professional communities, and managers’ ability to make </w:t>
      </w:r>
      <w:r w:rsidR="00BB0B25" w:rsidRPr="00532E9E">
        <w:rPr>
          <w:rFonts w:ascii="Times New Roman" w:hAnsi="Times New Roman"/>
        </w:rPr>
        <w:t xml:space="preserve">pilots’ </w:t>
      </w:r>
      <w:r w:rsidR="00BB0B25" w:rsidRPr="00532E9E">
        <w:rPr>
          <w:rFonts w:ascii="Times New Roman" w:hAnsi="Times New Roman"/>
          <w:i/>
        </w:rPr>
        <w:t>quasi-professional expert</w:t>
      </w:r>
      <w:r w:rsidRPr="00532E9E">
        <w:rPr>
          <w:rFonts w:ascii="Times New Roman" w:hAnsi="Times New Roman"/>
        </w:rPr>
        <w:t xml:space="preserve"> skills obsolete through cost-cutting agendas and policy innovations intensified pilots’ work. As operational decision</w:t>
      </w:r>
      <w:r w:rsidR="00A60303" w:rsidRPr="00532E9E">
        <w:rPr>
          <w:rFonts w:ascii="Times New Roman" w:hAnsi="Times New Roman"/>
        </w:rPr>
        <w:t>-</w:t>
      </w:r>
      <w:r w:rsidRPr="00532E9E">
        <w:rPr>
          <w:rFonts w:ascii="Times New Roman" w:hAnsi="Times New Roman"/>
        </w:rPr>
        <w:t xml:space="preserve">making became increasingly removed from pilots’ jurisdiction due to pilot-pushing, a loss of autonomy occurred with a corresponding relocation of power into the realm of managerial work through policymaking, enabling airlines to achieve considerable control over both the worker and the work itself. This process devalued </w:t>
      </w:r>
      <w:r w:rsidRPr="00532E9E">
        <w:rPr>
          <w:rFonts w:ascii="Times New Roman" w:hAnsi="Times New Roman"/>
          <w:i/>
        </w:rPr>
        <w:t xml:space="preserve">quasi-professional experts’ </w:t>
      </w:r>
      <w:r w:rsidRPr="00532E9E">
        <w:rPr>
          <w:rFonts w:ascii="Times New Roman" w:hAnsi="Times New Roman"/>
        </w:rPr>
        <w:t xml:space="preserve">knowledge, </w:t>
      </w:r>
      <w:r w:rsidR="008B5716" w:rsidRPr="00532E9E">
        <w:rPr>
          <w:rFonts w:ascii="Times New Roman" w:hAnsi="Times New Roman"/>
        </w:rPr>
        <w:t xml:space="preserve">which was an expertise </w:t>
      </w:r>
      <w:r w:rsidRPr="00532E9E">
        <w:rPr>
          <w:rFonts w:ascii="Times New Roman" w:hAnsi="Times New Roman"/>
        </w:rPr>
        <w:t xml:space="preserve">largely developed through </w:t>
      </w:r>
      <w:r w:rsidR="00DC6BF5" w:rsidRPr="00532E9E">
        <w:rPr>
          <w:rFonts w:ascii="Times New Roman" w:hAnsi="Times New Roman"/>
        </w:rPr>
        <w:t xml:space="preserve">personal </w:t>
      </w:r>
      <w:r w:rsidRPr="00532E9E">
        <w:rPr>
          <w:rFonts w:ascii="Times New Roman" w:hAnsi="Times New Roman"/>
        </w:rPr>
        <w:t xml:space="preserve">talent and experience, and no longer deemed critical by professional managers unfamiliar with the intricacies of industry operations. </w:t>
      </w:r>
    </w:p>
    <w:p w:rsidR="0043586B" w:rsidRPr="00532E9E" w:rsidRDefault="00DC328A" w:rsidP="00222176">
      <w:pPr>
        <w:spacing w:line="480" w:lineRule="auto"/>
        <w:ind w:firstLine="720"/>
        <w:rPr>
          <w:rFonts w:ascii="Times New Roman" w:hAnsi="Times New Roman"/>
          <w:color w:val="000000"/>
        </w:rPr>
      </w:pPr>
      <w:r w:rsidRPr="00532E9E">
        <w:rPr>
          <w:rFonts w:ascii="Times New Roman" w:hAnsi="Times New Roman"/>
        </w:rPr>
        <w:t xml:space="preserve">Second, pilots sought other employment opportunities to supplement their reduced airline income, outside the realm of their </w:t>
      </w:r>
      <w:r w:rsidRPr="00532E9E">
        <w:rPr>
          <w:rFonts w:ascii="Times New Roman" w:hAnsi="Times New Roman"/>
          <w:i/>
        </w:rPr>
        <w:t xml:space="preserve">quasi-professional expert </w:t>
      </w:r>
      <w:r w:rsidRPr="00532E9E">
        <w:rPr>
          <w:rFonts w:ascii="Times New Roman" w:hAnsi="Times New Roman"/>
        </w:rPr>
        <w:t xml:space="preserve">knowledge. Captains, still employed at airlines, started side businesses and laid-off pilots struggled to gain entry into some of the most basic retail chains. In comparison to lawyers, who might transition into another profession such as politics, NGOs, or policy development, or doctors who might go into research, academia, or public health, pilots reported limited access to other expert work. Instead, without an airplane to fly or airline to work for, pilots quickly transitioned towards blue-collar occupations such as working construction or driving a taxi. </w:t>
      </w:r>
      <w:hyperlink w:anchor="_ENREF_65" w:tooltip="Toren, 1975 #1946" w:history="1">
        <w:r w:rsidR="00E21C04" w:rsidRPr="00222176">
          <w:rPr>
            <w:rFonts w:ascii="Times New Roman" w:hAnsi="Times New Roman"/>
          </w:rPr>
          <w:fldChar w:fldCharType="begin"/>
        </w:r>
        <w:r w:rsidR="00E21C04" w:rsidRPr="00532E9E">
          <w:rPr>
            <w:rFonts w:ascii="Times New Roman" w:hAnsi="Times New Roman"/>
          </w:rPr>
          <w:instrText xml:space="preserve"> ADDIN EN.CITE &lt;EndNote&gt;&lt;Cite AuthorYear="1"&gt;&lt;Author&gt;Toren&lt;/Author&gt;&lt;Year&gt;1975&lt;/Year&gt;&lt;RecNum&gt;1946&lt;/RecNum&gt;&lt;DisplayText&gt;Toren (1975)&lt;/DisplayText&gt;&lt;record&gt;&lt;rec-number&gt;1946&lt;/rec-number&gt;&lt;foreign-keys&gt;&lt;key app="EN" db-id="w0tdrfaatpdwsyexar7p2a5kv0pr20efvzv0" timestamp="1435876586"&gt;1946&lt;/key&gt;&lt;/foreign-keys&gt;&lt;ref-type name="Journal Article"&gt;17&lt;/ref-type&gt;&lt;contributors&gt;&lt;authors&gt;&lt;author&gt;Toren, Nina&lt;/author&gt;&lt;/authors&gt;&lt;/contributors&gt;&lt;titles&gt;&lt;title&gt;Deprofessionalization and its Sources: A Preliminary Analysis&lt;/title&gt;&lt;secondary-title&gt;Sociology of Work and Occupations&lt;/secondary-title&gt;&lt;/titles&gt;&lt;periodical&gt;&lt;full-title&gt;Sociology of Work and Occupations&lt;/full-title&gt;&lt;/periodical&gt;&lt;pages&gt;323-337&lt;/pages&gt;&lt;volume&gt;2&lt;/volume&gt;&lt;keywords&gt;&lt;keyword&gt;ERIC, Current Index to Journals in Education (CIJE)&lt;/keyword&gt;&lt;keyword&gt;Research Needs&lt;/keyword&gt;&lt;keyword&gt;Professional Occupations&lt;/keyword&gt;&lt;keyword&gt;Social Change&lt;/keyword&gt;&lt;keyword&gt;Social Sciences&lt;/keyword&gt;&lt;keyword&gt;Professional Recognition&lt;/keyword&gt;&lt;/keywords&gt;&lt;dates&gt;&lt;year&gt;1975&lt;/year&gt;&lt;pub-dates&gt;&lt;date&gt;1975&lt;/date&gt;&lt;/pub-dates&gt;&lt;/dates&gt;&lt;accession-num&gt;64006313; EJ127326&lt;/accession-num&gt;&lt;urls&gt;&lt;related-urls&gt;&lt;url&gt;http://search.proquest.com/docview/64006313?accountid=8630&lt;/url&gt;&lt;/related-urls&gt;&lt;/urls&gt;&lt;remote-database-name&gt;Eric&lt;/remote-database-name&gt;&lt;language&gt;English&lt;/language&gt;&lt;/record&gt;&lt;/Cite&gt;&lt;/EndNote&gt;</w:instrText>
        </w:r>
        <w:r w:rsidR="00E21C04" w:rsidRPr="00222176">
          <w:rPr>
            <w:rFonts w:ascii="Times New Roman" w:hAnsi="Times New Roman"/>
          </w:rPr>
          <w:fldChar w:fldCharType="separate"/>
        </w:r>
        <w:r w:rsidR="00E21C04" w:rsidRPr="00532E9E">
          <w:rPr>
            <w:rFonts w:ascii="Times New Roman" w:hAnsi="Times New Roman"/>
            <w:noProof/>
          </w:rPr>
          <w:t>Toren (1975)</w:t>
        </w:r>
        <w:r w:rsidR="00E21C04" w:rsidRPr="00222176">
          <w:rPr>
            <w:rFonts w:ascii="Times New Roman" w:hAnsi="Times New Roman"/>
          </w:rPr>
          <w:fldChar w:fldCharType="end"/>
        </w:r>
      </w:hyperlink>
      <w:r w:rsidR="009D1DD4" w:rsidRPr="00532E9E">
        <w:rPr>
          <w:rFonts w:ascii="Times New Roman" w:hAnsi="Times New Roman"/>
        </w:rPr>
        <w:t xml:space="preserve"> observe</w:t>
      </w:r>
      <w:r w:rsidR="001D5F10" w:rsidRPr="00532E9E">
        <w:rPr>
          <w:rFonts w:ascii="Times New Roman" w:hAnsi="Times New Roman"/>
        </w:rPr>
        <w:t>s</w:t>
      </w:r>
      <w:r w:rsidR="009D1DD4" w:rsidRPr="00532E9E">
        <w:rPr>
          <w:rFonts w:ascii="Times New Roman" w:hAnsi="Times New Roman"/>
        </w:rPr>
        <w:t xml:space="preserve"> that as </w:t>
      </w:r>
      <w:r w:rsidR="008B5716" w:rsidRPr="00532E9E">
        <w:rPr>
          <w:rFonts w:ascii="Times New Roman" w:hAnsi="Times New Roman"/>
        </w:rPr>
        <w:t xml:space="preserve">once </w:t>
      </w:r>
      <w:r w:rsidR="009D1DD4" w:rsidRPr="00532E9E">
        <w:rPr>
          <w:rFonts w:ascii="Times New Roman" w:hAnsi="Times New Roman"/>
        </w:rPr>
        <w:t xml:space="preserve">prestigious occupations deprofessionalise the </w:t>
      </w:r>
      <w:r w:rsidR="00863D95" w:rsidRPr="00532E9E">
        <w:rPr>
          <w:rFonts w:ascii="Times New Roman" w:hAnsi="Times New Roman"/>
        </w:rPr>
        <w:t xml:space="preserve">root </w:t>
      </w:r>
      <w:r w:rsidR="009D1DD4" w:rsidRPr="00532E9E">
        <w:rPr>
          <w:rFonts w:ascii="Times New Roman" w:hAnsi="Times New Roman"/>
        </w:rPr>
        <w:t>cause of this transformation can be found in the unique</w:t>
      </w:r>
      <w:r w:rsidR="00A758EA" w:rsidRPr="00532E9E">
        <w:rPr>
          <w:rFonts w:ascii="Times New Roman" w:hAnsi="Times New Roman"/>
        </w:rPr>
        <w:t xml:space="preserve"> elements of the </w:t>
      </w:r>
      <w:r w:rsidR="00277702" w:rsidRPr="00532E9E">
        <w:rPr>
          <w:rFonts w:ascii="Times New Roman" w:hAnsi="Times New Roman"/>
        </w:rPr>
        <w:t>work</w:t>
      </w:r>
      <w:r w:rsidR="009D1DD4" w:rsidRPr="00532E9E">
        <w:rPr>
          <w:rFonts w:ascii="Times New Roman" w:hAnsi="Times New Roman"/>
        </w:rPr>
        <w:t xml:space="preserve"> itself. </w:t>
      </w:r>
      <w:r w:rsidR="00A758EA" w:rsidRPr="00532E9E">
        <w:rPr>
          <w:rFonts w:ascii="Times New Roman" w:hAnsi="Times New Roman"/>
        </w:rPr>
        <w:t xml:space="preserve">To analyse this point further, I </w:t>
      </w:r>
      <w:r w:rsidR="00003474" w:rsidRPr="00532E9E">
        <w:rPr>
          <w:rFonts w:ascii="Times New Roman" w:hAnsi="Times New Roman"/>
        </w:rPr>
        <w:t xml:space="preserve">revisit </w:t>
      </w:r>
      <w:r w:rsidR="0043586B" w:rsidRPr="00532E9E">
        <w:rPr>
          <w:rFonts w:ascii="Times New Roman" w:hAnsi="Times New Roman"/>
        </w:rPr>
        <w:t xml:space="preserve">Gorman and Sandefur’s </w:t>
      </w:r>
      <w:r w:rsidR="0043586B" w:rsidRPr="00222176">
        <w:rPr>
          <w:rFonts w:ascii="Times New Roman" w:hAnsi="Times New Roman"/>
        </w:rPr>
        <w:fldChar w:fldCharType="begin"/>
      </w:r>
      <w:r w:rsidR="00C60D1E" w:rsidRPr="00532E9E">
        <w:rPr>
          <w:rFonts w:ascii="Times New Roman" w:hAnsi="Times New Roman"/>
        </w:rPr>
        <w:instrText xml:space="preserve"> ADDIN EN.CITE &lt;EndNote&gt;&lt;Cite ExcludeAuth="1"&gt;&lt;Author&gt;Gorman&lt;/Author&gt;&lt;Year&gt;2011&lt;/Year&gt;&lt;RecNum&gt;1881&lt;/RecNum&gt;&lt;DisplayText&gt;(2011)&lt;/DisplayText&gt;&lt;record&gt;&lt;rec-number&gt;1881&lt;/rec-number&gt;&lt;foreign-keys&gt;&lt;key app="EN" db-id="w0tdrfaatpdwsyexar7p2a5kv0pr20efvzv0" timestamp="1434316715"&gt;1881&lt;/key&gt;&lt;/foreign-keys&gt;&lt;ref-type name="Journal Article"&gt;17&lt;/ref-type&gt;&lt;contributors&gt;&lt;authors&gt;&lt;author&gt;Gorman, E. H.&lt;/author&gt;&lt;author&gt;Sandefur, R. L.&lt;/author&gt;&lt;/authors&gt;&lt;/contributors&gt;&lt;titles&gt;&lt;title&gt;&amp;quot;Golden Age,&amp;quot; quiescence, and revival: How the sociology of professions became the study of knowledge-based work&lt;/title&gt;&lt;secondary-title&gt;Work and Occupations&lt;/secondary-title&gt;&lt;/titles&gt;&lt;periodical&gt;&lt;full-title&gt;Work and Occupations&lt;/full-title&gt;&lt;/periodical&gt;&lt;pages&gt;275-302&lt;/pages&gt;&lt;volume&gt;38&lt;/volume&gt;&lt;number&gt;3&lt;/number&gt;&lt;dates&gt;&lt;year&gt;2011&lt;/year&gt;&lt;/dates&gt;&lt;urls&gt;&lt;/urls&gt;&lt;/record&gt;&lt;/Cite&gt;&lt;/EndNote&gt;</w:instrText>
      </w:r>
      <w:r w:rsidR="0043586B" w:rsidRPr="00222176">
        <w:rPr>
          <w:rFonts w:ascii="Times New Roman" w:hAnsi="Times New Roman"/>
        </w:rPr>
        <w:fldChar w:fldCharType="separate"/>
      </w:r>
      <w:r w:rsidR="0043586B" w:rsidRPr="00532E9E">
        <w:rPr>
          <w:rFonts w:ascii="Times New Roman" w:hAnsi="Times New Roman"/>
          <w:noProof/>
        </w:rPr>
        <w:t>(</w:t>
      </w:r>
      <w:hyperlink w:anchor="_ENREF_37" w:tooltip="Gorman, 2011 #1881" w:history="1">
        <w:r w:rsidR="00E21C04" w:rsidRPr="00532E9E">
          <w:rPr>
            <w:rFonts w:ascii="Times New Roman" w:hAnsi="Times New Roman"/>
            <w:noProof/>
          </w:rPr>
          <w:t>2011</w:t>
        </w:r>
      </w:hyperlink>
      <w:r w:rsidR="0043586B" w:rsidRPr="00532E9E">
        <w:rPr>
          <w:rFonts w:ascii="Times New Roman" w:hAnsi="Times New Roman"/>
          <w:noProof/>
        </w:rPr>
        <w:t>)</w:t>
      </w:r>
      <w:r w:rsidR="0043586B" w:rsidRPr="00222176">
        <w:rPr>
          <w:rFonts w:ascii="Times New Roman" w:hAnsi="Times New Roman"/>
        </w:rPr>
        <w:fldChar w:fldCharType="end"/>
      </w:r>
      <w:r w:rsidR="0043586B" w:rsidRPr="00532E9E">
        <w:rPr>
          <w:rFonts w:ascii="Times New Roman" w:hAnsi="Times New Roman"/>
        </w:rPr>
        <w:t xml:space="preserve"> </w:t>
      </w:r>
      <w:r w:rsidR="00003474" w:rsidRPr="00532E9E">
        <w:rPr>
          <w:rFonts w:ascii="Times New Roman" w:hAnsi="Times New Roman"/>
        </w:rPr>
        <w:t xml:space="preserve">definition </w:t>
      </w:r>
      <w:r w:rsidR="0043586B" w:rsidRPr="00532E9E">
        <w:rPr>
          <w:rFonts w:ascii="Times New Roman" w:hAnsi="Times New Roman"/>
        </w:rPr>
        <w:t xml:space="preserve">of ‘expert’ professions as a framework to </w:t>
      </w:r>
      <w:r w:rsidR="00A758EA" w:rsidRPr="00532E9E">
        <w:rPr>
          <w:rFonts w:ascii="Times New Roman" w:hAnsi="Times New Roman"/>
        </w:rPr>
        <w:t xml:space="preserve">explicate </w:t>
      </w:r>
      <w:r w:rsidR="004C2505" w:rsidRPr="00532E9E">
        <w:rPr>
          <w:rFonts w:ascii="Times New Roman" w:hAnsi="Times New Roman"/>
        </w:rPr>
        <w:t xml:space="preserve">further </w:t>
      </w:r>
      <w:r w:rsidR="00A758EA" w:rsidRPr="00532E9E">
        <w:rPr>
          <w:rFonts w:ascii="Times New Roman" w:hAnsi="Times New Roman"/>
        </w:rPr>
        <w:t xml:space="preserve">the </w:t>
      </w:r>
      <w:r w:rsidR="00E43EEA" w:rsidRPr="00532E9E">
        <w:rPr>
          <w:rFonts w:ascii="Times New Roman" w:hAnsi="Times New Roman"/>
        </w:rPr>
        <w:t>unique elements of US airline pilots</w:t>
      </w:r>
      <w:r w:rsidR="007E71EA" w:rsidRPr="00532E9E">
        <w:rPr>
          <w:rFonts w:ascii="Times New Roman" w:hAnsi="Times New Roman"/>
        </w:rPr>
        <w:t>’</w:t>
      </w:r>
      <w:r w:rsidR="00E43EEA" w:rsidRPr="00532E9E">
        <w:rPr>
          <w:rFonts w:ascii="Times New Roman" w:hAnsi="Times New Roman"/>
        </w:rPr>
        <w:t xml:space="preserve"> </w:t>
      </w:r>
      <w:r w:rsidR="009D1DD4" w:rsidRPr="00532E9E">
        <w:rPr>
          <w:rFonts w:ascii="Times New Roman" w:hAnsi="Times New Roman"/>
        </w:rPr>
        <w:t>deprofessionalisation</w:t>
      </w:r>
      <w:r w:rsidR="00E43EEA" w:rsidRPr="00532E9E">
        <w:rPr>
          <w:rFonts w:ascii="Times New Roman" w:hAnsi="Times New Roman"/>
        </w:rPr>
        <w:t xml:space="preserve"> process</w:t>
      </w:r>
      <w:r w:rsidR="0043586B" w:rsidRPr="00532E9E">
        <w:rPr>
          <w:rFonts w:ascii="Times New Roman" w:hAnsi="Times New Roman"/>
          <w:color w:val="000000"/>
        </w:rPr>
        <w:t>.</w:t>
      </w:r>
    </w:p>
    <w:p w:rsidR="000C09EF" w:rsidRPr="00222176" w:rsidRDefault="000C09EF" w:rsidP="00222176">
      <w:pPr>
        <w:pStyle w:val="Heading3"/>
      </w:pPr>
      <w:r w:rsidRPr="00BE7F1F">
        <w:t xml:space="preserve">Restricted Autonomy </w:t>
      </w:r>
    </w:p>
    <w:p w:rsidR="000C09EF" w:rsidRPr="00532E9E" w:rsidRDefault="000C09EF">
      <w:pPr>
        <w:spacing w:line="480" w:lineRule="auto"/>
        <w:rPr>
          <w:rFonts w:ascii="Times New Roman" w:hAnsi="Times New Roman"/>
        </w:rPr>
      </w:pPr>
      <w:r w:rsidRPr="00532E9E">
        <w:rPr>
          <w:rFonts w:ascii="Times New Roman" w:hAnsi="Times New Roman"/>
        </w:rPr>
        <w:t xml:space="preserve">The theme underpinning </w:t>
      </w:r>
      <w:r w:rsidR="00003474" w:rsidRPr="00532E9E">
        <w:rPr>
          <w:rFonts w:ascii="Times New Roman" w:hAnsi="Times New Roman"/>
        </w:rPr>
        <w:t xml:space="preserve">nearly all </w:t>
      </w:r>
      <w:r w:rsidRPr="00532E9E">
        <w:rPr>
          <w:rFonts w:ascii="Times New Roman" w:hAnsi="Times New Roman"/>
        </w:rPr>
        <w:t xml:space="preserve">pilots’ rhetoric about post-9/11 workplace changes is </w:t>
      </w:r>
      <w:r w:rsidR="00003474" w:rsidRPr="00532E9E">
        <w:rPr>
          <w:rFonts w:ascii="Times New Roman" w:hAnsi="Times New Roman"/>
        </w:rPr>
        <w:t>an</w:t>
      </w:r>
      <w:r w:rsidRPr="00532E9E">
        <w:rPr>
          <w:rFonts w:ascii="Times New Roman" w:hAnsi="Times New Roman"/>
        </w:rPr>
        <w:t xml:space="preserve"> increase in managerial</w:t>
      </w:r>
      <w:r w:rsidR="00A60303" w:rsidRPr="00532E9E">
        <w:rPr>
          <w:rFonts w:ascii="Times New Roman" w:hAnsi="Times New Roman"/>
        </w:rPr>
        <w:t xml:space="preserve"> scrutiny</w:t>
      </w:r>
      <w:r w:rsidRPr="00532E9E">
        <w:rPr>
          <w:rFonts w:ascii="Times New Roman" w:hAnsi="Times New Roman"/>
        </w:rPr>
        <w:t xml:space="preserve"> and pilot-pushing, and corresponding decrease in pilots’ work autonomy</w:t>
      </w:r>
      <w:r w:rsidR="008D0015" w:rsidRPr="00532E9E">
        <w:rPr>
          <w:rFonts w:ascii="Times New Roman" w:hAnsi="Times New Roman"/>
        </w:rPr>
        <w:t xml:space="preserve">; a particular vulnerability of </w:t>
      </w:r>
      <w:r w:rsidR="008D0015" w:rsidRPr="00532E9E">
        <w:rPr>
          <w:rFonts w:ascii="Times New Roman" w:hAnsi="Times New Roman"/>
          <w:i/>
        </w:rPr>
        <w:t>quasi-professional experts</w:t>
      </w:r>
      <w:r w:rsidRPr="00532E9E">
        <w:rPr>
          <w:rFonts w:ascii="Times New Roman" w:hAnsi="Times New Roman"/>
        </w:rPr>
        <w:t xml:space="preserve">. Although </w:t>
      </w:r>
      <w:hyperlink w:anchor="_ENREF_63" w:tooltip="Taylor, 2015 #1924" w:history="1">
        <w:r w:rsidR="00E21C04" w:rsidRPr="00222176">
          <w:rPr>
            <w:rFonts w:ascii="Times New Roman" w:hAnsi="Times New Roman"/>
          </w:rPr>
          <w:fldChar w:fldCharType="begin"/>
        </w:r>
        <w:r w:rsidR="00E21C04" w:rsidRPr="00532E9E">
          <w:rPr>
            <w:rFonts w:ascii="Times New Roman" w:hAnsi="Times New Roman"/>
          </w:rPr>
          <w:instrText xml:space="preserve"> ADDIN EN.CITE &lt;EndNote&gt;&lt;Cite AuthorYear="1"&gt;&lt;Author&gt;Taylor&lt;/Author&gt;&lt;Year&gt;2015&lt;/Year&gt;&lt;RecNum&gt;1924&lt;/RecNum&gt;&lt;Pages&gt;87&lt;/Pages&gt;&lt;DisplayText&gt;Taylor and Moore (2015: 87)&lt;/DisplayText&gt;&lt;record&gt;&lt;rec-number&gt;1924&lt;/rec-number&gt;&lt;foreign-keys&gt;&lt;key app="EN" db-id="w0tdrfaatpdwsyexar7p2a5kv0pr20efvzv0" timestamp="1435101636"&gt;1924&lt;/key&gt;&lt;/foreign-keys&gt;&lt;ref-type name="Journal Article"&gt;17&lt;/ref-type&gt;&lt;contributors&gt;&lt;authors&gt;&lt;author&gt;Taylor, P.&lt;/author&gt;&lt;author&gt;Moore, S.&lt;/author&gt;&lt;/authors&gt;&lt;/contributors&gt;&lt;titles&gt;&lt;title&gt;Cabin crew collectivism: labour process and the roots of mobilization&lt;/title&gt;&lt;secondary-title&gt;Work, Employment and Society&lt;/secondary-title&gt;&lt;/titles&gt;&lt;periodical&gt;&lt;full-title&gt;Work, Employment and Society&lt;/full-title&gt;&lt;/periodical&gt;&lt;pages&gt;79-98&lt;/pages&gt;&lt;volume&gt;29&lt;/volume&gt;&lt;number&gt;1&lt;/number&gt;&lt;dates&gt;&lt;year&gt;2015&lt;/year&gt;&lt;/dates&gt;&lt;urls&gt;&lt;/urls&gt;&lt;/record&gt;&lt;/Cite&gt;&lt;/EndNote&gt;</w:instrText>
        </w:r>
        <w:r w:rsidR="00E21C04" w:rsidRPr="00222176">
          <w:rPr>
            <w:rFonts w:ascii="Times New Roman" w:hAnsi="Times New Roman"/>
          </w:rPr>
          <w:fldChar w:fldCharType="separate"/>
        </w:r>
        <w:r w:rsidR="00E21C04" w:rsidRPr="00532E9E">
          <w:rPr>
            <w:rFonts w:ascii="Times New Roman" w:hAnsi="Times New Roman"/>
            <w:noProof/>
          </w:rPr>
          <w:t>Taylor and Moore (2015: 87)</w:t>
        </w:r>
        <w:r w:rsidR="00E21C04" w:rsidRPr="00222176">
          <w:rPr>
            <w:rFonts w:ascii="Times New Roman" w:hAnsi="Times New Roman"/>
          </w:rPr>
          <w:fldChar w:fldCharType="end"/>
        </w:r>
      </w:hyperlink>
      <w:r w:rsidRPr="00532E9E">
        <w:rPr>
          <w:rFonts w:ascii="Times New Roman" w:hAnsi="Times New Roman"/>
        </w:rPr>
        <w:t xml:space="preserve"> reported ways British Airways management tried to institute </w:t>
      </w:r>
      <w:r w:rsidR="00843BD7" w:rsidRPr="00532E9E">
        <w:rPr>
          <w:rFonts w:ascii="Times New Roman" w:hAnsi="Times New Roman"/>
        </w:rPr>
        <w:t>similar</w:t>
      </w:r>
      <w:r w:rsidRPr="00532E9E">
        <w:rPr>
          <w:rFonts w:ascii="Times New Roman" w:hAnsi="Times New Roman"/>
        </w:rPr>
        <w:t xml:space="preserve"> policies to “gain more control of the aircraft”, BA flight attendants reported management “hadn’t succeeded” and instead their actions caused </w:t>
      </w:r>
      <w:r w:rsidR="00843BD7" w:rsidRPr="00532E9E">
        <w:rPr>
          <w:rFonts w:ascii="Times New Roman" w:hAnsi="Times New Roman"/>
        </w:rPr>
        <w:t>crew</w:t>
      </w:r>
      <w:r w:rsidRPr="00532E9E">
        <w:rPr>
          <w:rFonts w:ascii="Times New Roman" w:hAnsi="Times New Roman"/>
        </w:rPr>
        <w:t xml:space="preserve"> to “stick together” creating a strong sense of “family” and “community”. For pilots in th</w:t>
      </w:r>
      <w:r w:rsidR="00EB73E1" w:rsidRPr="00532E9E">
        <w:rPr>
          <w:rFonts w:ascii="Times New Roman" w:hAnsi="Times New Roman"/>
        </w:rPr>
        <w:t xml:space="preserve">e present </w:t>
      </w:r>
      <w:r w:rsidRPr="00532E9E">
        <w:rPr>
          <w:rFonts w:ascii="Times New Roman" w:hAnsi="Times New Roman"/>
        </w:rPr>
        <w:t xml:space="preserve">US airline industry study, this was not the case. </w:t>
      </w:r>
    </w:p>
    <w:p w:rsidR="000C09EF" w:rsidRPr="00532E9E" w:rsidRDefault="008D0015">
      <w:pPr>
        <w:spacing w:line="480" w:lineRule="auto"/>
        <w:ind w:firstLine="720"/>
        <w:rPr>
          <w:rFonts w:ascii="Times New Roman" w:hAnsi="Times New Roman"/>
        </w:rPr>
      </w:pPr>
      <w:r w:rsidRPr="00532E9E">
        <w:rPr>
          <w:rFonts w:ascii="Times New Roman" w:hAnsi="Times New Roman"/>
        </w:rPr>
        <w:t>After 9/11, p</w:t>
      </w:r>
      <w:r w:rsidR="000C09EF" w:rsidRPr="00532E9E">
        <w:rPr>
          <w:rFonts w:ascii="Times New Roman" w:hAnsi="Times New Roman"/>
        </w:rPr>
        <w:t xml:space="preserve">ilots </w:t>
      </w:r>
      <w:r w:rsidR="00843BD7" w:rsidRPr="00532E9E">
        <w:rPr>
          <w:rFonts w:ascii="Times New Roman" w:hAnsi="Times New Roman"/>
        </w:rPr>
        <w:t xml:space="preserve">were </w:t>
      </w:r>
      <w:r w:rsidR="000C09EF" w:rsidRPr="00532E9E">
        <w:rPr>
          <w:rFonts w:ascii="Times New Roman" w:hAnsi="Times New Roman"/>
        </w:rPr>
        <w:t xml:space="preserve">pushed to fly fatigued, </w:t>
      </w:r>
      <w:r w:rsidR="00277702" w:rsidRPr="00532E9E">
        <w:rPr>
          <w:rFonts w:ascii="Times New Roman" w:hAnsi="Times New Roman"/>
        </w:rPr>
        <w:t xml:space="preserve">confronted </w:t>
      </w:r>
      <w:r w:rsidR="000C09EF" w:rsidRPr="00532E9E">
        <w:rPr>
          <w:rFonts w:ascii="Times New Roman" w:hAnsi="Times New Roman"/>
        </w:rPr>
        <w:t>when calling in sick</w:t>
      </w:r>
      <w:r w:rsidR="00277702" w:rsidRPr="00532E9E">
        <w:rPr>
          <w:rFonts w:ascii="Times New Roman" w:hAnsi="Times New Roman"/>
        </w:rPr>
        <w:t xml:space="preserve">, </w:t>
      </w:r>
      <w:r w:rsidRPr="00532E9E">
        <w:rPr>
          <w:rFonts w:ascii="Times New Roman" w:hAnsi="Times New Roman"/>
        </w:rPr>
        <w:t>and</w:t>
      </w:r>
      <w:r w:rsidR="00277702" w:rsidRPr="00532E9E">
        <w:rPr>
          <w:rFonts w:ascii="Times New Roman" w:hAnsi="Times New Roman"/>
        </w:rPr>
        <w:t xml:space="preserve"> </w:t>
      </w:r>
      <w:r w:rsidRPr="00532E9E">
        <w:rPr>
          <w:rFonts w:ascii="Times New Roman" w:hAnsi="Times New Roman"/>
        </w:rPr>
        <w:t xml:space="preserve">scrutinized </w:t>
      </w:r>
      <w:r w:rsidR="00277702" w:rsidRPr="00532E9E">
        <w:rPr>
          <w:rFonts w:ascii="Times New Roman" w:hAnsi="Times New Roman"/>
        </w:rPr>
        <w:t>for requesting that a mechanic fix an unsafe airplane</w:t>
      </w:r>
      <w:r w:rsidR="000C09EF" w:rsidRPr="00532E9E">
        <w:rPr>
          <w:rFonts w:ascii="Times New Roman" w:hAnsi="Times New Roman"/>
        </w:rPr>
        <w:t>. At some airlines, if pilots resisted this managerial</w:t>
      </w:r>
      <w:r w:rsidR="00A60303" w:rsidRPr="00532E9E">
        <w:rPr>
          <w:rFonts w:ascii="Times New Roman" w:hAnsi="Times New Roman"/>
        </w:rPr>
        <w:t xml:space="preserve"> control </w:t>
      </w:r>
      <w:r w:rsidR="000C09EF" w:rsidRPr="00532E9E">
        <w:rPr>
          <w:rFonts w:ascii="Times New Roman" w:hAnsi="Times New Roman"/>
        </w:rPr>
        <w:t>too strenuously they were fired. This loss of work autonomy significantly accelerated the deprofessionalisation process. Disagreements between crews about interpretations and enforcement of post-9/11 managerial cost-cutting strategies such as lowering fuel reserves and single-engine taxiing often cre</w:t>
      </w:r>
      <w:r w:rsidR="00277702" w:rsidRPr="00532E9E">
        <w:rPr>
          <w:rFonts w:ascii="Times New Roman" w:hAnsi="Times New Roman"/>
        </w:rPr>
        <w:t>ated an adversarial environment</w:t>
      </w:r>
      <w:r w:rsidR="000C09EF" w:rsidRPr="00532E9E">
        <w:rPr>
          <w:rFonts w:ascii="Times New Roman" w:hAnsi="Times New Roman"/>
        </w:rPr>
        <w:t xml:space="preserve">. As managers pushed pilots to cut-costs, captains and copilots often pushed each other in disputes over enforcement of new managerial policies, </w:t>
      </w:r>
      <w:r w:rsidR="00277702" w:rsidRPr="00532E9E">
        <w:rPr>
          <w:rFonts w:ascii="Times New Roman" w:hAnsi="Times New Roman"/>
        </w:rPr>
        <w:t xml:space="preserve">fracturing the pilot group, not creating solidarity as </w:t>
      </w:r>
      <w:hyperlink w:anchor="_ENREF_35" w:tooltip="Taylor, 2015 #1924" w:history="1">
        <w:r w:rsidR="00277702" w:rsidRPr="00532E9E">
          <w:rPr>
            <w:rFonts w:ascii="Times New Roman" w:hAnsi="Times New Roman"/>
            <w:noProof/>
          </w:rPr>
          <w:t>Taylor and Moore (2015) reported</w:t>
        </w:r>
      </w:hyperlink>
      <w:r w:rsidR="00277702" w:rsidRPr="00532E9E">
        <w:rPr>
          <w:rFonts w:ascii="Times New Roman" w:hAnsi="Times New Roman"/>
          <w:noProof/>
        </w:rPr>
        <w:t>.</w:t>
      </w:r>
    </w:p>
    <w:p w:rsidR="004D5FC0" w:rsidRPr="00222176" w:rsidRDefault="00B110D8" w:rsidP="00222176">
      <w:pPr>
        <w:pStyle w:val="Heading3"/>
      </w:pPr>
      <w:r w:rsidRPr="00BE7F1F">
        <w:t xml:space="preserve">Disrespected Expertise </w:t>
      </w:r>
    </w:p>
    <w:p w:rsidR="004D5FC0" w:rsidRPr="00532E9E" w:rsidRDefault="004D5FC0">
      <w:pPr>
        <w:spacing w:line="480" w:lineRule="auto"/>
        <w:rPr>
          <w:rFonts w:ascii="Times New Roman" w:hAnsi="Times New Roman"/>
        </w:rPr>
      </w:pPr>
      <w:r w:rsidRPr="00532E9E">
        <w:rPr>
          <w:rFonts w:ascii="Times New Roman" w:hAnsi="Times New Roman"/>
        </w:rPr>
        <w:t xml:space="preserve">Expert work requires the creation, communication, and application of specialized knowledge </w:t>
      </w:r>
      <w:r w:rsidRPr="00222176">
        <w:rPr>
          <w:rFonts w:ascii="Times New Roman" w:hAnsi="Times New Roman"/>
        </w:rPr>
        <w:fldChar w:fldCharType="begin"/>
      </w:r>
      <w:r w:rsidR="00CB2D5E" w:rsidRPr="00532E9E">
        <w:rPr>
          <w:rFonts w:ascii="Times New Roman" w:hAnsi="Times New Roman"/>
        </w:rPr>
        <w:instrText xml:space="preserve"> ADDIN EN.CITE &lt;EndNote&gt;&lt;Cite&gt;&lt;Author&gt;Gorman&lt;/Author&gt;&lt;Year&gt;2011&lt;/Year&gt;&lt;RecNum&gt;1881&lt;/RecNum&gt;&lt;DisplayText&gt;(Gorman and Sandefur, 2011)&lt;/DisplayText&gt;&lt;record&gt;&lt;rec-number&gt;1881&lt;/rec-number&gt;&lt;foreign-keys&gt;&lt;key app="EN" db-id="w0tdrfaatpdwsyexar7p2a5kv0pr20efvzv0" timestamp="1434316715"&gt;1881&lt;/key&gt;&lt;/foreign-keys&gt;&lt;ref-type name="Journal Article"&gt;17&lt;/ref-type&gt;&lt;contributors&gt;&lt;authors&gt;&lt;author&gt;Gorman, E. H.&lt;/author&gt;&lt;author&gt;Sandefur, R. L.&lt;/author&gt;&lt;/authors&gt;&lt;/contributors&gt;&lt;titles&gt;&lt;title&gt;&amp;quot;Golden Age,&amp;quot; quiescence, and revival: How the sociology of professions became the study of knowledge-based work&lt;/title&gt;&lt;secondary-title&gt;Work and Occupations&lt;/secondary-title&gt;&lt;/titles&gt;&lt;periodical&gt;&lt;full-title&gt;Work and Occupations&lt;/full-title&gt;&lt;/periodical&gt;&lt;pages&gt;275-302&lt;/pages&gt;&lt;volume&gt;38&lt;/volume&gt;&lt;number&gt;3&lt;/number&gt;&lt;dates&gt;&lt;year&gt;2011&lt;/year&gt;&lt;/dates&gt;&lt;urls&gt;&lt;/urls&gt;&lt;/record&gt;&lt;/Cite&gt;&lt;/EndNote&gt;</w:instrText>
      </w:r>
      <w:r w:rsidRPr="00222176">
        <w:rPr>
          <w:rFonts w:ascii="Times New Roman" w:hAnsi="Times New Roman"/>
        </w:rPr>
        <w:fldChar w:fldCharType="separate"/>
      </w:r>
      <w:r w:rsidR="00CB2D5E" w:rsidRPr="00532E9E">
        <w:rPr>
          <w:rFonts w:ascii="Times New Roman" w:hAnsi="Times New Roman"/>
          <w:noProof/>
        </w:rPr>
        <w:t>(</w:t>
      </w:r>
      <w:hyperlink w:anchor="_ENREF_37" w:tooltip="Gorman, 2011 #1881" w:history="1">
        <w:r w:rsidR="00E21C04" w:rsidRPr="00532E9E">
          <w:rPr>
            <w:rFonts w:ascii="Times New Roman" w:hAnsi="Times New Roman"/>
            <w:noProof/>
          </w:rPr>
          <w:t>Gorman and Sandefur, 2011</w:t>
        </w:r>
      </w:hyperlink>
      <w:r w:rsidR="00CB2D5E" w:rsidRPr="00532E9E">
        <w:rPr>
          <w:rFonts w:ascii="Times New Roman" w:hAnsi="Times New Roman"/>
          <w:noProof/>
        </w:rPr>
        <w:t>)</w:t>
      </w:r>
      <w:r w:rsidRPr="00222176">
        <w:rPr>
          <w:rFonts w:ascii="Times New Roman" w:hAnsi="Times New Roman"/>
        </w:rPr>
        <w:fldChar w:fldCharType="end"/>
      </w:r>
      <w:r w:rsidRPr="00532E9E">
        <w:rPr>
          <w:rFonts w:ascii="Times New Roman" w:hAnsi="Times New Roman"/>
        </w:rPr>
        <w:t>. Pi</w:t>
      </w:r>
      <w:r w:rsidR="00DC328A" w:rsidRPr="00532E9E">
        <w:rPr>
          <w:rFonts w:ascii="Times New Roman" w:hAnsi="Times New Roman"/>
        </w:rPr>
        <w:t xml:space="preserve">lots flying for major airlines </w:t>
      </w:r>
      <w:r w:rsidRPr="00532E9E">
        <w:rPr>
          <w:rFonts w:ascii="Times New Roman" w:hAnsi="Times New Roman"/>
        </w:rPr>
        <w:t>often spen</w:t>
      </w:r>
      <w:r w:rsidR="000240A6" w:rsidRPr="00532E9E">
        <w:rPr>
          <w:rFonts w:ascii="Times New Roman" w:hAnsi="Times New Roman"/>
        </w:rPr>
        <w:t>d</w:t>
      </w:r>
      <w:r w:rsidRPr="00532E9E">
        <w:rPr>
          <w:rFonts w:ascii="Times New Roman" w:hAnsi="Times New Roman"/>
        </w:rPr>
        <w:t xml:space="preserve"> almost a decade developing their </w:t>
      </w:r>
      <w:r w:rsidR="008D0015" w:rsidRPr="00532E9E">
        <w:rPr>
          <w:rFonts w:ascii="Times New Roman" w:hAnsi="Times New Roman"/>
          <w:i/>
        </w:rPr>
        <w:t>quasi-professional expertise</w:t>
      </w:r>
      <w:r w:rsidRPr="00532E9E">
        <w:rPr>
          <w:rFonts w:ascii="Times New Roman" w:hAnsi="Times New Roman"/>
        </w:rPr>
        <w:t xml:space="preserve"> either through military service or rigorous civilian career paths. In contrast, regional airlines typically employ entry level pilots with limited training and experience. As ALPA noted, major airlines outsourced flying to regional </w:t>
      </w:r>
      <w:r w:rsidR="00173842" w:rsidRPr="00532E9E">
        <w:rPr>
          <w:rFonts w:ascii="Times New Roman" w:hAnsi="Times New Roman"/>
        </w:rPr>
        <w:t xml:space="preserve">air </w:t>
      </w:r>
      <w:r w:rsidRPr="00532E9E">
        <w:rPr>
          <w:rFonts w:ascii="Times New Roman" w:hAnsi="Times New Roman"/>
        </w:rPr>
        <w:t>carriers post-9/11, replacing more expensive major airline pilots and their specialized knowledge with inexperienced, less costly regional pilots</w:t>
      </w:r>
      <w:r w:rsidR="00EE353E" w:rsidRPr="00532E9E">
        <w:rPr>
          <w:rFonts w:ascii="Times New Roman" w:hAnsi="Times New Roman"/>
        </w:rPr>
        <w:t xml:space="preserve"> as a way to reduce labour costs as well as achieve greater control over workers</w:t>
      </w:r>
      <w:r w:rsidRPr="00532E9E">
        <w:rPr>
          <w:rFonts w:ascii="Times New Roman" w:hAnsi="Times New Roman"/>
        </w:rPr>
        <w:t xml:space="preserve">. Although </w:t>
      </w:r>
      <w:r w:rsidR="000240A6" w:rsidRPr="00532E9E">
        <w:rPr>
          <w:rFonts w:ascii="Times New Roman" w:hAnsi="Times New Roman"/>
        </w:rPr>
        <w:t>the</w:t>
      </w:r>
      <w:r w:rsidRPr="00532E9E">
        <w:rPr>
          <w:rFonts w:ascii="Times New Roman" w:hAnsi="Times New Roman"/>
        </w:rPr>
        <w:t xml:space="preserve"> trend to hire less experienced pilots began in the 1990s as airlines expanded quickly in the deregulated environment, pilot </w:t>
      </w:r>
      <w:r w:rsidR="005B394E" w:rsidRPr="00532E9E">
        <w:rPr>
          <w:rFonts w:ascii="Times New Roman" w:hAnsi="Times New Roman"/>
        </w:rPr>
        <w:t>labour</w:t>
      </w:r>
      <w:r w:rsidRPr="00532E9E">
        <w:rPr>
          <w:rFonts w:ascii="Times New Roman" w:hAnsi="Times New Roman"/>
        </w:rPr>
        <w:t xml:space="preserve"> unions </w:t>
      </w:r>
      <w:r w:rsidR="00173842" w:rsidRPr="00532E9E">
        <w:rPr>
          <w:rFonts w:ascii="Times New Roman" w:hAnsi="Times New Roman"/>
        </w:rPr>
        <w:t>contained the practice to some extent</w:t>
      </w:r>
      <w:r w:rsidRPr="00532E9E">
        <w:rPr>
          <w:rFonts w:ascii="Times New Roman" w:hAnsi="Times New Roman"/>
        </w:rPr>
        <w:t>. After 9/11, with all labour contracts voided by bankruptcy judges, pilot unions lost influence, unable to cont</w:t>
      </w:r>
      <w:r w:rsidR="00173842" w:rsidRPr="00532E9E">
        <w:rPr>
          <w:rFonts w:ascii="Times New Roman" w:hAnsi="Times New Roman"/>
        </w:rPr>
        <w:t>rol</w:t>
      </w:r>
      <w:r w:rsidRPr="00532E9E">
        <w:rPr>
          <w:rFonts w:ascii="Times New Roman" w:hAnsi="Times New Roman"/>
        </w:rPr>
        <w:t xml:space="preserve"> the outsourcing and corresponding devaluing of major airline pilots’ expertise. </w:t>
      </w:r>
      <w:r w:rsidR="000240A6" w:rsidRPr="00532E9E">
        <w:rPr>
          <w:rFonts w:ascii="Times New Roman" w:hAnsi="Times New Roman"/>
        </w:rPr>
        <w:t>Therefore, a central feature in pilots</w:t>
      </w:r>
      <w:r w:rsidR="00B0093C" w:rsidRPr="00532E9E">
        <w:rPr>
          <w:rFonts w:ascii="Times New Roman" w:hAnsi="Times New Roman"/>
        </w:rPr>
        <w:t>’</w:t>
      </w:r>
      <w:r w:rsidR="000240A6" w:rsidRPr="00532E9E">
        <w:rPr>
          <w:rFonts w:ascii="Times New Roman" w:hAnsi="Times New Roman"/>
        </w:rPr>
        <w:t xml:space="preserve"> deprofessionalisation </w:t>
      </w:r>
      <w:r w:rsidR="00DC328A" w:rsidRPr="00532E9E">
        <w:rPr>
          <w:rFonts w:ascii="Times New Roman" w:hAnsi="Times New Roman"/>
        </w:rPr>
        <w:t xml:space="preserve">process </w:t>
      </w:r>
      <w:r w:rsidR="000240A6" w:rsidRPr="00532E9E">
        <w:rPr>
          <w:rFonts w:ascii="Times New Roman" w:hAnsi="Times New Roman"/>
        </w:rPr>
        <w:t xml:space="preserve">is a lack of respect for their </w:t>
      </w:r>
      <w:r w:rsidR="008D0015" w:rsidRPr="00532E9E">
        <w:rPr>
          <w:rFonts w:ascii="Times New Roman" w:hAnsi="Times New Roman"/>
        </w:rPr>
        <w:t xml:space="preserve">expert </w:t>
      </w:r>
      <w:r w:rsidR="000240A6" w:rsidRPr="00532E9E">
        <w:rPr>
          <w:rFonts w:ascii="Times New Roman" w:hAnsi="Times New Roman"/>
        </w:rPr>
        <w:t xml:space="preserve">knowledge. </w:t>
      </w:r>
    </w:p>
    <w:p w:rsidR="0043586B" w:rsidRPr="00222176" w:rsidRDefault="00B110D8" w:rsidP="00222176">
      <w:pPr>
        <w:pStyle w:val="Heading3"/>
      </w:pPr>
      <w:r w:rsidRPr="00BE7F1F">
        <w:t xml:space="preserve">Loss of </w:t>
      </w:r>
      <w:r w:rsidR="0043586B" w:rsidRPr="00222176">
        <w:t xml:space="preserve">Community </w:t>
      </w:r>
    </w:p>
    <w:p w:rsidR="00350A7B" w:rsidRPr="00532E9E" w:rsidRDefault="004D5FC0" w:rsidP="00222176">
      <w:pPr>
        <w:autoSpaceDE w:val="0"/>
        <w:autoSpaceDN w:val="0"/>
        <w:adjustRightInd w:val="0"/>
        <w:spacing w:line="480" w:lineRule="auto"/>
        <w:rPr>
          <w:rFonts w:ascii="Times New Roman" w:hAnsi="Times New Roman"/>
        </w:rPr>
      </w:pPr>
      <w:r w:rsidRPr="00532E9E">
        <w:rPr>
          <w:rFonts w:ascii="Times New Roman" w:hAnsi="Times New Roman"/>
        </w:rPr>
        <w:t xml:space="preserve">There has been a progressive change in the </w:t>
      </w:r>
      <w:r w:rsidR="00527873" w:rsidRPr="00532E9E">
        <w:rPr>
          <w:rFonts w:ascii="Times New Roman" w:hAnsi="Times New Roman"/>
        </w:rPr>
        <w:t xml:space="preserve">image of the </w:t>
      </w:r>
      <w:r w:rsidRPr="00532E9E">
        <w:rPr>
          <w:rFonts w:ascii="Times New Roman" w:hAnsi="Times New Roman"/>
        </w:rPr>
        <w:t xml:space="preserve">airline as a community </w:t>
      </w:r>
      <w:r w:rsidR="00527873" w:rsidRPr="00532E9E">
        <w:rPr>
          <w:rFonts w:ascii="Times New Roman" w:hAnsi="Times New Roman"/>
        </w:rPr>
        <w:t xml:space="preserve">ever </w:t>
      </w:r>
      <w:r w:rsidRPr="00532E9E">
        <w:rPr>
          <w:rFonts w:ascii="Times New Roman" w:hAnsi="Times New Roman"/>
        </w:rPr>
        <w:t xml:space="preserve">since </w:t>
      </w:r>
      <w:r w:rsidR="002D6539" w:rsidRPr="00532E9E">
        <w:rPr>
          <w:rFonts w:ascii="Times New Roman" w:hAnsi="Times New Roman"/>
        </w:rPr>
        <w:t xml:space="preserve">early pioneers </w:t>
      </w:r>
      <w:r w:rsidR="00527873" w:rsidRPr="00532E9E">
        <w:rPr>
          <w:rFonts w:ascii="Times New Roman" w:hAnsi="Times New Roman"/>
          <w:color w:val="000000"/>
        </w:rPr>
        <w:t>were</w:t>
      </w:r>
      <w:r w:rsidR="002D6539" w:rsidRPr="00532E9E">
        <w:rPr>
          <w:rFonts w:ascii="Times New Roman" w:hAnsi="Times New Roman"/>
          <w:color w:val="000000"/>
        </w:rPr>
        <w:t xml:space="preserve"> replaced by profit-seek</w:t>
      </w:r>
      <w:r w:rsidR="00EE353E" w:rsidRPr="00532E9E">
        <w:rPr>
          <w:rFonts w:ascii="Times New Roman" w:hAnsi="Times New Roman"/>
          <w:color w:val="000000"/>
        </w:rPr>
        <w:t>ers such as</w:t>
      </w:r>
      <w:r w:rsidR="002D6539" w:rsidRPr="00532E9E">
        <w:rPr>
          <w:rFonts w:ascii="Times New Roman" w:hAnsi="Times New Roman"/>
          <w:color w:val="000000"/>
        </w:rPr>
        <w:t xml:space="preserve"> Frank Lorenzo</w:t>
      </w:r>
      <w:r w:rsidR="002D6539" w:rsidRPr="00532E9E">
        <w:rPr>
          <w:rFonts w:ascii="Times New Roman" w:hAnsi="Times New Roman"/>
        </w:rPr>
        <w:t xml:space="preserve">. </w:t>
      </w:r>
      <w:r w:rsidR="0044141B" w:rsidRPr="00532E9E">
        <w:rPr>
          <w:rFonts w:ascii="Times New Roman" w:hAnsi="Times New Roman"/>
        </w:rPr>
        <w:t xml:space="preserve">Although this </w:t>
      </w:r>
      <w:r w:rsidR="002D6539" w:rsidRPr="00532E9E">
        <w:rPr>
          <w:rFonts w:ascii="Times New Roman" w:hAnsi="Times New Roman"/>
        </w:rPr>
        <w:t xml:space="preserve">change in managerial ethos </w:t>
      </w:r>
      <w:r w:rsidR="0044141B" w:rsidRPr="00532E9E">
        <w:rPr>
          <w:rFonts w:ascii="Times New Roman" w:hAnsi="Times New Roman"/>
        </w:rPr>
        <w:t xml:space="preserve">was </w:t>
      </w:r>
      <w:r w:rsidR="005E34ED" w:rsidRPr="00532E9E">
        <w:rPr>
          <w:rFonts w:ascii="Times New Roman" w:hAnsi="Times New Roman"/>
        </w:rPr>
        <w:t xml:space="preserve">becoming </w:t>
      </w:r>
      <w:r w:rsidR="00527873" w:rsidRPr="00532E9E">
        <w:rPr>
          <w:rFonts w:ascii="Times New Roman" w:hAnsi="Times New Roman"/>
        </w:rPr>
        <w:t xml:space="preserve">evident prior to </w:t>
      </w:r>
      <w:r w:rsidR="00EE353E" w:rsidRPr="00532E9E">
        <w:rPr>
          <w:rFonts w:ascii="Times New Roman" w:hAnsi="Times New Roman"/>
        </w:rPr>
        <w:t>2001,</w:t>
      </w:r>
      <w:r w:rsidR="0044141B" w:rsidRPr="00532E9E">
        <w:rPr>
          <w:rFonts w:ascii="Times New Roman" w:hAnsi="Times New Roman"/>
        </w:rPr>
        <w:t xml:space="preserve"> it </w:t>
      </w:r>
      <w:r w:rsidR="005E34ED" w:rsidRPr="00532E9E">
        <w:rPr>
          <w:rFonts w:ascii="Times New Roman" w:hAnsi="Times New Roman"/>
        </w:rPr>
        <w:t xml:space="preserve">was </w:t>
      </w:r>
      <w:r w:rsidR="002D6539" w:rsidRPr="00532E9E">
        <w:rPr>
          <w:rFonts w:ascii="Times New Roman" w:hAnsi="Times New Roman"/>
        </w:rPr>
        <w:t>exa</w:t>
      </w:r>
      <w:r w:rsidR="00173842" w:rsidRPr="00532E9E">
        <w:rPr>
          <w:rFonts w:ascii="Times New Roman" w:hAnsi="Times New Roman"/>
        </w:rPr>
        <w:t xml:space="preserve">cerbated </w:t>
      </w:r>
      <w:r w:rsidR="002D6539" w:rsidRPr="00532E9E">
        <w:rPr>
          <w:rFonts w:ascii="Times New Roman" w:hAnsi="Times New Roman"/>
        </w:rPr>
        <w:t xml:space="preserve">by the hyper-competitive </w:t>
      </w:r>
      <w:r w:rsidR="00527873" w:rsidRPr="00532E9E">
        <w:rPr>
          <w:rFonts w:ascii="Times New Roman" w:hAnsi="Times New Roman"/>
        </w:rPr>
        <w:t xml:space="preserve">post-9/11 </w:t>
      </w:r>
      <w:r w:rsidR="002D6539" w:rsidRPr="00532E9E">
        <w:rPr>
          <w:rFonts w:ascii="Times New Roman" w:hAnsi="Times New Roman"/>
        </w:rPr>
        <w:t>environment</w:t>
      </w:r>
      <w:r w:rsidRPr="00532E9E">
        <w:rPr>
          <w:rFonts w:ascii="Times New Roman" w:hAnsi="Times New Roman"/>
        </w:rPr>
        <w:t xml:space="preserve">. </w:t>
      </w:r>
      <w:r w:rsidR="0044141B" w:rsidRPr="00532E9E">
        <w:rPr>
          <w:rFonts w:ascii="Times New Roman" w:hAnsi="Times New Roman"/>
        </w:rPr>
        <w:t>Today, a</w:t>
      </w:r>
      <w:r w:rsidRPr="00532E9E">
        <w:rPr>
          <w:rFonts w:ascii="Times New Roman" w:hAnsi="Times New Roman"/>
        </w:rPr>
        <w:t xml:space="preserve">irline executives are more often professional managers, not experienced aviation industry leaders, viewing airline employees as one more </w:t>
      </w:r>
      <w:r w:rsidR="008D0015" w:rsidRPr="00532E9E">
        <w:rPr>
          <w:rFonts w:ascii="Times New Roman" w:hAnsi="Times New Roman"/>
        </w:rPr>
        <w:t>cost</w:t>
      </w:r>
      <w:r w:rsidRPr="00532E9E">
        <w:rPr>
          <w:rFonts w:ascii="Times New Roman" w:hAnsi="Times New Roman"/>
        </w:rPr>
        <w:t xml:space="preserve"> to manage</w:t>
      </w:r>
      <w:r w:rsidR="008D0015" w:rsidRPr="00532E9E">
        <w:rPr>
          <w:rFonts w:ascii="Times New Roman" w:hAnsi="Times New Roman"/>
        </w:rPr>
        <w:t xml:space="preserve"> and resource to exploit; particularly pilots as expensive </w:t>
      </w:r>
      <w:r w:rsidR="008D0015" w:rsidRPr="00532E9E">
        <w:rPr>
          <w:rFonts w:ascii="Times New Roman" w:hAnsi="Times New Roman"/>
          <w:i/>
        </w:rPr>
        <w:t>quasi-professional experts.</w:t>
      </w:r>
      <w:r w:rsidR="002D6539" w:rsidRPr="00532E9E">
        <w:rPr>
          <w:rFonts w:ascii="Times New Roman" w:hAnsi="Times New Roman"/>
        </w:rPr>
        <w:t xml:space="preserve"> </w:t>
      </w:r>
      <w:hyperlink w:anchor="_ENREF_63" w:tooltip="Taylor, 2015 #1924" w:history="1">
        <w:r w:rsidR="00E21C04" w:rsidRPr="00222176">
          <w:rPr>
            <w:rFonts w:ascii="Times New Roman" w:hAnsi="Times New Roman"/>
          </w:rPr>
          <w:fldChar w:fldCharType="begin"/>
        </w:r>
        <w:r w:rsidR="00E21C04" w:rsidRPr="00532E9E">
          <w:rPr>
            <w:rFonts w:ascii="Times New Roman" w:hAnsi="Times New Roman"/>
          </w:rPr>
          <w:instrText xml:space="preserve"> ADDIN EN.CITE &lt;EndNote&gt;&lt;Cite AuthorYear="1"&gt;&lt;Author&gt;Taylor&lt;/Author&gt;&lt;Year&gt;2015&lt;/Year&gt;&lt;RecNum&gt;1924&lt;/RecNum&gt;&lt;DisplayText&gt;Taylor and Moore (2015)&lt;/DisplayText&gt;&lt;record&gt;&lt;rec-number&gt;1924&lt;/rec-number&gt;&lt;foreign-keys&gt;&lt;key app="EN" db-id="w0tdrfaatpdwsyexar7p2a5kv0pr20efvzv0" timestamp="1435101636"&gt;1924&lt;/key&gt;&lt;/foreign-keys&gt;&lt;ref-type name="Journal Article"&gt;17&lt;/ref-type&gt;&lt;contributors&gt;&lt;authors&gt;&lt;author&gt;Taylor, P.&lt;/author&gt;&lt;author&gt;Moore, S.&lt;/author&gt;&lt;/authors&gt;&lt;/contributors&gt;&lt;titles&gt;&lt;title&gt;Cabin crew collectivism: labour process and the roots of mobilization&lt;/title&gt;&lt;secondary-title&gt;Work, Employment and Society&lt;/secondary-title&gt;&lt;/titles&gt;&lt;periodical&gt;&lt;full-title&gt;Work, Employment and Society&lt;/full-title&gt;&lt;/periodical&gt;&lt;pages&gt;79-98&lt;/pages&gt;&lt;volume&gt;29&lt;/volume&gt;&lt;number&gt;1&lt;/number&gt;&lt;dates&gt;&lt;year&gt;2015&lt;/year&gt;&lt;/dates&gt;&lt;urls&gt;&lt;/urls&gt;&lt;/record&gt;&lt;/Cite&gt;&lt;/EndNote&gt;</w:instrText>
        </w:r>
        <w:r w:rsidR="00E21C04" w:rsidRPr="00222176">
          <w:rPr>
            <w:rFonts w:ascii="Times New Roman" w:hAnsi="Times New Roman"/>
          </w:rPr>
          <w:fldChar w:fldCharType="separate"/>
        </w:r>
        <w:r w:rsidR="00E21C04" w:rsidRPr="00532E9E">
          <w:rPr>
            <w:rFonts w:ascii="Times New Roman" w:hAnsi="Times New Roman"/>
            <w:noProof/>
          </w:rPr>
          <w:t>Taylor and Moore (2015)</w:t>
        </w:r>
        <w:r w:rsidR="00E21C04" w:rsidRPr="00222176">
          <w:rPr>
            <w:rFonts w:ascii="Times New Roman" w:hAnsi="Times New Roman"/>
          </w:rPr>
          <w:fldChar w:fldCharType="end"/>
        </w:r>
      </w:hyperlink>
      <w:r w:rsidR="00350A7B" w:rsidRPr="00532E9E">
        <w:rPr>
          <w:rFonts w:ascii="Times New Roman" w:hAnsi="Times New Roman"/>
        </w:rPr>
        <w:t xml:space="preserve"> found that although British Airways cabin crews became increasingly disillusioned with management in the post-9/11 period their allegiance to the labo</w:t>
      </w:r>
      <w:r w:rsidR="0044141B" w:rsidRPr="00532E9E">
        <w:rPr>
          <w:rFonts w:ascii="Times New Roman" w:hAnsi="Times New Roman"/>
        </w:rPr>
        <w:t>u</w:t>
      </w:r>
      <w:r w:rsidR="00350A7B" w:rsidRPr="00532E9E">
        <w:rPr>
          <w:rFonts w:ascii="Times New Roman" w:hAnsi="Times New Roman"/>
        </w:rPr>
        <w:t>r union nonetheless remained strong, and in some cases intensified. Yet, few US pilots in this study responded to workplace chang</w:t>
      </w:r>
      <w:r w:rsidR="00173842" w:rsidRPr="00532E9E">
        <w:rPr>
          <w:rFonts w:ascii="Times New Roman" w:hAnsi="Times New Roman"/>
        </w:rPr>
        <w:t>es in this manner. M</w:t>
      </w:r>
      <w:r w:rsidR="002F4325" w:rsidRPr="00532E9E">
        <w:rPr>
          <w:rFonts w:ascii="Times New Roman" w:hAnsi="Times New Roman"/>
        </w:rPr>
        <w:t>ost</w:t>
      </w:r>
      <w:r w:rsidR="00173842" w:rsidRPr="00532E9E">
        <w:rPr>
          <w:rFonts w:ascii="Times New Roman" w:hAnsi="Times New Roman"/>
        </w:rPr>
        <w:t xml:space="preserve"> </w:t>
      </w:r>
      <w:r w:rsidR="00BB1491" w:rsidRPr="00532E9E">
        <w:rPr>
          <w:rFonts w:ascii="Times New Roman" w:hAnsi="Times New Roman"/>
        </w:rPr>
        <w:t xml:space="preserve">US </w:t>
      </w:r>
      <w:r w:rsidR="00173842" w:rsidRPr="00532E9E">
        <w:rPr>
          <w:rFonts w:ascii="Times New Roman" w:hAnsi="Times New Roman"/>
        </w:rPr>
        <w:t>pilots</w:t>
      </w:r>
      <w:r w:rsidR="00350A7B" w:rsidRPr="00532E9E">
        <w:rPr>
          <w:rFonts w:ascii="Times New Roman" w:hAnsi="Times New Roman"/>
        </w:rPr>
        <w:t xml:space="preserve"> blamed greedy airline managers as well as cannibalistic union leaders for destroying their profession. </w:t>
      </w:r>
      <w:r w:rsidR="00BB1491" w:rsidRPr="00532E9E">
        <w:rPr>
          <w:rFonts w:ascii="Times New Roman" w:hAnsi="Times New Roman"/>
        </w:rPr>
        <w:t xml:space="preserve">Similarly, </w:t>
      </w:r>
      <w:hyperlink w:anchor="_ENREF_41" w:tooltip="Harvey, 2007 #1973" w:history="1">
        <w:r w:rsidR="00E21C04" w:rsidRPr="00222176">
          <w:rPr>
            <w:rFonts w:ascii="Times New Roman" w:hAnsi="Times New Roman"/>
          </w:rPr>
          <w:fldChar w:fldCharType="begin"/>
        </w:r>
        <w:r w:rsidR="00E21C04" w:rsidRPr="00532E9E">
          <w:rPr>
            <w:rFonts w:ascii="Times New Roman" w:hAnsi="Times New Roman"/>
          </w:rPr>
          <w:instrText xml:space="preserve"> ADDIN EN.CITE &lt;EndNote&gt;&lt;Cite AuthorYear="1"&gt;&lt;Author&gt;Harvey&lt;/Author&gt;&lt;Year&gt;2007&lt;/Year&gt;&lt;RecNum&gt;1973&lt;/RecNum&gt;&lt;DisplayText&gt;Harvey (2007)&lt;/DisplayText&gt;&lt;record&gt;&lt;rec-number&gt;1973&lt;/rec-number&gt;&lt;foreign-keys&gt;&lt;key app="EN" db-id="w0tdrfaatpdwsyexar7p2a5kv0pr20efvzv0" timestamp="1437851423"&gt;1973&lt;/key&gt;&lt;/foreign-keys&gt;&lt;ref-type name="Book"&gt;6&lt;/ref-type&gt;&lt;contributors&gt;&lt;authors&gt;&lt;author&gt;Harvey, Geraint&lt;/author&gt;&lt;/authors&gt;&lt;/contributors&gt;&lt;titles&gt;&lt;title&gt;Management in the Airline Industry&lt;/title&gt;&lt;/titles&gt;&lt;dates&gt;&lt;year&gt;2007&lt;/year&gt;&lt;/dates&gt;&lt;pub-location&gt;London&lt;/pub-location&gt;&lt;publisher&gt;Routledge&lt;/publisher&gt;&lt;urls&gt;&lt;/urls&gt;&lt;/record&gt;&lt;/Cite&gt;&lt;/EndNote&gt;</w:instrText>
        </w:r>
        <w:r w:rsidR="00E21C04" w:rsidRPr="00222176">
          <w:rPr>
            <w:rFonts w:ascii="Times New Roman" w:hAnsi="Times New Roman"/>
          </w:rPr>
          <w:fldChar w:fldCharType="separate"/>
        </w:r>
        <w:r w:rsidR="00E21C04" w:rsidRPr="00532E9E">
          <w:rPr>
            <w:rFonts w:ascii="Times New Roman" w:hAnsi="Times New Roman"/>
            <w:noProof/>
          </w:rPr>
          <w:t>Harvey (2007)</w:t>
        </w:r>
        <w:r w:rsidR="00E21C04" w:rsidRPr="00222176">
          <w:rPr>
            <w:rFonts w:ascii="Times New Roman" w:hAnsi="Times New Roman"/>
          </w:rPr>
          <w:fldChar w:fldCharType="end"/>
        </w:r>
      </w:hyperlink>
      <w:r w:rsidR="008204D3" w:rsidRPr="00532E9E">
        <w:rPr>
          <w:rFonts w:ascii="Times New Roman" w:hAnsi="Times New Roman"/>
        </w:rPr>
        <w:t xml:space="preserve"> notes UK pilots’ were more likely to commit to both their airline and union </w:t>
      </w:r>
      <w:r w:rsidR="00BB1491" w:rsidRPr="00532E9E">
        <w:rPr>
          <w:rFonts w:ascii="Times New Roman" w:hAnsi="Times New Roman"/>
        </w:rPr>
        <w:t xml:space="preserve">when managers and labour leaders pursued cooperative collectivism, </w:t>
      </w:r>
      <w:r w:rsidR="00364294" w:rsidRPr="00532E9E">
        <w:rPr>
          <w:rFonts w:ascii="Times New Roman" w:hAnsi="Times New Roman"/>
        </w:rPr>
        <w:t xml:space="preserve">and often blamed both </w:t>
      </w:r>
      <w:r w:rsidR="00BB1491" w:rsidRPr="00532E9E">
        <w:rPr>
          <w:rFonts w:ascii="Times New Roman" w:hAnsi="Times New Roman"/>
        </w:rPr>
        <w:t xml:space="preserve">when </w:t>
      </w:r>
      <w:r w:rsidR="00364294" w:rsidRPr="00532E9E">
        <w:rPr>
          <w:rFonts w:ascii="Times New Roman" w:hAnsi="Times New Roman"/>
        </w:rPr>
        <w:t xml:space="preserve">their </w:t>
      </w:r>
      <w:r w:rsidR="00BB1491" w:rsidRPr="00532E9E">
        <w:rPr>
          <w:rFonts w:ascii="Times New Roman" w:hAnsi="Times New Roman"/>
        </w:rPr>
        <w:t>partnership broke down.</w:t>
      </w:r>
      <w:r w:rsidR="002F4325" w:rsidRPr="00532E9E">
        <w:rPr>
          <w:rFonts w:ascii="Times New Roman" w:hAnsi="Times New Roman"/>
        </w:rPr>
        <w:t xml:space="preserve"> Yet </w:t>
      </w:r>
      <w:r w:rsidR="00364294" w:rsidRPr="00532E9E">
        <w:rPr>
          <w:rFonts w:ascii="Times New Roman" w:hAnsi="Times New Roman"/>
        </w:rPr>
        <w:t xml:space="preserve">in this </w:t>
      </w:r>
      <w:r w:rsidR="002F4325" w:rsidRPr="00532E9E">
        <w:rPr>
          <w:rFonts w:ascii="Times New Roman" w:hAnsi="Times New Roman"/>
        </w:rPr>
        <w:t xml:space="preserve">US </w:t>
      </w:r>
      <w:r w:rsidR="00364294" w:rsidRPr="00532E9E">
        <w:rPr>
          <w:rFonts w:ascii="Times New Roman" w:hAnsi="Times New Roman"/>
        </w:rPr>
        <w:t>study</w:t>
      </w:r>
      <w:r w:rsidR="002F4325" w:rsidRPr="00532E9E">
        <w:rPr>
          <w:rFonts w:ascii="Times New Roman" w:hAnsi="Times New Roman"/>
        </w:rPr>
        <w:t xml:space="preserve"> pilots</w:t>
      </w:r>
      <w:r w:rsidR="0041521E" w:rsidRPr="00532E9E">
        <w:rPr>
          <w:rFonts w:ascii="Times New Roman" w:hAnsi="Times New Roman"/>
        </w:rPr>
        <w:t xml:space="preserve"> </w:t>
      </w:r>
      <w:r w:rsidR="00364294" w:rsidRPr="00532E9E">
        <w:rPr>
          <w:rFonts w:ascii="Times New Roman" w:hAnsi="Times New Roman"/>
        </w:rPr>
        <w:t xml:space="preserve">criticized labour leaders even more than airline executives for post-9/11 workplace concessions. </w:t>
      </w:r>
      <w:r w:rsidR="00173842" w:rsidRPr="00532E9E">
        <w:rPr>
          <w:rFonts w:ascii="Times New Roman" w:hAnsi="Times New Roman"/>
        </w:rPr>
        <w:t>I</w:t>
      </w:r>
      <w:r w:rsidR="00350A7B" w:rsidRPr="00532E9E">
        <w:rPr>
          <w:rFonts w:ascii="Times New Roman" w:hAnsi="Times New Roman"/>
        </w:rPr>
        <w:t>n response</w:t>
      </w:r>
      <w:r w:rsidR="00142C9B" w:rsidRPr="00532E9E">
        <w:rPr>
          <w:rFonts w:ascii="Times New Roman" w:hAnsi="Times New Roman"/>
        </w:rPr>
        <w:t>,</w:t>
      </w:r>
      <w:r w:rsidR="00350A7B" w:rsidRPr="00532E9E">
        <w:rPr>
          <w:rFonts w:ascii="Times New Roman" w:hAnsi="Times New Roman"/>
        </w:rPr>
        <w:t xml:space="preserve"> a general apathy </w:t>
      </w:r>
      <w:r w:rsidR="0044141B" w:rsidRPr="00532E9E">
        <w:rPr>
          <w:rFonts w:ascii="Times New Roman" w:hAnsi="Times New Roman"/>
        </w:rPr>
        <w:t xml:space="preserve">about union involvement </w:t>
      </w:r>
      <w:r w:rsidR="00350A7B" w:rsidRPr="00532E9E">
        <w:rPr>
          <w:rFonts w:ascii="Times New Roman" w:hAnsi="Times New Roman"/>
        </w:rPr>
        <w:t xml:space="preserve">took </w:t>
      </w:r>
      <w:r w:rsidR="0044141B" w:rsidRPr="00532E9E">
        <w:rPr>
          <w:rFonts w:ascii="Times New Roman" w:hAnsi="Times New Roman"/>
        </w:rPr>
        <w:t>over</w:t>
      </w:r>
      <w:r w:rsidR="00364294" w:rsidRPr="00532E9E">
        <w:rPr>
          <w:rFonts w:ascii="Times New Roman" w:hAnsi="Times New Roman"/>
        </w:rPr>
        <w:t xml:space="preserve"> at US airlines</w:t>
      </w:r>
      <w:r w:rsidR="00350A7B" w:rsidRPr="00532E9E">
        <w:rPr>
          <w:rFonts w:ascii="Times New Roman" w:hAnsi="Times New Roman"/>
        </w:rPr>
        <w:t xml:space="preserve">. Laid-off pilots reported an increasing sense of isolation and inability to find sympathy for their declining </w:t>
      </w:r>
      <w:r w:rsidR="00522415" w:rsidRPr="00532E9E">
        <w:rPr>
          <w:rFonts w:ascii="Times New Roman" w:hAnsi="Times New Roman"/>
          <w:i/>
        </w:rPr>
        <w:t>quasi-professional expert</w:t>
      </w:r>
      <w:r w:rsidR="00350A7B" w:rsidRPr="00532E9E">
        <w:rPr>
          <w:rFonts w:ascii="Times New Roman" w:hAnsi="Times New Roman"/>
        </w:rPr>
        <w:t xml:space="preserve"> status. </w:t>
      </w:r>
      <w:r w:rsidR="00142C9B" w:rsidRPr="00532E9E">
        <w:rPr>
          <w:rFonts w:ascii="Times New Roman" w:hAnsi="Times New Roman"/>
        </w:rPr>
        <w:t xml:space="preserve">Several reported </w:t>
      </w:r>
      <w:r w:rsidR="00350A7B" w:rsidRPr="00532E9E">
        <w:rPr>
          <w:rFonts w:ascii="Times New Roman" w:hAnsi="Times New Roman"/>
        </w:rPr>
        <w:t xml:space="preserve">their dream career </w:t>
      </w:r>
      <w:r w:rsidR="009005C6" w:rsidRPr="00532E9E">
        <w:rPr>
          <w:rFonts w:ascii="Times New Roman" w:hAnsi="Times New Roman"/>
        </w:rPr>
        <w:t xml:space="preserve">had </w:t>
      </w:r>
      <w:r w:rsidR="00350A7B" w:rsidRPr="00532E9E">
        <w:rPr>
          <w:rFonts w:ascii="Times New Roman" w:hAnsi="Times New Roman"/>
        </w:rPr>
        <w:t>become just a job; a passionless, instrumental source of income</w:t>
      </w:r>
      <w:r w:rsidR="00CC2E25" w:rsidRPr="00532E9E">
        <w:rPr>
          <w:rFonts w:ascii="Times New Roman" w:hAnsi="Times New Roman"/>
        </w:rPr>
        <w:t xml:space="preserve"> </w:t>
      </w:r>
      <w:r w:rsidR="00E21C04">
        <w:rPr>
          <w:rFonts w:ascii="Times New Roman" w:hAnsi="Times New Roman"/>
        </w:rPr>
        <w:fldChar w:fldCharType="begin"/>
      </w:r>
      <w:r w:rsidR="00E21C04">
        <w:rPr>
          <w:rFonts w:ascii="Times New Roman" w:hAnsi="Times New Roman"/>
        </w:rPr>
        <w:instrText xml:space="preserve"> ADDIN EN.CITE &lt;EndNote&gt;&lt;Cite&gt;&lt;Author&gt;Fraher&lt;/Author&gt;&lt;Year&gt;2014&lt;/Year&gt;&lt;RecNum&gt;1213&lt;/RecNum&gt;&lt;DisplayText&gt;(Fraher and Gabriel, 2014)&lt;/DisplayText&gt;&lt;record&gt;&lt;rec-number&gt;1213&lt;/rec-number&gt;&lt;foreign-keys&gt;&lt;key app="EN" db-id="w0tdrfaatpdwsyexar7p2a5kv0pr20efvzv0" timestamp="1377186608"&gt;1213&lt;/key&gt;&lt;/foreign-keys&gt;&lt;ref-type name="Journal Article"&gt;17&lt;/ref-type&gt;&lt;contributors&gt;&lt;authors&gt;&lt;author&gt;Fraher, A. L.&lt;/author&gt;&lt;author&gt;Gabriel, Y.&lt;/author&gt;&lt;/authors&gt;&lt;/contributors&gt;&lt;titles&gt;&lt;title&gt;Dreaming of Flying When Grounded: Occupational Identity and Occupational Fantasies of Furloughed Airline Pilots&lt;/title&gt;&lt;secondary-title&gt;Journal of Management Studies&lt;/secondary-title&gt;&lt;/titles&gt;&lt;periodical&gt;&lt;full-title&gt;Journal of Management Studies&lt;/full-title&gt;&lt;/periodical&gt;&lt;pages&gt;926-951&lt;/pages&gt;&lt;volume&gt;51&lt;/volume&gt;&lt;number&gt;6&lt;/number&gt;&lt;dates&gt;&lt;year&gt;2014&lt;/year&gt;&lt;/dates&gt;&lt;urls&gt;&lt;/urls&gt;&lt;/record&gt;&lt;/Cite&gt;&lt;/EndNote&gt;</w:instrText>
      </w:r>
      <w:r w:rsidR="00E21C04">
        <w:rPr>
          <w:rFonts w:ascii="Times New Roman" w:hAnsi="Times New Roman"/>
        </w:rPr>
        <w:fldChar w:fldCharType="separate"/>
      </w:r>
      <w:r w:rsidR="00E21C04">
        <w:rPr>
          <w:rFonts w:ascii="Times New Roman" w:hAnsi="Times New Roman"/>
          <w:noProof/>
        </w:rPr>
        <w:t>(</w:t>
      </w:r>
      <w:hyperlink w:anchor="_ENREF_31" w:tooltip="Fraher, 2014 #1213" w:history="1">
        <w:r w:rsidR="00E21C04">
          <w:rPr>
            <w:rFonts w:ascii="Times New Roman" w:hAnsi="Times New Roman"/>
            <w:noProof/>
          </w:rPr>
          <w:t>Fraher and Gabriel, 2014</w:t>
        </w:r>
      </w:hyperlink>
      <w:r w:rsidR="00E21C04">
        <w:rPr>
          <w:rFonts w:ascii="Times New Roman" w:hAnsi="Times New Roman"/>
          <w:noProof/>
        </w:rPr>
        <w:t>)</w:t>
      </w:r>
      <w:r w:rsidR="00E21C04">
        <w:rPr>
          <w:rFonts w:ascii="Times New Roman" w:hAnsi="Times New Roman"/>
        </w:rPr>
        <w:fldChar w:fldCharType="end"/>
      </w:r>
      <w:r w:rsidR="00350A7B" w:rsidRPr="00532E9E">
        <w:rPr>
          <w:rFonts w:ascii="Times New Roman" w:hAnsi="Times New Roman"/>
        </w:rPr>
        <w:t>.</w:t>
      </w:r>
      <w:r w:rsidR="00527873" w:rsidRPr="00532E9E">
        <w:rPr>
          <w:rFonts w:ascii="Times New Roman" w:hAnsi="Times New Roman"/>
        </w:rPr>
        <w:t xml:space="preserve"> Therefore, a third central feature in major airline pilots</w:t>
      </w:r>
      <w:r w:rsidR="00CD70E5" w:rsidRPr="00532E9E">
        <w:rPr>
          <w:rFonts w:ascii="Times New Roman" w:hAnsi="Times New Roman"/>
        </w:rPr>
        <w:t>’</w:t>
      </w:r>
      <w:r w:rsidR="00527873" w:rsidRPr="00532E9E">
        <w:rPr>
          <w:rFonts w:ascii="Times New Roman" w:hAnsi="Times New Roman"/>
        </w:rPr>
        <w:t xml:space="preserve"> sense of deprofessionalisation is their loss of community. </w:t>
      </w:r>
    </w:p>
    <w:p w:rsidR="0043586B" w:rsidRPr="00222176" w:rsidRDefault="00B110D8" w:rsidP="00222176">
      <w:pPr>
        <w:pStyle w:val="Heading3"/>
      </w:pPr>
      <w:r w:rsidRPr="00BE7F1F">
        <w:t>Declining</w:t>
      </w:r>
      <w:r w:rsidR="00710D7B" w:rsidRPr="00222176">
        <w:t xml:space="preserve"> status and </w:t>
      </w:r>
      <w:r w:rsidRPr="00222176">
        <w:t xml:space="preserve">diminishing </w:t>
      </w:r>
      <w:r w:rsidR="00710D7B" w:rsidRPr="00222176">
        <w:t>reward</w:t>
      </w:r>
      <w:r w:rsidRPr="00222176">
        <w:t>s</w:t>
      </w:r>
      <w:r w:rsidR="0043586B" w:rsidRPr="00222176">
        <w:t xml:space="preserve"> </w:t>
      </w:r>
    </w:p>
    <w:p w:rsidR="001A47CB" w:rsidRPr="00532E9E" w:rsidRDefault="004414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rPr>
          <w:rFonts w:ascii="Times New Roman" w:hAnsi="Times New Roman"/>
        </w:rPr>
      </w:pPr>
      <w:r w:rsidRPr="00532E9E">
        <w:rPr>
          <w:rFonts w:ascii="Times New Roman" w:hAnsi="Times New Roman"/>
        </w:rPr>
        <w:t>A</w:t>
      </w:r>
      <w:r w:rsidR="00A758EA" w:rsidRPr="00532E9E">
        <w:rPr>
          <w:rFonts w:ascii="Times New Roman" w:hAnsi="Times New Roman"/>
        </w:rPr>
        <w:t xml:space="preserve">fter enduring an average 56 percent pay cut, loss of pension plans, and, for some, long term lay-off in the post-9/11 period, </w:t>
      </w:r>
      <w:r w:rsidR="00386C88" w:rsidRPr="00532E9E">
        <w:rPr>
          <w:rFonts w:ascii="Times New Roman" w:hAnsi="Times New Roman"/>
        </w:rPr>
        <w:t xml:space="preserve">the high status job many pilots expected to find </w:t>
      </w:r>
      <w:r w:rsidR="00522415" w:rsidRPr="00532E9E">
        <w:rPr>
          <w:rFonts w:ascii="Times New Roman" w:hAnsi="Times New Roman"/>
        </w:rPr>
        <w:t xml:space="preserve">as </w:t>
      </w:r>
      <w:r w:rsidR="00522415" w:rsidRPr="00532E9E">
        <w:rPr>
          <w:rFonts w:ascii="Times New Roman" w:hAnsi="Times New Roman"/>
          <w:i/>
        </w:rPr>
        <w:t>quasi-professional experts</w:t>
      </w:r>
      <w:r w:rsidR="00522415" w:rsidRPr="00532E9E">
        <w:rPr>
          <w:rFonts w:ascii="Times New Roman" w:hAnsi="Times New Roman"/>
        </w:rPr>
        <w:t xml:space="preserve"> </w:t>
      </w:r>
      <w:r w:rsidR="00386C88" w:rsidRPr="00532E9E">
        <w:rPr>
          <w:rFonts w:ascii="Times New Roman" w:hAnsi="Times New Roman"/>
        </w:rPr>
        <w:t xml:space="preserve">remained elusive. </w:t>
      </w:r>
      <w:r w:rsidR="00A758EA" w:rsidRPr="00532E9E">
        <w:rPr>
          <w:rFonts w:ascii="Times New Roman" w:hAnsi="Times New Roman"/>
        </w:rPr>
        <w:t>Images of their industry in a dangerous</w:t>
      </w:r>
      <w:r w:rsidR="00386C88" w:rsidRPr="00532E9E">
        <w:rPr>
          <w:rFonts w:ascii="Times New Roman" w:hAnsi="Times New Roman"/>
        </w:rPr>
        <w:t xml:space="preserve"> </w:t>
      </w:r>
      <w:r w:rsidR="00A758EA" w:rsidRPr="00532E9E">
        <w:rPr>
          <w:rFonts w:ascii="Times New Roman" w:hAnsi="Times New Roman"/>
        </w:rPr>
        <w:t>death spiral were particularly disconcerting</w:t>
      </w:r>
      <w:r w:rsidR="00386C88" w:rsidRPr="00532E9E">
        <w:rPr>
          <w:rFonts w:ascii="Times New Roman" w:hAnsi="Times New Roman"/>
        </w:rPr>
        <w:t xml:space="preserve"> for pilots</w:t>
      </w:r>
      <w:r w:rsidR="00A758EA" w:rsidRPr="00532E9E">
        <w:rPr>
          <w:rFonts w:ascii="Times New Roman" w:hAnsi="Times New Roman"/>
        </w:rPr>
        <w:t xml:space="preserve"> because most expected relatively stable employment and a predictable career path up the seniority ladder to captain. </w:t>
      </w:r>
      <w:r w:rsidR="00386C88" w:rsidRPr="00532E9E">
        <w:rPr>
          <w:rFonts w:ascii="Times New Roman" w:hAnsi="Times New Roman"/>
        </w:rPr>
        <w:t xml:space="preserve">In addition to a lack of stability and financial reward, the daily stress and fatigue of </w:t>
      </w:r>
      <w:r w:rsidRPr="00532E9E">
        <w:rPr>
          <w:rFonts w:ascii="Times New Roman" w:hAnsi="Times New Roman"/>
        </w:rPr>
        <w:t xml:space="preserve">intensified </w:t>
      </w:r>
      <w:r w:rsidR="00386C88" w:rsidRPr="00532E9E">
        <w:rPr>
          <w:rFonts w:ascii="Times New Roman" w:hAnsi="Times New Roman"/>
        </w:rPr>
        <w:t xml:space="preserve">airline flying schedules in the post-9/11 period took a severe toll on pilots’ health and family life. The physiological </w:t>
      </w:r>
      <w:r w:rsidRPr="00532E9E">
        <w:rPr>
          <w:rFonts w:ascii="Times New Roman" w:hAnsi="Times New Roman"/>
        </w:rPr>
        <w:t>repercussions of this stress and distraction were</w:t>
      </w:r>
      <w:r w:rsidR="00386C88" w:rsidRPr="00532E9E">
        <w:rPr>
          <w:rFonts w:ascii="Times New Roman" w:hAnsi="Times New Roman"/>
        </w:rPr>
        <w:t xml:space="preserve"> frequently reported with many pilots’ voicing surprise that there have</w:t>
      </w:r>
      <w:r w:rsidR="00E61600" w:rsidRPr="00532E9E">
        <w:rPr>
          <w:rFonts w:ascii="Times New Roman" w:hAnsi="Times New Roman"/>
        </w:rPr>
        <w:t xml:space="preserve"> not</w:t>
      </w:r>
      <w:r w:rsidR="00386C88" w:rsidRPr="00532E9E">
        <w:rPr>
          <w:rFonts w:ascii="Times New Roman" w:hAnsi="Times New Roman"/>
        </w:rPr>
        <w:t xml:space="preserve"> been more accidents</w:t>
      </w:r>
      <w:r w:rsidRPr="00532E9E">
        <w:rPr>
          <w:rFonts w:ascii="Times New Roman" w:hAnsi="Times New Roman"/>
        </w:rPr>
        <w:t xml:space="preserve"> at their airline</w:t>
      </w:r>
      <w:r w:rsidR="00386C88" w:rsidRPr="00532E9E">
        <w:rPr>
          <w:rFonts w:ascii="Times New Roman" w:hAnsi="Times New Roman"/>
        </w:rPr>
        <w:t xml:space="preserve">. </w:t>
      </w:r>
    </w:p>
    <w:p w:rsidR="00B7139B" w:rsidRPr="00532E9E" w:rsidRDefault="00B7139B">
      <w:pPr>
        <w:pStyle w:val="Heading1"/>
        <w:spacing w:line="480" w:lineRule="auto"/>
        <w:rPr>
          <w:rFonts w:ascii="Times New Roman" w:hAnsi="Times New Roman" w:cs="Times New Roman"/>
          <w:szCs w:val="24"/>
        </w:rPr>
      </w:pPr>
      <w:r w:rsidRPr="00532E9E">
        <w:rPr>
          <w:rFonts w:ascii="Times New Roman" w:hAnsi="Times New Roman" w:cs="Times New Roman"/>
          <w:szCs w:val="24"/>
        </w:rPr>
        <w:t>CONCLUSION</w:t>
      </w:r>
    </w:p>
    <w:p w:rsidR="000510FB" w:rsidRPr="00532E9E" w:rsidRDefault="000B6580">
      <w:pPr>
        <w:autoSpaceDE w:val="0"/>
        <w:autoSpaceDN w:val="0"/>
        <w:adjustRightInd w:val="0"/>
        <w:spacing w:line="480" w:lineRule="auto"/>
        <w:rPr>
          <w:rFonts w:ascii="Times New Roman" w:hAnsi="Times New Roman"/>
        </w:rPr>
      </w:pPr>
      <w:r w:rsidRPr="00532E9E">
        <w:rPr>
          <w:rFonts w:ascii="Times New Roman" w:hAnsi="Times New Roman"/>
        </w:rPr>
        <w:t xml:space="preserve">The findings of this research suggest that US airline pilots experienced work intensification and deprofessionalisation in the decade following 9/11 because of an </w:t>
      </w:r>
      <w:r w:rsidR="00E164FF" w:rsidRPr="00532E9E">
        <w:rPr>
          <w:rFonts w:ascii="Times New Roman" w:hAnsi="Times New Roman"/>
        </w:rPr>
        <w:t>increase</w:t>
      </w:r>
      <w:r w:rsidRPr="00532E9E">
        <w:rPr>
          <w:rFonts w:ascii="Times New Roman" w:hAnsi="Times New Roman"/>
        </w:rPr>
        <w:t xml:space="preserve"> in</w:t>
      </w:r>
      <w:r w:rsidR="00E164FF" w:rsidRPr="00532E9E">
        <w:rPr>
          <w:rFonts w:ascii="Times New Roman" w:hAnsi="Times New Roman"/>
        </w:rPr>
        <w:t xml:space="preserve"> </w:t>
      </w:r>
      <w:r w:rsidR="00A33B97" w:rsidRPr="00532E9E">
        <w:rPr>
          <w:rFonts w:ascii="Times New Roman" w:hAnsi="Times New Roman"/>
        </w:rPr>
        <w:t xml:space="preserve">opportunistic </w:t>
      </w:r>
      <w:r w:rsidR="00E164FF" w:rsidRPr="00532E9E">
        <w:rPr>
          <w:rFonts w:ascii="Times New Roman" w:hAnsi="Times New Roman"/>
        </w:rPr>
        <w:t>managerial</w:t>
      </w:r>
      <w:r w:rsidR="00E94D13" w:rsidRPr="00532E9E">
        <w:rPr>
          <w:rFonts w:ascii="Times New Roman" w:hAnsi="Times New Roman"/>
        </w:rPr>
        <w:t xml:space="preserve"> cost-cutting strategies t</w:t>
      </w:r>
      <w:r w:rsidRPr="00532E9E">
        <w:rPr>
          <w:rFonts w:ascii="Times New Roman" w:hAnsi="Times New Roman"/>
        </w:rPr>
        <w:t xml:space="preserve">hat </w:t>
      </w:r>
      <w:r w:rsidR="00A33B97" w:rsidRPr="00532E9E">
        <w:rPr>
          <w:rFonts w:ascii="Times New Roman" w:hAnsi="Times New Roman"/>
        </w:rPr>
        <w:t xml:space="preserve">contributed </w:t>
      </w:r>
      <w:r w:rsidRPr="00532E9E">
        <w:rPr>
          <w:rFonts w:ascii="Times New Roman" w:hAnsi="Times New Roman"/>
        </w:rPr>
        <w:t xml:space="preserve">to a </w:t>
      </w:r>
      <w:r w:rsidR="00E164FF" w:rsidRPr="00532E9E">
        <w:rPr>
          <w:rFonts w:ascii="Times New Roman" w:hAnsi="Times New Roman"/>
        </w:rPr>
        <w:t xml:space="preserve">loss of autonomy and discretion over their work, lack of respect for their </w:t>
      </w:r>
      <w:r w:rsidRPr="00532E9E">
        <w:rPr>
          <w:rFonts w:ascii="Times New Roman" w:hAnsi="Times New Roman"/>
        </w:rPr>
        <w:t xml:space="preserve">unique </w:t>
      </w:r>
      <w:r w:rsidR="00E164FF" w:rsidRPr="00532E9E">
        <w:rPr>
          <w:rFonts w:ascii="Times New Roman" w:hAnsi="Times New Roman"/>
        </w:rPr>
        <w:t>professional knowledge, fragment</w:t>
      </w:r>
      <w:r w:rsidR="00CD70E5" w:rsidRPr="00532E9E">
        <w:rPr>
          <w:rFonts w:ascii="Times New Roman" w:hAnsi="Times New Roman"/>
        </w:rPr>
        <w:t xml:space="preserve">ation of </w:t>
      </w:r>
      <w:r w:rsidR="00E164FF" w:rsidRPr="00532E9E">
        <w:rPr>
          <w:rFonts w:ascii="Times New Roman" w:hAnsi="Times New Roman"/>
        </w:rPr>
        <w:t xml:space="preserve">community and </w:t>
      </w:r>
      <w:r w:rsidRPr="00532E9E">
        <w:rPr>
          <w:rFonts w:ascii="Times New Roman" w:hAnsi="Times New Roman"/>
        </w:rPr>
        <w:t xml:space="preserve">sense of </w:t>
      </w:r>
      <w:r w:rsidR="00E164FF" w:rsidRPr="00532E9E">
        <w:rPr>
          <w:rFonts w:ascii="Times New Roman" w:hAnsi="Times New Roman"/>
        </w:rPr>
        <w:t>abandonment by the</w:t>
      </w:r>
      <w:r w:rsidRPr="00532E9E">
        <w:rPr>
          <w:rFonts w:ascii="Times New Roman" w:hAnsi="Times New Roman"/>
        </w:rPr>
        <w:t>ir</w:t>
      </w:r>
      <w:r w:rsidR="00E164FF" w:rsidRPr="00532E9E">
        <w:rPr>
          <w:rFonts w:ascii="Times New Roman" w:hAnsi="Times New Roman"/>
        </w:rPr>
        <w:t xml:space="preserve"> labour union</w:t>
      </w:r>
      <w:r w:rsidRPr="00532E9E">
        <w:rPr>
          <w:rFonts w:ascii="Times New Roman" w:hAnsi="Times New Roman"/>
        </w:rPr>
        <w:t xml:space="preserve">, </w:t>
      </w:r>
      <w:r w:rsidR="00153F48" w:rsidRPr="00532E9E">
        <w:rPr>
          <w:rFonts w:ascii="Times New Roman" w:hAnsi="Times New Roman"/>
        </w:rPr>
        <w:t xml:space="preserve">coupled with a </w:t>
      </w:r>
      <w:r w:rsidR="00F4103E" w:rsidRPr="00532E9E">
        <w:rPr>
          <w:rFonts w:ascii="Times New Roman" w:hAnsi="Times New Roman"/>
        </w:rPr>
        <w:t xml:space="preserve">drop in professional </w:t>
      </w:r>
      <w:r w:rsidR="00E164FF" w:rsidRPr="00532E9E">
        <w:rPr>
          <w:rFonts w:ascii="Times New Roman" w:hAnsi="Times New Roman"/>
        </w:rPr>
        <w:t>prestige</w:t>
      </w:r>
      <w:r w:rsidR="00F4103E" w:rsidRPr="00532E9E">
        <w:rPr>
          <w:rFonts w:ascii="Times New Roman" w:hAnsi="Times New Roman"/>
        </w:rPr>
        <w:t xml:space="preserve"> </w:t>
      </w:r>
      <w:r w:rsidR="00E164FF" w:rsidRPr="00532E9E">
        <w:rPr>
          <w:rFonts w:ascii="Times New Roman" w:hAnsi="Times New Roman"/>
        </w:rPr>
        <w:t xml:space="preserve">and </w:t>
      </w:r>
      <w:r w:rsidRPr="00532E9E">
        <w:rPr>
          <w:rFonts w:ascii="Times New Roman" w:hAnsi="Times New Roman"/>
        </w:rPr>
        <w:t xml:space="preserve">anticipated </w:t>
      </w:r>
      <w:r w:rsidR="00E164FF" w:rsidRPr="00532E9E">
        <w:rPr>
          <w:rFonts w:ascii="Times New Roman" w:hAnsi="Times New Roman"/>
        </w:rPr>
        <w:t>rewards.</w:t>
      </w:r>
      <w:r w:rsidR="00A33B97" w:rsidRPr="00532E9E">
        <w:rPr>
          <w:rFonts w:ascii="Times New Roman" w:hAnsi="Times New Roman"/>
        </w:rPr>
        <w:t xml:space="preserve"> </w:t>
      </w:r>
      <w:r w:rsidR="004E59AE" w:rsidRPr="00532E9E">
        <w:rPr>
          <w:rFonts w:ascii="Times New Roman" w:hAnsi="Times New Roman"/>
        </w:rPr>
        <w:t>O</w:t>
      </w:r>
      <w:r w:rsidRPr="00532E9E">
        <w:rPr>
          <w:rFonts w:ascii="Times New Roman" w:hAnsi="Times New Roman"/>
        </w:rPr>
        <w:t>ther aviation studies</w:t>
      </w:r>
      <w:r w:rsidR="004E59AE" w:rsidRPr="00532E9E">
        <w:rPr>
          <w:rFonts w:ascii="Times New Roman" w:hAnsi="Times New Roman"/>
        </w:rPr>
        <w:t xml:space="preserve"> identified similar </w:t>
      </w:r>
      <w:r w:rsidRPr="00532E9E">
        <w:rPr>
          <w:rFonts w:ascii="Times New Roman" w:hAnsi="Times New Roman"/>
        </w:rPr>
        <w:t xml:space="preserve">post-9/11 managerial strategies. For example </w:t>
      </w:r>
      <w:hyperlink w:anchor="_ENREF_23" w:tooltip="Curley, 2013 #1931" w:history="1">
        <w:r w:rsidR="00E21C04" w:rsidRPr="00222176">
          <w:rPr>
            <w:rFonts w:ascii="Times New Roman" w:hAnsi="Times New Roman"/>
          </w:rPr>
          <w:fldChar w:fldCharType="begin">
            <w:fldData xml:space="preserve">PEVuZE5vdGU+PENpdGUgQXV0aG9yWWVhcj0iMSI+PEF1dGhvcj5DdXJsZXk8L0F1dGhvcj48WWVh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</w:fldData>
          </w:fldChar>
        </w:r>
        <w:r w:rsidR="00E21C04" w:rsidRPr="00532E9E">
          <w:rPr>
            <w:rFonts w:ascii="Times New Roman" w:hAnsi="Times New Roman"/>
          </w:rPr>
          <w:instrText xml:space="preserve"> ADDIN EN.CITE </w:instrText>
        </w:r>
        <w:r w:rsidR="00E21C04" w:rsidRPr="00222176">
          <w:rPr>
            <w:rFonts w:ascii="Times New Roman" w:hAnsi="Times New Roman"/>
          </w:rPr>
          <w:fldChar w:fldCharType="begin">
            <w:fldData xml:space="preserve">PEVuZE5vdGU+PENpdGUgQXV0aG9yWWVhcj0iMSI+PEF1dGhvcj5DdXJsZXk8L0F1dGhvcj48WWVh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</w:fldData>
          </w:fldChar>
        </w:r>
        <w:r w:rsidR="00E21C04" w:rsidRPr="00532E9E">
          <w:rPr>
            <w:rFonts w:ascii="Times New Roman" w:hAnsi="Times New Roman"/>
          </w:rPr>
          <w:instrText xml:space="preserve"> ADDIN EN.CITE.DATA </w:instrText>
        </w:r>
        <w:r w:rsidR="00E21C04" w:rsidRPr="00222176">
          <w:rPr>
            <w:rFonts w:ascii="Times New Roman" w:hAnsi="Times New Roman"/>
          </w:rPr>
        </w:r>
        <w:r w:rsidR="00E21C04" w:rsidRPr="00222176">
          <w:rPr>
            <w:rFonts w:ascii="Times New Roman" w:hAnsi="Times New Roman"/>
          </w:rPr>
          <w:fldChar w:fldCharType="end"/>
        </w:r>
        <w:r w:rsidR="00E21C04" w:rsidRPr="00222176">
          <w:rPr>
            <w:rFonts w:ascii="Times New Roman" w:hAnsi="Times New Roman"/>
          </w:rPr>
        </w:r>
        <w:r w:rsidR="00E21C04" w:rsidRPr="00222176">
          <w:rPr>
            <w:rFonts w:ascii="Times New Roman" w:hAnsi="Times New Roman"/>
          </w:rPr>
          <w:fldChar w:fldCharType="separate"/>
        </w:r>
        <w:r w:rsidR="00E21C04" w:rsidRPr="00532E9E">
          <w:rPr>
            <w:rFonts w:ascii="Times New Roman" w:hAnsi="Times New Roman"/>
            <w:noProof/>
          </w:rPr>
          <w:t>Curley and Royle (2013)</w:t>
        </w:r>
        <w:r w:rsidR="00E21C04" w:rsidRPr="00222176">
          <w:rPr>
            <w:rFonts w:ascii="Times New Roman" w:hAnsi="Times New Roman"/>
          </w:rPr>
          <w:fldChar w:fldCharType="end"/>
        </w:r>
      </w:hyperlink>
      <w:r w:rsidRPr="00532E9E">
        <w:rPr>
          <w:rFonts w:ascii="Times New Roman" w:hAnsi="Times New Roman"/>
        </w:rPr>
        <w:t xml:space="preserve">, </w:t>
      </w:r>
      <w:hyperlink w:anchor="_ENREF_34" w:tooltip="Gittell, 2010 #1964" w:history="1">
        <w:r w:rsidR="00E21C04" w:rsidRPr="00222176">
          <w:rPr>
            <w:rFonts w:ascii="Times New Roman" w:hAnsi="Times New Roman"/>
          </w:rPr>
          <w:fldChar w:fldCharType="begin"/>
        </w:r>
        <w:r w:rsidR="00E21C04" w:rsidRPr="00532E9E">
          <w:rPr>
            <w:rFonts w:ascii="Times New Roman" w:hAnsi="Times New Roman"/>
          </w:rPr>
          <w:instrText xml:space="preserve"> ADDIN EN.CITE &lt;EndNote&gt;&lt;Cite AuthorYear="1"&gt;&lt;Author&gt;Gittell&lt;/Author&gt;&lt;Year&gt;2010&lt;/Year&gt;&lt;RecNum&gt;1964&lt;/RecNum&gt;&lt;DisplayText&gt;Gittell and Bamber (2010)&lt;/DisplayText&gt;&lt;record&gt;&lt;rec-number&gt;1964&lt;/rec-number&gt;&lt;foreign-keys&gt;&lt;key app="EN" db-id="w0tdrfaatpdwsyexar7p2a5kv0pr20efvzv0" timestamp="1436229333"&gt;1964&lt;/key&gt;&lt;/foreign-keys&gt;&lt;ref-type name="Journal Article"&gt;17&lt;/ref-type&gt;&lt;contributors&gt;&lt;authors&gt;&lt;author&gt;Gittell, J.&lt;/author&gt;&lt;author&gt;Bamber, G. J.&lt;/author&gt;&lt;/authors&gt;&lt;/contributors&gt;&lt;titles&gt;&lt;title&gt;High- and low-road strategies for competing on costs and their implications for employment relations: International studies in the airline industry&lt;/title&gt;&lt;secondary-title&gt;The International Journal of Human Resource Management&lt;/secondary-title&gt;&lt;/titles&gt;&lt;periodical&gt;&lt;full-title&gt;The International Journal of Human Resource Management&lt;/full-title&gt;&lt;/periodical&gt;&lt;pages&gt;165-179&lt;/pages&gt;&lt;volume&gt;21&lt;/volume&gt;&lt;number&gt;2&lt;/number&gt;&lt;dates&gt;&lt;year&gt;2010&lt;/year&gt;&lt;/dates&gt;&lt;urls&gt;&lt;/urls&gt;&lt;/record&gt;&lt;/Cite&gt;&lt;/EndNote&gt;</w:instrText>
        </w:r>
        <w:r w:rsidR="00E21C04" w:rsidRPr="00222176">
          <w:rPr>
            <w:rFonts w:ascii="Times New Roman" w:hAnsi="Times New Roman"/>
          </w:rPr>
          <w:fldChar w:fldCharType="separate"/>
        </w:r>
        <w:r w:rsidR="00E21C04" w:rsidRPr="00532E9E">
          <w:rPr>
            <w:rFonts w:ascii="Times New Roman" w:hAnsi="Times New Roman"/>
            <w:noProof/>
          </w:rPr>
          <w:t>Gittell and Bamber (2010)</w:t>
        </w:r>
        <w:r w:rsidR="00E21C04" w:rsidRPr="00222176">
          <w:rPr>
            <w:rFonts w:ascii="Times New Roman" w:hAnsi="Times New Roman"/>
          </w:rPr>
          <w:fldChar w:fldCharType="end"/>
        </w:r>
      </w:hyperlink>
      <w:r w:rsidRPr="00532E9E">
        <w:rPr>
          <w:rFonts w:ascii="Times New Roman" w:hAnsi="Times New Roman"/>
        </w:rPr>
        <w:t xml:space="preserve">, and </w:t>
      </w:r>
      <w:hyperlink w:anchor="_ENREF_43" w:tooltip="Harvey, 2010 #1749" w:history="1">
        <w:r w:rsidR="00E21C04" w:rsidRPr="00222176">
          <w:rPr>
            <w:rFonts w:ascii="Times New Roman" w:hAnsi="Times New Roman"/>
          </w:rPr>
          <w:fldChar w:fldCharType="begin">
            <w:fldData xml:space="preserve">PEVuZE5vdGU+PENpdGUgQXV0aG9yWWVhcj0iMSI+PEF1dGhvcj5IYXJ2ZXk8L0F1dGhvcj48WWVh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</w:fldData>
          </w:fldChar>
        </w:r>
        <w:r w:rsidR="00E21C04" w:rsidRPr="00532E9E">
          <w:rPr>
            <w:rFonts w:ascii="Times New Roman" w:hAnsi="Times New Roman"/>
          </w:rPr>
          <w:instrText xml:space="preserve"> ADDIN EN.CITE </w:instrText>
        </w:r>
        <w:r w:rsidR="00E21C04" w:rsidRPr="00222176">
          <w:rPr>
            <w:rFonts w:ascii="Times New Roman" w:hAnsi="Times New Roman"/>
          </w:rPr>
          <w:fldChar w:fldCharType="begin">
            <w:fldData xml:space="preserve">PEVuZE5vdGU+PENpdGUgQXV0aG9yWWVhcj0iMSI+PEF1dGhvcj5IYXJ2ZXk8L0F1dGhvcj48WWVh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</w:fldData>
          </w:fldChar>
        </w:r>
        <w:r w:rsidR="00E21C04" w:rsidRPr="00532E9E">
          <w:rPr>
            <w:rFonts w:ascii="Times New Roman" w:hAnsi="Times New Roman"/>
          </w:rPr>
          <w:instrText xml:space="preserve"> ADDIN EN.CITE.DATA </w:instrText>
        </w:r>
        <w:r w:rsidR="00E21C04" w:rsidRPr="00222176">
          <w:rPr>
            <w:rFonts w:ascii="Times New Roman" w:hAnsi="Times New Roman"/>
          </w:rPr>
        </w:r>
        <w:r w:rsidR="00E21C04" w:rsidRPr="00222176">
          <w:rPr>
            <w:rFonts w:ascii="Times New Roman" w:hAnsi="Times New Roman"/>
          </w:rPr>
          <w:fldChar w:fldCharType="end"/>
        </w:r>
        <w:r w:rsidR="00E21C04" w:rsidRPr="00222176">
          <w:rPr>
            <w:rFonts w:ascii="Times New Roman" w:hAnsi="Times New Roman"/>
          </w:rPr>
        </w:r>
        <w:r w:rsidR="00E21C04" w:rsidRPr="00222176">
          <w:rPr>
            <w:rFonts w:ascii="Times New Roman" w:hAnsi="Times New Roman"/>
          </w:rPr>
          <w:fldChar w:fldCharType="separate"/>
        </w:r>
        <w:r w:rsidR="00E21C04" w:rsidRPr="00532E9E">
          <w:rPr>
            <w:rFonts w:ascii="Times New Roman" w:hAnsi="Times New Roman"/>
            <w:noProof/>
          </w:rPr>
          <w:t>Harvey and Turnbull (2010)</w:t>
        </w:r>
        <w:r w:rsidR="00E21C04" w:rsidRPr="00222176">
          <w:rPr>
            <w:rFonts w:ascii="Times New Roman" w:hAnsi="Times New Roman"/>
          </w:rPr>
          <w:fldChar w:fldCharType="end"/>
        </w:r>
      </w:hyperlink>
      <w:r w:rsidRPr="00532E9E">
        <w:rPr>
          <w:rFonts w:ascii="Times New Roman" w:hAnsi="Times New Roman"/>
        </w:rPr>
        <w:t xml:space="preserve">, note ways that </w:t>
      </w:r>
      <w:r w:rsidR="00401DC4" w:rsidRPr="00532E9E">
        <w:rPr>
          <w:rFonts w:ascii="Times New Roman" w:hAnsi="Times New Roman"/>
        </w:rPr>
        <w:t xml:space="preserve">some </w:t>
      </w:r>
      <w:r w:rsidR="00A33B97" w:rsidRPr="00532E9E">
        <w:rPr>
          <w:rFonts w:ascii="Times New Roman" w:hAnsi="Times New Roman"/>
        </w:rPr>
        <w:t>European</w:t>
      </w:r>
      <w:r w:rsidRPr="00532E9E">
        <w:rPr>
          <w:rFonts w:ascii="Times New Roman" w:hAnsi="Times New Roman"/>
        </w:rPr>
        <w:t xml:space="preserve"> airlines embrace ‘low-road’ managerialism with aggressive managerial controls that risk</w:t>
      </w:r>
      <w:r w:rsidR="00EE353E" w:rsidRPr="00532E9E">
        <w:rPr>
          <w:rFonts w:ascii="Times New Roman" w:hAnsi="Times New Roman"/>
        </w:rPr>
        <w:t>ed</w:t>
      </w:r>
      <w:r w:rsidRPr="00532E9E">
        <w:rPr>
          <w:rFonts w:ascii="Times New Roman" w:hAnsi="Times New Roman"/>
        </w:rPr>
        <w:t xml:space="preserve"> alienating staff and jeopardizing safety. </w:t>
      </w:r>
      <w:r w:rsidR="004E59AE" w:rsidRPr="00532E9E">
        <w:rPr>
          <w:rFonts w:ascii="Times New Roman" w:hAnsi="Times New Roman"/>
        </w:rPr>
        <w:t xml:space="preserve">Similarly, </w:t>
      </w:r>
      <w:hyperlink w:anchor="_ENREF_12" w:tooltip="Blyton, 2001 #1968" w:history="1">
        <w:r w:rsidR="00E21C04" w:rsidRPr="00222176">
          <w:rPr>
            <w:rFonts w:ascii="Times New Roman" w:hAnsi="Times New Roman"/>
          </w:rPr>
          <w:fldChar w:fldCharType="begin">
            <w:fldData xml:space="preserve">PEVuZE5vdGU+PENpdGUgQXV0aG9yWWVhcj0iMSI+PEF1dGhvcj5CbHl0b248L0F1dGhvcj48WWVh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</w:fldData>
          </w:fldChar>
        </w:r>
        <w:r w:rsidR="00E21C04" w:rsidRPr="00532E9E">
          <w:rPr>
            <w:rFonts w:ascii="Times New Roman" w:hAnsi="Times New Roman"/>
          </w:rPr>
          <w:instrText xml:space="preserve"> ADDIN EN.CITE </w:instrText>
        </w:r>
        <w:r w:rsidR="00E21C04" w:rsidRPr="00222176">
          <w:rPr>
            <w:rFonts w:ascii="Times New Roman" w:hAnsi="Times New Roman"/>
          </w:rPr>
          <w:fldChar w:fldCharType="begin">
            <w:fldData xml:space="preserve">PEVuZE5vdGU+PENpdGUgQXV0aG9yWWVhcj0iMSI+PEF1dGhvcj5CbHl0b248L0F1dGhvcj48WWVh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</w:fldData>
          </w:fldChar>
        </w:r>
        <w:r w:rsidR="00E21C04" w:rsidRPr="00532E9E">
          <w:rPr>
            <w:rFonts w:ascii="Times New Roman" w:hAnsi="Times New Roman"/>
          </w:rPr>
          <w:instrText xml:space="preserve"> ADDIN EN.CITE.DATA </w:instrText>
        </w:r>
        <w:r w:rsidR="00E21C04" w:rsidRPr="00222176">
          <w:rPr>
            <w:rFonts w:ascii="Times New Roman" w:hAnsi="Times New Roman"/>
          </w:rPr>
        </w:r>
        <w:r w:rsidR="00E21C04" w:rsidRPr="00222176">
          <w:rPr>
            <w:rFonts w:ascii="Times New Roman" w:hAnsi="Times New Roman"/>
          </w:rPr>
          <w:fldChar w:fldCharType="end"/>
        </w:r>
        <w:r w:rsidR="00E21C04" w:rsidRPr="00222176">
          <w:rPr>
            <w:rFonts w:ascii="Times New Roman" w:hAnsi="Times New Roman"/>
          </w:rPr>
        </w:r>
        <w:r w:rsidR="00E21C04" w:rsidRPr="00222176">
          <w:rPr>
            <w:rFonts w:ascii="Times New Roman" w:hAnsi="Times New Roman"/>
          </w:rPr>
          <w:fldChar w:fldCharType="separate"/>
        </w:r>
        <w:r w:rsidR="00E21C04" w:rsidRPr="00532E9E">
          <w:rPr>
            <w:rFonts w:ascii="Times New Roman" w:hAnsi="Times New Roman"/>
            <w:noProof/>
          </w:rPr>
          <w:t>Blyton et al. (2001)</w:t>
        </w:r>
        <w:r w:rsidR="00E21C04" w:rsidRPr="00222176">
          <w:rPr>
            <w:rFonts w:ascii="Times New Roman" w:hAnsi="Times New Roman"/>
          </w:rPr>
          <w:fldChar w:fldCharType="end"/>
        </w:r>
      </w:hyperlink>
      <w:r w:rsidR="003905C0" w:rsidRPr="00532E9E">
        <w:rPr>
          <w:rFonts w:ascii="Times New Roman" w:hAnsi="Times New Roman"/>
        </w:rPr>
        <w:t xml:space="preserve"> suggest in their study of British Airways that a deterioration in labour relations may be </w:t>
      </w:r>
      <w:r w:rsidR="004E59AE" w:rsidRPr="00532E9E">
        <w:rPr>
          <w:rFonts w:ascii="Times New Roman" w:hAnsi="Times New Roman"/>
        </w:rPr>
        <w:t>a</w:t>
      </w:r>
      <w:r w:rsidR="003905C0" w:rsidRPr="00532E9E">
        <w:rPr>
          <w:rFonts w:ascii="Times New Roman" w:hAnsi="Times New Roman"/>
        </w:rPr>
        <w:t xml:space="preserve"> price airline </w:t>
      </w:r>
      <w:r w:rsidR="004E59AE" w:rsidRPr="00532E9E">
        <w:rPr>
          <w:rFonts w:ascii="Times New Roman" w:hAnsi="Times New Roman"/>
        </w:rPr>
        <w:t xml:space="preserve">executives </w:t>
      </w:r>
      <w:r w:rsidR="003905C0" w:rsidRPr="00532E9E">
        <w:rPr>
          <w:rFonts w:ascii="Times New Roman" w:hAnsi="Times New Roman"/>
        </w:rPr>
        <w:t xml:space="preserve">are willing to pay to cut costs and drive up productivity. </w:t>
      </w:r>
      <w:r w:rsidRPr="00532E9E">
        <w:rPr>
          <w:rFonts w:ascii="Times New Roman" w:hAnsi="Times New Roman"/>
        </w:rPr>
        <w:t xml:space="preserve">Yet, few studies have documented the emergence of </w:t>
      </w:r>
      <w:r w:rsidR="003905C0" w:rsidRPr="00532E9E">
        <w:rPr>
          <w:rFonts w:ascii="Times New Roman" w:hAnsi="Times New Roman"/>
        </w:rPr>
        <w:t xml:space="preserve">this </w:t>
      </w:r>
      <w:r w:rsidRPr="00532E9E">
        <w:rPr>
          <w:rFonts w:ascii="Times New Roman" w:hAnsi="Times New Roman"/>
        </w:rPr>
        <w:t xml:space="preserve">‘low-road’ managerialism at major US airlines to the extent found here. </w:t>
      </w:r>
      <w:r w:rsidR="004E59AE" w:rsidRPr="00532E9E">
        <w:rPr>
          <w:rFonts w:ascii="Times New Roman" w:hAnsi="Times New Roman"/>
        </w:rPr>
        <w:t>In addition, although these studies find cabin crew experience</w:t>
      </w:r>
      <w:r w:rsidR="00CD70E5" w:rsidRPr="00532E9E">
        <w:rPr>
          <w:rFonts w:ascii="Times New Roman" w:hAnsi="Times New Roman"/>
        </w:rPr>
        <w:t>d</w:t>
      </w:r>
      <w:r w:rsidR="004E59AE" w:rsidRPr="00532E9E">
        <w:rPr>
          <w:rFonts w:ascii="Times New Roman" w:hAnsi="Times New Roman"/>
        </w:rPr>
        <w:t xml:space="preserve"> work intensification, job dissatisfaction, and declining job security</w:t>
      </w:r>
      <w:r w:rsidR="002F0DE7" w:rsidRPr="00532E9E">
        <w:rPr>
          <w:rFonts w:ascii="Times New Roman" w:hAnsi="Times New Roman"/>
        </w:rPr>
        <w:t xml:space="preserve"> post-9/11</w:t>
      </w:r>
      <w:r w:rsidR="004E59AE" w:rsidRPr="00532E9E">
        <w:rPr>
          <w:rFonts w:ascii="Times New Roman" w:hAnsi="Times New Roman"/>
        </w:rPr>
        <w:t>, few investigate</w:t>
      </w:r>
      <w:r w:rsidR="00CD70E5" w:rsidRPr="00532E9E">
        <w:rPr>
          <w:rFonts w:ascii="Times New Roman" w:hAnsi="Times New Roman"/>
        </w:rPr>
        <w:t>d</w:t>
      </w:r>
      <w:r w:rsidR="004E59AE" w:rsidRPr="00532E9E">
        <w:rPr>
          <w:rFonts w:ascii="Times New Roman" w:hAnsi="Times New Roman"/>
        </w:rPr>
        <w:t xml:space="preserve"> </w:t>
      </w:r>
      <w:r w:rsidR="00E94D13" w:rsidRPr="00532E9E">
        <w:rPr>
          <w:rFonts w:ascii="Times New Roman" w:hAnsi="Times New Roman"/>
        </w:rPr>
        <w:t xml:space="preserve">whether this was prevalent with </w:t>
      </w:r>
      <w:r w:rsidR="004E59AE" w:rsidRPr="00532E9E">
        <w:rPr>
          <w:rFonts w:ascii="Times New Roman" w:hAnsi="Times New Roman"/>
        </w:rPr>
        <w:t>airline pilots</w:t>
      </w:r>
      <w:r w:rsidR="00E94D13" w:rsidRPr="00532E9E">
        <w:rPr>
          <w:rFonts w:ascii="Times New Roman" w:hAnsi="Times New Roman"/>
        </w:rPr>
        <w:t xml:space="preserve"> as well</w:t>
      </w:r>
      <w:r w:rsidR="004E59AE" w:rsidRPr="00532E9E">
        <w:rPr>
          <w:rFonts w:ascii="Times New Roman" w:hAnsi="Times New Roman"/>
        </w:rPr>
        <w:t xml:space="preserve">. </w:t>
      </w:r>
    </w:p>
    <w:p w:rsidR="004546C6" w:rsidRPr="00532E9E" w:rsidRDefault="000B6580" w:rsidP="00222176">
      <w:pPr>
        <w:autoSpaceDE w:val="0"/>
        <w:autoSpaceDN w:val="0"/>
        <w:adjustRightInd w:val="0"/>
        <w:spacing w:line="480" w:lineRule="auto"/>
        <w:ind w:firstLine="720"/>
        <w:rPr>
          <w:rFonts w:ascii="Times New Roman" w:hAnsi="Times New Roman"/>
        </w:rPr>
      </w:pPr>
      <w:r w:rsidRPr="00532E9E">
        <w:rPr>
          <w:rFonts w:ascii="Times New Roman" w:hAnsi="Times New Roman"/>
        </w:rPr>
        <w:t xml:space="preserve">The fact that nearly every pilot studied would not recommend an airline career to a young person today signals that the examples of work intensification reported </w:t>
      </w:r>
      <w:r w:rsidR="007E71EA" w:rsidRPr="00532E9E">
        <w:rPr>
          <w:rFonts w:ascii="Times New Roman" w:hAnsi="Times New Roman"/>
        </w:rPr>
        <w:t xml:space="preserve">here </w:t>
      </w:r>
      <w:r w:rsidRPr="00532E9E">
        <w:rPr>
          <w:rFonts w:ascii="Times New Roman" w:hAnsi="Times New Roman"/>
        </w:rPr>
        <w:t>are not</w:t>
      </w:r>
      <w:r w:rsidR="00A33B97" w:rsidRPr="00532E9E">
        <w:rPr>
          <w:rFonts w:ascii="Times New Roman" w:hAnsi="Times New Roman"/>
        </w:rPr>
        <w:t xml:space="preserve"> atypical of one airline nor</w:t>
      </w:r>
      <w:r w:rsidRPr="00532E9E">
        <w:rPr>
          <w:rFonts w:ascii="Times New Roman" w:hAnsi="Times New Roman"/>
        </w:rPr>
        <w:t xml:space="preserve"> just temporary responses to post-9/11 managerialism</w:t>
      </w:r>
      <w:r w:rsidR="006F6348" w:rsidRPr="00532E9E">
        <w:rPr>
          <w:rFonts w:ascii="Times New Roman" w:hAnsi="Times New Roman"/>
        </w:rPr>
        <w:t>. R</w:t>
      </w:r>
      <w:r w:rsidRPr="00532E9E">
        <w:rPr>
          <w:rFonts w:ascii="Times New Roman" w:hAnsi="Times New Roman"/>
        </w:rPr>
        <w:t>ather</w:t>
      </w:r>
      <w:r w:rsidR="006F6348" w:rsidRPr="00532E9E">
        <w:rPr>
          <w:rFonts w:ascii="Times New Roman" w:hAnsi="Times New Roman"/>
        </w:rPr>
        <w:t>, they are ex</w:t>
      </w:r>
      <w:r w:rsidRPr="00532E9E">
        <w:rPr>
          <w:rFonts w:ascii="Times New Roman" w:hAnsi="Times New Roman"/>
        </w:rPr>
        <w:t>ample</w:t>
      </w:r>
      <w:r w:rsidR="006F6348" w:rsidRPr="00532E9E">
        <w:rPr>
          <w:rFonts w:ascii="Times New Roman" w:hAnsi="Times New Roman"/>
        </w:rPr>
        <w:t>s</w:t>
      </w:r>
      <w:r w:rsidRPr="00532E9E">
        <w:rPr>
          <w:rFonts w:ascii="Times New Roman" w:hAnsi="Times New Roman"/>
        </w:rPr>
        <w:t xml:space="preserve"> of the deprofessionalisation of </w:t>
      </w:r>
      <w:r w:rsidR="006F6348" w:rsidRPr="00532E9E">
        <w:rPr>
          <w:rFonts w:ascii="Times New Roman" w:hAnsi="Times New Roman"/>
        </w:rPr>
        <w:t xml:space="preserve">airline </w:t>
      </w:r>
      <w:r w:rsidRPr="00532E9E">
        <w:rPr>
          <w:rFonts w:ascii="Times New Roman" w:hAnsi="Times New Roman"/>
        </w:rPr>
        <w:t>piloting as a</w:t>
      </w:r>
      <w:r w:rsidR="006F6348" w:rsidRPr="00532E9E">
        <w:rPr>
          <w:rFonts w:ascii="Times New Roman" w:hAnsi="Times New Roman"/>
        </w:rPr>
        <w:t>n elite</w:t>
      </w:r>
      <w:r w:rsidRPr="00532E9E">
        <w:rPr>
          <w:rFonts w:ascii="Times New Roman" w:hAnsi="Times New Roman"/>
        </w:rPr>
        <w:t xml:space="preserve"> </w:t>
      </w:r>
      <w:r w:rsidR="006F6348" w:rsidRPr="00532E9E">
        <w:rPr>
          <w:rFonts w:ascii="Times New Roman" w:hAnsi="Times New Roman"/>
        </w:rPr>
        <w:t>career</w:t>
      </w:r>
      <w:r w:rsidR="003D5D87" w:rsidRPr="00532E9E">
        <w:rPr>
          <w:rFonts w:ascii="Times New Roman" w:hAnsi="Times New Roman"/>
        </w:rPr>
        <w:t>; a</w:t>
      </w:r>
      <w:r w:rsidR="007E71EA" w:rsidRPr="00532E9E">
        <w:rPr>
          <w:rFonts w:ascii="Times New Roman" w:hAnsi="Times New Roman"/>
        </w:rPr>
        <w:t xml:space="preserve"> process that started </w:t>
      </w:r>
      <w:r w:rsidR="007B6793" w:rsidRPr="00532E9E">
        <w:rPr>
          <w:rFonts w:ascii="Times New Roman" w:hAnsi="Times New Roman"/>
        </w:rPr>
        <w:t xml:space="preserve">with industry deregulation </w:t>
      </w:r>
      <w:r w:rsidR="007E71EA" w:rsidRPr="00532E9E">
        <w:rPr>
          <w:rFonts w:ascii="Times New Roman" w:hAnsi="Times New Roman"/>
        </w:rPr>
        <w:t xml:space="preserve">in 1978 and reached fruition in </w:t>
      </w:r>
      <w:r w:rsidR="003D5D87" w:rsidRPr="00532E9E">
        <w:rPr>
          <w:rFonts w:ascii="Times New Roman" w:hAnsi="Times New Roman"/>
        </w:rPr>
        <w:t>the post-</w:t>
      </w:r>
      <w:r w:rsidR="007528F0" w:rsidRPr="00532E9E">
        <w:rPr>
          <w:rFonts w:ascii="Times New Roman" w:hAnsi="Times New Roman"/>
        </w:rPr>
        <w:t>9/11</w:t>
      </w:r>
      <w:r w:rsidR="003D5D87" w:rsidRPr="00532E9E">
        <w:rPr>
          <w:rFonts w:ascii="Times New Roman" w:hAnsi="Times New Roman"/>
        </w:rPr>
        <w:t xml:space="preserve"> period</w:t>
      </w:r>
      <w:r w:rsidR="007E71EA" w:rsidRPr="00532E9E">
        <w:rPr>
          <w:rFonts w:ascii="Times New Roman" w:hAnsi="Times New Roman"/>
        </w:rPr>
        <w:t xml:space="preserve">. </w:t>
      </w:r>
      <w:r w:rsidR="006F6348" w:rsidRPr="00532E9E">
        <w:rPr>
          <w:rFonts w:ascii="Times New Roman" w:hAnsi="Times New Roman"/>
        </w:rPr>
        <w:t>By developing and a</w:t>
      </w:r>
      <w:r w:rsidR="00153F48" w:rsidRPr="00532E9E">
        <w:rPr>
          <w:rFonts w:ascii="Times New Roman" w:hAnsi="Times New Roman"/>
        </w:rPr>
        <w:t xml:space="preserve">pplying </w:t>
      </w:r>
      <w:r w:rsidR="00173842" w:rsidRPr="00532E9E">
        <w:rPr>
          <w:rFonts w:ascii="Times New Roman" w:hAnsi="Times New Roman"/>
        </w:rPr>
        <w:t xml:space="preserve">the category of </w:t>
      </w:r>
      <w:r w:rsidR="00173842" w:rsidRPr="00532E9E">
        <w:rPr>
          <w:rFonts w:ascii="Times New Roman" w:hAnsi="Times New Roman"/>
          <w:i/>
        </w:rPr>
        <w:t xml:space="preserve">quasi-professional expert, </w:t>
      </w:r>
      <w:r w:rsidR="00173842" w:rsidRPr="00532E9E">
        <w:rPr>
          <w:rFonts w:ascii="Times New Roman" w:hAnsi="Times New Roman"/>
        </w:rPr>
        <w:t xml:space="preserve">it becomes clear how </w:t>
      </w:r>
      <w:r w:rsidR="00DC6BF5" w:rsidRPr="00532E9E">
        <w:rPr>
          <w:rFonts w:ascii="Times New Roman" w:hAnsi="Times New Roman"/>
        </w:rPr>
        <w:t xml:space="preserve">high cost </w:t>
      </w:r>
      <w:r w:rsidR="000510FB" w:rsidRPr="00532E9E">
        <w:rPr>
          <w:rFonts w:ascii="Times New Roman" w:hAnsi="Times New Roman"/>
        </w:rPr>
        <w:t xml:space="preserve">employees who have a unique skill can become particularly vulnerable to managerial controls. Adopting new policies, work rules, and other cost-cutting agendas during industry restructuring, employers can </w:t>
      </w:r>
      <w:r w:rsidR="00153F48" w:rsidRPr="00532E9E">
        <w:rPr>
          <w:rFonts w:ascii="Times New Roman" w:hAnsi="Times New Roman"/>
        </w:rPr>
        <w:t xml:space="preserve">quickly and easily </w:t>
      </w:r>
      <w:r w:rsidR="007B6793" w:rsidRPr="00532E9E">
        <w:rPr>
          <w:rFonts w:ascii="Times New Roman" w:hAnsi="Times New Roman"/>
        </w:rPr>
        <w:t xml:space="preserve">intensify work and </w:t>
      </w:r>
      <w:r w:rsidR="000510FB" w:rsidRPr="00532E9E">
        <w:rPr>
          <w:rFonts w:ascii="Times New Roman" w:hAnsi="Times New Roman"/>
        </w:rPr>
        <w:t xml:space="preserve">devalue </w:t>
      </w:r>
      <w:r w:rsidR="000510FB" w:rsidRPr="00532E9E">
        <w:rPr>
          <w:rFonts w:ascii="Times New Roman" w:hAnsi="Times New Roman"/>
          <w:i/>
        </w:rPr>
        <w:t xml:space="preserve">quasi-professional experts’ </w:t>
      </w:r>
      <w:r w:rsidR="000510FB" w:rsidRPr="00532E9E">
        <w:rPr>
          <w:rFonts w:ascii="Times New Roman" w:hAnsi="Times New Roman"/>
        </w:rPr>
        <w:t>specialized knowledge and the unique nature of their skills may leave the</w:t>
      </w:r>
      <w:r w:rsidR="004546C6" w:rsidRPr="00532E9E">
        <w:rPr>
          <w:rFonts w:ascii="Times New Roman" w:hAnsi="Times New Roman"/>
        </w:rPr>
        <w:t>se experts</w:t>
      </w:r>
      <w:r w:rsidR="000510FB" w:rsidRPr="00532E9E">
        <w:rPr>
          <w:rFonts w:ascii="Times New Roman" w:hAnsi="Times New Roman"/>
        </w:rPr>
        <w:t xml:space="preserve"> with little </w:t>
      </w:r>
      <w:r w:rsidR="006F6348" w:rsidRPr="00532E9E">
        <w:rPr>
          <w:rFonts w:ascii="Times New Roman" w:hAnsi="Times New Roman"/>
        </w:rPr>
        <w:t>career alternatives or job mobility</w:t>
      </w:r>
      <w:r w:rsidR="000510FB" w:rsidRPr="00532E9E">
        <w:rPr>
          <w:rFonts w:ascii="Times New Roman" w:hAnsi="Times New Roman"/>
        </w:rPr>
        <w:t>.</w:t>
      </w:r>
      <w:r w:rsidR="004546C6" w:rsidRPr="00532E9E">
        <w:rPr>
          <w:rFonts w:ascii="Times New Roman" w:hAnsi="Times New Roman"/>
        </w:rPr>
        <w:t xml:space="preserve"> </w:t>
      </w:r>
    </w:p>
    <w:p w:rsidR="00811208" w:rsidRPr="00532E9E" w:rsidRDefault="00811208" w:rsidP="00811208">
      <w:pPr>
        <w:pStyle w:val="Heading1"/>
        <w:spacing w:line="480" w:lineRule="auto"/>
        <w:rPr>
          <w:rFonts w:ascii="Times New Roman" w:hAnsi="Times New Roman" w:cs="Times New Roman"/>
          <w:szCs w:val="24"/>
        </w:rPr>
      </w:pPr>
      <w:r w:rsidRPr="00532E9E">
        <w:rPr>
          <w:rFonts w:ascii="Times New Roman" w:hAnsi="Times New Roman" w:cs="Times New Roman"/>
          <w:szCs w:val="24"/>
        </w:rPr>
        <w:t>IMPLICATIONS AND NEW RESEARCH TERRITORY</w:t>
      </w:r>
    </w:p>
    <w:p w:rsidR="00811208" w:rsidRPr="00532E9E" w:rsidRDefault="00811208" w:rsidP="00811208">
      <w:pPr>
        <w:autoSpaceDE w:val="0"/>
        <w:autoSpaceDN w:val="0"/>
        <w:adjustRightInd w:val="0"/>
        <w:spacing w:line="480" w:lineRule="auto"/>
        <w:rPr>
          <w:rFonts w:ascii="Times New Roman" w:hAnsi="Times New Roman"/>
        </w:rPr>
      </w:pPr>
      <w:r w:rsidRPr="00532E9E">
        <w:rPr>
          <w:rFonts w:ascii="Times New Roman" w:hAnsi="Times New Roman"/>
        </w:rPr>
        <w:t>The challenges identified in this study of US airline pilots have application to other industries that employ workers with specialized skills, opening up new territory for future sociology of professions research. To review, the</w:t>
      </w:r>
      <w:r w:rsidRPr="00532E9E">
        <w:rPr>
          <w:rFonts w:ascii="Times New Roman" w:hAnsi="Times New Roman"/>
          <w:i/>
        </w:rPr>
        <w:t xml:space="preserve"> Quasi-professional expert </w:t>
      </w:r>
      <w:r w:rsidRPr="00532E9E">
        <w:rPr>
          <w:rFonts w:ascii="Times New Roman" w:hAnsi="Times New Roman"/>
        </w:rPr>
        <w:t xml:space="preserve">conceptual framework comprises five dimensions: 1) a unique skill developed through talent and experience that cannot be taught easily; 2) this skill allows employees to work autonomously within their organization; and 3) for this, they are trusted and well compensated. However, </w:t>
      </w:r>
      <w:r w:rsidRPr="00532E9E">
        <w:rPr>
          <w:rFonts w:ascii="Times New Roman" w:hAnsi="Times New Roman"/>
          <w:i/>
        </w:rPr>
        <w:t xml:space="preserve">quasi-professional experts’ </w:t>
      </w:r>
      <w:r w:rsidRPr="00532E9E">
        <w:rPr>
          <w:rFonts w:ascii="Times New Roman" w:hAnsi="Times New Roman"/>
        </w:rPr>
        <w:t xml:space="preserve">4) high labour cost and weak professional communities leave them vulnerable to cost-cutting agendas; and 5) the unique nature of their expertise is not easily transferrable to other industries, therefore career options and job mobility are limited. </w:t>
      </w:r>
      <w:r w:rsidRPr="00532E9E">
        <w:rPr>
          <w:rFonts w:ascii="Times New Roman" w:hAnsi="Times New Roman"/>
        </w:rPr>
        <w:tab/>
      </w:r>
    </w:p>
    <w:p w:rsidR="00811208" w:rsidRPr="00532E9E" w:rsidRDefault="00811208" w:rsidP="00811208">
      <w:pPr>
        <w:autoSpaceDE w:val="0"/>
        <w:autoSpaceDN w:val="0"/>
        <w:adjustRightInd w:val="0"/>
        <w:spacing w:line="480" w:lineRule="auto"/>
        <w:ind w:firstLine="720"/>
        <w:rPr>
          <w:rFonts w:ascii="Times New Roman" w:hAnsi="Times New Roman"/>
        </w:rPr>
      </w:pPr>
      <w:r w:rsidRPr="00532E9E">
        <w:rPr>
          <w:rFonts w:ascii="Times New Roman" w:hAnsi="Times New Roman"/>
        </w:rPr>
        <w:t xml:space="preserve">Several industries outside of aviation could prove promising in terms of potential new areas of </w:t>
      </w:r>
      <w:r w:rsidRPr="00532E9E">
        <w:rPr>
          <w:rFonts w:ascii="Times New Roman" w:hAnsi="Times New Roman"/>
          <w:i/>
        </w:rPr>
        <w:t xml:space="preserve">quasi-professional expert </w:t>
      </w:r>
      <w:r w:rsidRPr="00532E9E">
        <w:rPr>
          <w:rFonts w:ascii="Times New Roman" w:hAnsi="Times New Roman"/>
        </w:rPr>
        <w:t xml:space="preserve">research. For instance, a study of professional athletes or orchestra musicians investigating the presence and character of the five dimensions, described above, would prove fruitful. In both examples, the value of athletes or musicians’ skills is often temporal and easily influenced by a fickle audience and the predilections of the media and a coach, conductor, owner, or general manager. This year’s starting quarterback is next season’s free agent. In addition, the rapid pace and unpredictable direction of </w:t>
      </w:r>
      <w:r w:rsidR="003A3480" w:rsidRPr="00532E9E">
        <w:rPr>
          <w:rFonts w:ascii="Times New Roman" w:hAnsi="Times New Roman"/>
        </w:rPr>
        <w:t xml:space="preserve">healthcare and </w:t>
      </w:r>
      <w:r w:rsidRPr="00532E9E">
        <w:rPr>
          <w:rFonts w:ascii="Times New Roman" w:hAnsi="Times New Roman"/>
        </w:rPr>
        <w:t xml:space="preserve">high-tech industry developments presents unique workplace challenges in which today’s renaissance is tomorrow’s obsolescence. Through these examples it becomes clear how influential the context is as a source of expert’s vulnerability; an area worth further examination. In addition, future studies might find that new technologies increasingly require that employees narrow their skill sets, restricting the transferability of their expertise to other industries and limiting career options. </w:t>
      </w:r>
    </w:p>
    <w:p w:rsidR="00D375AA" w:rsidRPr="00532E9E" w:rsidRDefault="00D375AA">
      <w:pPr>
        <w:spacing w:after="200" w:line="276" w:lineRule="auto"/>
        <w:rPr>
          <w:rFonts w:ascii="Times New Roman" w:hAnsi="Times New Roman"/>
        </w:rPr>
      </w:pPr>
      <w:r w:rsidRPr="00532E9E">
        <w:rPr>
          <w:rFonts w:ascii="Times New Roman" w:hAnsi="Times New Roman"/>
        </w:rPr>
        <w:br w:type="page"/>
      </w:r>
    </w:p>
    <w:p w:rsidR="005B7E79" w:rsidRPr="00532E9E" w:rsidRDefault="000926C7">
      <w:pPr>
        <w:pStyle w:val="Heading1"/>
        <w:spacing w:line="480" w:lineRule="auto"/>
        <w:rPr>
          <w:rFonts w:ascii="Times New Roman" w:hAnsi="Times New Roman" w:cs="Times New Roman"/>
          <w:szCs w:val="24"/>
        </w:rPr>
      </w:pPr>
      <w:r w:rsidRPr="00532E9E">
        <w:rPr>
          <w:rFonts w:ascii="Times New Roman" w:hAnsi="Times New Roman" w:cs="Times New Roman"/>
          <w:szCs w:val="24"/>
        </w:rPr>
        <w:t>R</w:t>
      </w:r>
      <w:r w:rsidR="007E22E6" w:rsidRPr="00532E9E">
        <w:rPr>
          <w:rFonts w:ascii="Times New Roman" w:hAnsi="Times New Roman" w:cs="Times New Roman"/>
          <w:szCs w:val="24"/>
        </w:rPr>
        <w:t>EFERENCES</w:t>
      </w:r>
    </w:p>
    <w:p w:rsidR="00E21C04" w:rsidRPr="00E21C04" w:rsidRDefault="005B7E79" w:rsidP="00E21C04">
      <w:pPr>
        <w:pStyle w:val="EndNoteBibliography"/>
        <w:ind w:left="720" w:hanging="720"/>
      </w:pPr>
      <w:r w:rsidRPr="00BE7F1F">
        <w:rPr>
          <w:rFonts w:ascii="Times New Roman" w:hAnsi="Times New Roman" w:cs="Times New Roman"/>
        </w:rPr>
        <w:fldChar w:fldCharType="begin"/>
      </w:r>
      <w:r w:rsidRPr="00532E9E">
        <w:rPr>
          <w:rFonts w:ascii="Times New Roman" w:hAnsi="Times New Roman" w:cs="Times New Roman"/>
        </w:rPr>
        <w:instrText xml:space="preserve"> ADDIN EN.REFLIST </w:instrText>
      </w:r>
      <w:r w:rsidRPr="00BE7F1F">
        <w:rPr>
          <w:rFonts w:ascii="Times New Roman" w:hAnsi="Times New Roman" w:cs="Times New Roman"/>
        </w:rPr>
        <w:fldChar w:fldCharType="separate"/>
      </w:r>
      <w:bookmarkStart w:id="1" w:name="_ENREF_1"/>
      <w:r w:rsidR="00E21C04" w:rsidRPr="00E21C04">
        <w:t xml:space="preserve">Adams TL (2015) Sociology of professions: International divergences and research directions. </w:t>
      </w:r>
      <w:r w:rsidR="00E21C04" w:rsidRPr="00E21C04">
        <w:rPr>
          <w:i/>
        </w:rPr>
        <w:t>Work, Employment and Society</w:t>
      </w:r>
      <w:r w:rsidR="00E21C04" w:rsidRPr="00E21C04">
        <w:t xml:space="preserve"> 29(1): 154-165.</w:t>
      </w:r>
      <w:bookmarkEnd w:id="1"/>
    </w:p>
    <w:p w:rsidR="00E21C04" w:rsidRPr="00E21C04" w:rsidRDefault="00E21C04" w:rsidP="00E21C04">
      <w:pPr>
        <w:pStyle w:val="EndNoteBibliography"/>
        <w:ind w:left="720" w:hanging="720"/>
      </w:pPr>
      <w:bookmarkStart w:id="2" w:name="_ENREF_2"/>
      <w:r w:rsidRPr="00E21C04">
        <w:t xml:space="preserve">Albrecht S (2004) “We are on Strike!” The development of labor militancy in the airline industry. </w:t>
      </w:r>
      <w:r w:rsidRPr="00E21C04">
        <w:rPr>
          <w:i/>
        </w:rPr>
        <w:t>Labor History</w:t>
      </w:r>
      <w:r w:rsidRPr="00E21C04">
        <w:t xml:space="preserve"> 45(1): 101-117.</w:t>
      </w:r>
      <w:bookmarkEnd w:id="2"/>
    </w:p>
    <w:p w:rsidR="00E21C04" w:rsidRPr="00E21C04" w:rsidRDefault="00E21C04" w:rsidP="00E21C04">
      <w:pPr>
        <w:pStyle w:val="EndNoteBibliography"/>
        <w:ind w:left="720" w:hanging="720"/>
      </w:pPr>
      <w:bookmarkStart w:id="3" w:name="_ENREF_3"/>
      <w:r w:rsidRPr="00E21C04">
        <w:t xml:space="preserve">Aldridge M and Evetts J (2003) Rethinking the Concept of Professionalism: The Case of Journalism. </w:t>
      </w:r>
      <w:r w:rsidRPr="00E21C04">
        <w:rPr>
          <w:i/>
        </w:rPr>
        <w:t>British Journal of Sociology</w:t>
      </w:r>
      <w:r w:rsidRPr="00E21C04">
        <w:t xml:space="preserve"> 54(4): 547-564.</w:t>
      </w:r>
      <w:bookmarkEnd w:id="3"/>
    </w:p>
    <w:p w:rsidR="00E21C04" w:rsidRPr="00E21C04" w:rsidRDefault="00E21C04" w:rsidP="00E21C04">
      <w:pPr>
        <w:pStyle w:val="EndNoteBibliography"/>
        <w:ind w:left="720" w:hanging="720"/>
      </w:pPr>
      <w:bookmarkStart w:id="4" w:name="_ENREF_4"/>
      <w:r w:rsidRPr="00E21C04">
        <w:t xml:space="preserve">ALPA. (2009) Producing a Professional Airline Pilot. </w:t>
      </w:r>
      <w:r w:rsidRPr="00E21C04">
        <w:rPr>
          <w:i/>
        </w:rPr>
        <w:t>Air Line Pilots Association White Paper.</w:t>
      </w:r>
      <w:r w:rsidRPr="00E21C04">
        <w:t xml:space="preserve"> Washington DC: Air Line Pilots Association.</w:t>
      </w:r>
      <w:bookmarkEnd w:id="4"/>
    </w:p>
    <w:p w:rsidR="00E21C04" w:rsidRPr="00E21C04" w:rsidRDefault="00E21C04" w:rsidP="00E21C04">
      <w:pPr>
        <w:pStyle w:val="EndNoteBibliography"/>
        <w:ind w:left="720" w:hanging="720"/>
      </w:pPr>
      <w:bookmarkStart w:id="5" w:name="_ENREF_5"/>
      <w:r w:rsidRPr="00E21C04">
        <w:t xml:space="preserve">Alvesson M (2010) Self-doubters, strugglers, storytellers, surfers and others: Images of self-identities in organization studies. </w:t>
      </w:r>
      <w:r w:rsidRPr="00E21C04">
        <w:rPr>
          <w:i/>
        </w:rPr>
        <w:t>Human Relations</w:t>
      </w:r>
      <w:r w:rsidRPr="00E21C04">
        <w:t xml:space="preserve"> 63(2): 193-217.</w:t>
      </w:r>
      <w:bookmarkEnd w:id="5"/>
    </w:p>
    <w:p w:rsidR="00E21C04" w:rsidRPr="00E21C04" w:rsidRDefault="00E21C04" w:rsidP="00E21C04">
      <w:pPr>
        <w:pStyle w:val="EndNoteBibliography"/>
        <w:ind w:left="720" w:hanging="720"/>
      </w:pPr>
      <w:bookmarkStart w:id="6" w:name="_ENREF_6"/>
      <w:r w:rsidRPr="00E21C04">
        <w:t xml:space="preserve">Alvesson M and Karreman D (2013) The closing of critique, pluralism and reflexivity: a response to hardy and grant and some wider reflections. </w:t>
      </w:r>
      <w:r w:rsidRPr="00E21C04">
        <w:rPr>
          <w:i/>
        </w:rPr>
        <w:t>Human Relations</w:t>
      </w:r>
      <w:r w:rsidRPr="00E21C04">
        <w:t xml:space="preserve"> 66(10): 1353-1371.</w:t>
      </w:r>
      <w:bookmarkEnd w:id="6"/>
    </w:p>
    <w:p w:rsidR="00E21C04" w:rsidRPr="00E21C04" w:rsidRDefault="00E21C04" w:rsidP="00E21C04">
      <w:pPr>
        <w:pStyle w:val="EndNoteBibliography"/>
        <w:ind w:left="720" w:hanging="720"/>
      </w:pPr>
      <w:bookmarkStart w:id="7" w:name="_ENREF_7"/>
      <w:r w:rsidRPr="00E21C04">
        <w:t xml:space="preserve">Alvesson M and Skoldberg K (2009) </w:t>
      </w:r>
      <w:r w:rsidRPr="00E21C04">
        <w:rPr>
          <w:i/>
        </w:rPr>
        <w:t xml:space="preserve">Refexive Methodology: New vistas for qualitative research, </w:t>
      </w:r>
      <w:r w:rsidRPr="00E21C04">
        <w:t>London: Sage.</w:t>
      </w:r>
      <w:bookmarkEnd w:id="7"/>
    </w:p>
    <w:p w:rsidR="00E21C04" w:rsidRPr="00E21C04" w:rsidRDefault="00E21C04" w:rsidP="00E21C04">
      <w:pPr>
        <w:pStyle w:val="EndNoteBibliography"/>
        <w:ind w:left="720" w:hanging="720"/>
      </w:pPr>
      <w:bookmarkStart w:id="8" w:name="_ENREF_8"/>
      <w:r w:rsidRPr="00E21C04">
        <w:t xml:space="preserve">Alvesson M and Sveningsson S (2003) Managers doing leadership: The extra-ordinarization of the mundane. </w:t>
      </w:r>
      <w:r w:rsidRPr="00E21C04">
        <w:rPr>
          <w:i/>
        </w:rPr>
        <w:t>Human Relations</w:t>
      </w:r>
      <w:r w:rsidRPr="00E21C04">
        <w:t xml:space="preserve"> 56(12): 1435-1459.</w:t>
      </w:r>
      <w:bookmarkEnd w:id="8"/>
    </w:p>
    <w:p w:rsidR="00E21C04" w:rsidRPr="00E21C04" w:rsidRDefault="00E21C04" w:rsidP="00E21C04">
      <w:pPr>
        <w:pStyle w:val="EndNoteBibliography"/>
        <w:ind w:left="720" w:hanging="720"/>
      </w:pPr>
      <w:bookmarkStart w:id="9" w:name="_ENREF_9"/>
      <w:r w:rsidRPr="00E21C04">
        <w:t xml:space="preserve">Armstrong P (1983) Class Relationships at the Point of Production: A Case Study. </w:t>
      </w:r>
      <w:r w:rsidRPr="00E21C04">
        <w:rPr>
          <w:i/>
        </w:rPr>
        <w:t>Sociology</w:t>
      </w:r>
      <w:r w:rsidRPr="00E21C04">
        <w:t xml:space="preserve"> 17(3): 339-358.</w:t>
      </w:r>
      <w:bookmarkEnd w:id="9"/>
    </w:p>
    <w:p w:rsidR="00E21C04" w:rsidRPr="00E21C04" w:rsidRDefault="00E21C04" w:rsidP="00E21C04">
      <w:pPr>
        <w:pStyle w:val="EndNoteBibliography"/>
        <w:ind w:left="720" w:hanging="720"/>
      </w:pPr>
      <w:bookmarkStart w:id="10" w:name="_ENREF_10"/>
      <w:r w:rsidRPr="00E21C04">
        <w:t xml:space="preserve">Ashcraft KL (2005) Resistence through Consent? Occupational Identity, Organizational Form, and the Maintenance of masculinity among Commercial Airline Pilots. </w:t>
      </w:r>
      <w:r w:rsidRPr="00E21C04">
        <w:rPr>
          <w:i/>
        </w:rPr>
        <w:t>Management Communication Quarterly</w:t>
      </w:r>
      <w:r w:rsidRPr="00E21C04">
        <w:t xml:space="preserve"> 19(1): 67-90.</w:t>
      </w:r>
      <w:bookmarkEnd w:id="10"/>
    </w:p>
    <w:p w:rsidR="00E21C04" w:rsidRPr="00E21C04" w:rsidRDefault="00E21C04" w:rsidP="00E21C04">
      <w:pPr>
        <w:pStyle w:val="EndNoteBibliography"/>
        <w:ind w:left="720" w:hanging="720"/>
      </w:pPr>
      <w:bookmarkStart w:id="11" w:name="_ENREF_11"/>
      <w:r w:rsidRPr="00E21C04">
        <w:t xml:space="preserve">Bhattacharya S and Tang L (2013) Fatigued for safety? Supply chain occupational health and safety initiatives in shipping. </w:t>
      </w:r>
      <w:r w:rsidRPr="00E21C04">
        <w:rPr>
          <w:i/>
        </w:rPr>
        <w:t>Economic and Industrial Democracy</w:t>
      </w:r>
      <w:r w:rsidRPr="00E21C04">
        <w:t xml:space="preserve"> 34(3): 383-399.</w:t>
      </w:r>
      <w:bookmarkEnd w:id="11"/>
    </w:p>
    <w:p w:rsidR="00E21C04" w:rsidRPr="00E21C04" w:rsidRDefault="00E21C04" w:rsidP="00E21C04">
      <w:pPr>
        <w:pStyle w:val="EndNoteBibliography"/>
        <w:ind w:left="720" w:hanging="720"/>
      </w:pPr>
      <w:bookmarkStart w:id="12" w:name="_ENREF_12"/>
      <w:r w:rsidRPr="00E21C04">
        <w:t xml:space="preserve">Blyton P, Lucio MM, McGurk J, et al. (2001) Globalization and trade union strategy: industrial restructuring and human resource management in the international civil aviation industry. </w:t>
      </w:r>
      <w:r w:rsidRPr="00E21C04">
        <w:rPr>
          <w:i/>
        </w:rPr>
        <w:t>International journal of human resource management</w:t>
      </w:r>
      <w:r w:rsidRPr="00E21C04">
        <w:t xml:space="preserve"> 12(3): 445-463.</w:t>
      </w:r>
      <w:bookmarkEnd w:id="12"/>
    </w:p>
    <w:p w:rsidR="00E21C04" w:rsidRPr="00E21C04" w:rsidRDefault="00E21C04" w:rsidP="00E21C04">
      <w:pPr>
        <w:pStyle w:val="EndNoteBibliography"/>
        <w:ind w:left="720" w:hanging="720"/>
      </w:pPr>
      <w:bookmarkStart w:id="13" w:name="_ENREF_13"/>
      <w:r w:rsidRPr="00E21C04">
        <w:t xml:space="preserve">Bolton SC and Boyd C (2003) Trolley dolly or skilled emotion manager? Moving on from Hochschild's managed heart. </w:t>
      </w:r>
      <w:r w:rsidRPr="00E21C04">
        <w:rPr>
          <w:i/>
        </w:rPr>
        <w:t>Work, Employment and Society</w:t>
      </w:r>
      <w:r w:rsidRPr="00E21C04">
        <w:t xml:space="preserve"> 17(2): 289-308.</w:t>
      </w:r>
      <w:bookmarkEnd w:id="13"/>
    </w:p>
    <w:p w:rsidR="00E21C04" w:rsidRPr="00E21C04" w:rsidRDefault="00E21C04" w:rsidP="00E21C04">
      <w:pPr>
        <w:pStyle w:val="EndNoteBibliography"/>
        <w:ind w:left="720" w:hanging="720"/>
      </w:pPr>
      <w:bookmarkStart w:id="14" w:name="_ENREF_14"/>
      <w:r w:rsidRPr="00E21C04">
        <w:t xml:space="preserve">Boxall P and Macky K (2014) High-involvement work processes, work intensification and employee well-being. </w:t>
      </w:r>
      <w:r w:rsidRPr="00E21C04">
        <w:rPr>
          <w:i/>
        </w:rPr>
        <w:t>Work, Employment and Society</w:t>
      </w:r>
      <w:r w:rsidRPr="00E21C04">
        <w:t xml:space="preserve"> 28(6): 963.</w:t>
      </w:r>
      <w:bookmarkEnd w:id="14"/>
    </w:p>
    <w:p w:rsidR="00E21C04" w:rsidRPr="00E21C04" w:rsidRDefault="00E21C04" w:rsidP="00E21C04">
      <w:pPr>
        <w:pStyle w:val="EndNoteBibliography"/>
        <w:ind w:left="720" w:hanging="720"/>
      </w:pPr>
      <w:bookmarkStart w:id="15" w:name="_ENREF_15"/>
      <w:r w:rsidRPr="00E21C04">
        <w:t xml:space="preserve">Braverman H (1974) </w:t>
      </w:r>
      <w:r w:rsidRPr="00E21C04">
        <w:rPr>
          <w:i/>
        </w:rPr>
        <w:t xml:space="preserve">Labor and monopoly capital: The degradation of work in the twentieth century, </w:t>
      </w:r>
      <w:r w:rsidRPr="00E21C04">
        <w:t>New York: Monthly Review Press.</w:t>
      </w:r>
      <w:bookmarkEnd w:id="15"/>
    </w:p>
    <w:p w:rsidR="00E21C04" w:rsidRPr="00E21C04" w:rsidRDefault="00E21C04" w:rsidP="00E21C04">
      <w:pPr>
        <w:pStyle w:val="EndNoteBibliography"/>
        <w:ind w:left="720" w:hanging="720"/>
      </w:pPr>
      <w:bookmarkStart w:id="16" w:name="_ENREF_16"/>
      <w:r w:rsidRPr="00E21C04">
        <w:t xml:space="preserve">Buchanan DA and Bryman A (2007) Contextualizing Methods Choice in Organizational Research. </w:t>
      </w:r>
      <w:r w:rsidRPr="00E21C04">
        <w:rPr>
          <w:i/>
        </w:rPr>
        <w:t>Organizational Research Methods</w:t>
      </w:r>
      <w:r w:rsidRPr="00E21C04">
        <w:t xml:space="preserve"> 10(3): 483-487,489-501.</w:t>
      </w:r>
      <w:bookmarkEnd w:id="16"/>
    </w:p>
    <w:p w:rsidR="00E21C04" w:rsidRPr="00E21C04" w:rsidRDefault="00E21C04" w:rsidP="00E21C04">
      <w:pPr>
        <w:pStyle w:val="EndNoteBibliography"/>
        <w:ind w:left="720" w:hanging="720"/>
      </w:pPr>
      <w:bookmarkStart w:id="17" w:name="_ENREF_17"/>
      <w:r w:rsidRPr="00E21C04">
        <w:t xml:space="preserve">Bureau of Transportation Statistics. (2011) </w:t>
      </w:r>
      <w:hyperlink r:id="rId7" w:history="1">
        <w:r w:rsidRPr="00E21C04">
          <w:rPr>
            <w:rStyle w:val="Hyperlink"/>
          </w:rPr>
          <w:t>www.bts.gov</w:t>
        </w:r>
      </w:hyperlink>
      <w:r w:rsidRPr="00E21C04">
        <w:t>.</w:t>
      </w:r>
      <w:bookmarkEnd w:id="17"/>
    </w:p>
    <w:p w:rsidR="00E21C04" w:rsidRPr="00E21C04" w:rsidRDefault="00E21C04" w:rsidP="00E21C04">
      <w:pPr>
        <w:pStyle w:val="EndNoteBibliography"/>
        <w:ind w:left="720" w:hanging="720"/>
      </w:pPr>
      <w:bookmarkStart w:id="18" w:name="_ENREF_18"/>
      <w:r w:rsidRPr="00E21C04">
        <w:t xml:space="preserve">Chesley N (2014) Information and communication technology use, work intensification and employee strain and distress. </w:t>
      </w:r>
      <w:r w:rsidRPr="00E21C04">
        <w:rPr>
          <w:i/>
        </w:rPr>
        <w:t>Work, Employment and Society</w:t>
      </w:r>
      <w:r w:rsidRPr="00E21C04">
        <w:t xml:space="preserve"> 28(4): 589.</w:t>
      </w:r>
      <w:bookmarkEnd w:id="18"/>
    </w:p>
    <w:p w:rsidR="00E21C04" w:rsidRPr="00E21C04" w:rsidRDefault="00E21C04" w:rsidP="00E21C04">
      <w:pPr>
        <w:pStyle w:val="EndNoteBibliography"/>
        <w:ind w:left="720" w:hanging="720"/>
      </w:pPr>
      <w:bookmarkStart w:id="19" w:name="_ENREF_19"/>
      <w:r w:rsidRPr="00E21C04">
        <w:t xml:space="preserve">Cohen I (1990) Political climate and two airline strikes: Century Air in 1932 and Continental Airlines in 1983-85. </w:t>
      </w:r>
      <w:r w:rsidRPr="00E21C04">
        <w:rPr>
          <w:i/>
        </w:rPr>
        <w:t>Industrial &amp; Labor Relations Review</w:t>
      </w:r>
      <w:r w:rsidRPr="00E21C04">
        <w:t xml:space="preserve"> 43(2): 308-323.</w:t>
      </w:r>
      <w:bookmarkEnd w:id="19"/>
    </w:p>
    <w:p w:rsidR="00E21C04" w:rsidRPr="00E21C04" w:rsidRDefault="00E21C04" w:rsidP="00E21C04">
      <w:pPr>
        <w:pStyle w:val="EndNoteBibliography"/>
        <w:ind w:left="720" w:hanging="720"/>
      </w:pPr>
      <w:bookmarkStart w:id="20" w:name="_ENREF_20"/>
      <w:r w:rsidRPr="00E21C04">
        <w:t xml:space="preserve">Collinson JA (2006) Just 'Non-Academics'?: Research Administrators and Contested Occupational Identity. </w:t>
      </w:r>
      <w:r w:rsidRPr="00E21C04">
        <w:rPr>
          <w:i/>
        </w:rPr>
        <w:t>Work, Employment and Society</w:t>
      </w:r>
      <w:r w:rsidRPr="00E21C04">
        <w:t xml:space="preserve"> 20(2): 267-288.</w:t>
      </w:r>
      <w:bookmarkEnd w:id="20"/>
    </w:p>
    <w:p w:rsidR="00E21C04" w:rsidRPr="00E21C04" w:rsidRDefault="00E21C04" w:rsidP="00E21C04">
      <w:pPr>
        <w:pStyle w:val="EndNoteBibliography"/>
        <w:ind w:left="720" w:hanging="720"/>
      </w:pPr>
      <w:bookmarkStart w:id="21" w:name="_ENREF_21"/>
      <w:r w:rsidRPr="00E21C04">
        <w:t xml:space="preserve">Crompton R and Jones G (1984) </w:t>
      </w:r>
      <w:r w:rsidRPr="00E21C04">
        <w:rPr>
          <w:i/>
        </w:rPr>
        <w:t xml:space="preserve">White-Collar Proletariat: Deskilling and Gender in Clerical Work, </w:t>
      </w:r>
      <w:r w:rsidRPr="00E21C04">
        <w:t>Philadelphia, PA: Temple University Press.</w:t>
      </w:r>
      <w:bookmarkEnd w:id="21"/>
    </w:p>
    <w:p w:rsidR="00E21C04" w:rsidRPr="00E21C04" w:rsidRDefault="00E21C04" w:rsidP="00E21C04">
      <w:pPr>
        <w:pStyle w:val="EndNoteBibliography"/>
        <w:ind w:left="720" w:hanging="720"/>
      </w:pPr>
      <w:bookmarkStart w:id="22" w:name="_ENREF_22"/>
      <w:r w:rsidRPr="00E21C04">
        <w:t xml:space="preserve">Cunliffe AL (2003) Reflexive Inquiry in Organizational Research: Questions and Possibilities. </w:t>
      </w:r>
      <w:r w:rsidRPr="00E21C04">
        <w:rPr>
          <w:i/>
        </w:rPr>
        <w:t>Human Relations</w:t>
      </w:r>
      <w:r w:rsidRPr="00E21C04">
        <w:t xml:space="preserve"> 56(8): 983-1003.</w:t>
      </w:r>
      <w:bookmarkEnd w:id="22"/>
    </w:p>
    <w:p w:rsidR="00E21C04" w:rsidRPr="00E21C04" w:rsidRDefault="00E21C04" w:rsidP="00E21C04">
      <w:pPr>
        <w:pStyle w:val="EndNoteBibliography"/>
        <w:ind w:left="720" w:hanging="720"/>
      </w:pPr>
      <w:bookmarkStart w:id="23" w:name="_ENREF_23"/>
      <w:r w:rsidRPr="00E21C04">
        <w:t xml:space="preserve">Curley C and Royle T (2013) The degradation of work and the end of the skilled emotion worker at Aer Lingus: is it all trolley dollies now? </w:t>
      </w:r>
      <w:r w:rsidRPr="00E21C04">
        <w:rPr>
          <w:i/>
        </w:rPr>
        <w:t>Work, Employment &amp; Society</w:t>
      </w:r>
      <w:r w:rsidRPr="00E21C04">
        <w:t xml:space="preserve"> 27(1): 105.</w:t>
      </w:r>
      <w:bookmarkEnd w:id="23"/>
    </w:p>
    <w:p w:rsidR="00E21C04" w:rsidRPr="00E21C04" w:rsidRDefault="00E21C04" w:rsidP="00E21C04">
      <w:pPr>
        <w:pStyle w:val="EndNoteBibliography"/>
        <w:ind w:left="720" w:hanging="720"/>
      </w:pPr>
      <w:bookmarkStart w:id="24" w:name="_ENREF_24"/>
      <w:r w:rsidRPr="00E21C04">
        <w:t xml:space="preserve">Denzin NK, Lincoln YS and Giardina MD (2006) Disciplining Qualitative Research. </w:t>
      </w:r>
      <w:r w:rsidRPr="00E21C04">
        <w:rPr>
          <w:i/>
        </w:rPr>
        <w:t>International Journal of Qualitative Studies in Education (QSE)</w:t>
      </w:r>
      <w:r w:rsidRPr="00E21C04">
        <w:t xml:space="preserve"> 19(6): 769-782.</w:t>
      </w:r>
      <w:bookmarkEnd w:id="24"/>
    </w:p>
    <w:p w:rsidR="00E21C04" w:rsidRPr="00E21C04" w:rsidRDefault="00E21C04" w:rsidP="00E21C04">
      <w:pPr>
        <w:pStyle w:val="EndNoteBibliography"/>
        <w:ind w:left="720" w:hanging="720"/>
      </w:pPr>
      <w:bookmarkStart w:id="25" w:name="_ENREF_25"/>
      <w:r w:rsidRPr="00E21C04">
        <w:t xml:space="preserve">Devine F, Britton J, Mellor R, et al. (2000) Professional Work and Professional Careers in Manchester's Business and Financial Sector. </w:t>
      </w:r>
      <w:r w:rsidRPr="00E21C04">
        <w:rPr>
          <w:i/>
        </w:rPr>
        <w:t>Work, Employment and Society</w:t>
      </w:r>
      <w:r w:rsidRPr="00E21C04">
        <w:t xml:space="preserve"> 14(3): 521-540.</w:t>
      </w:r>
      <w:bookmarkEnd w:id="25"/>
    </w:p>
    <w:p w:rsidR="00E21C04" w:rsidRPr="00E21C04" w:rsidRDefault="00E21C04" w:rsidP="00E21C04">
      <w:pPr>
        <w:pStyle w:val="EndNoteBibliography"/>
        <w:ind w:left="720" w:hanging="720"/>
      </w:pPr>
      <w:bookmarkStart w:id="26" w:name="_ENREF_26"/>
      <w:r w:rsidRPr="00E21C04">
        <w:t xml:space="preserve">Drew C. (July 1 2015) Airlines under justice dept. investigation over possible collusion. </w:t>
      </w:r>
      <w:r w:rsidRPr="00E21C04">
        <w:rPr>
          <w:i/>
        </w:rPr>
        <w:t>New York Times.</w:t>
      </w:r>
      <w:r w:rsidRPr="00E21C04">
        <w:t xml:space="preserve"> New York.</w:t>
      </w:r>
      <w:bookmarkEnd w:id="26"/>
    </w:p>
    <w:p w:rsidR="00E21C04" w:rsidRPr="00E21C04" w:rsidRDefault="00E21C04" w:rsidP="00E21C04">
      <w:pPr>
        <w:pStyle w:val="EndNoteBibliography"/>
        <w:ind w:left="720" w:hanging="720"/>
      </w:pPr>
      <w:bookmarkStart w:id="27" w:name="_ENREF_27"/>
      <w:r w:rsidRPr="00E21C04">
        <w:t xml:space="preserve">du Gay P (1994) Making Up Managers: Bureaucracy, Enterprise and the Liberal Art of Separation. </w:t>
      </w:r>
      <w:r w:rsidRPr="00E21C04">
        <w:rPr>
          <w:i/>
        </w:rPr>
        <w:t>The British journal of sociology</w:t>
      </w:r>
      <w:r w:rsidRPr="00E21C04">
        <w:t xml:space="preserve"> 45(4): 655-674.</w:t>
      </w:r>
      <w:bookmarkEnd w:id="27"/>
    </w:p>
    <w:p w:rsidR="00E21C04" w:rsidRPr="00E21C04" w:rsidRDefault="00E21C04" w:rsidP="00E21C04">
      <w:pPr>
        <w:pStyle w:val="EndNoteBibliography"/>
        <w:ind w:left="720" w:hanging="720"/>
      </w:pPr>
      <w:bookmarkStart w:id="28" w:name="_ENREF_28"/>
      <w:r w:rsidRPr="00E21C04">
        <w:t xml:space="preserve">du Gay P (1996) </w:t>
      </w:r>
      <w:r w:rsidRPr="00E21C04">
        <w:rPr>
          <w:i/>
        </w:rPr>
        <w:t xml:space="preserve">Consumption and Identity at Work, </w:t>
      </w:r>
      <w:r w:rsidRPr="00E21C04">
        <w:t>London: Sage.</w:t>
      </w:r>
      <w:bookmarkEnd w:id="28"/>
    </w:p>
    <w:p w:rsidR="00E21C04" w:rsidRPr="00E21C04" w:rsidRDefault="00E21C04" w:rsidP="00E21C04">
      <w:pPr>
        <w:pStyle w:val="EndNoteBibliography"/>
        <w:ind w:left="720" w:hanging="720"/>
      </w:pPr>
      <w:bookmarkStart w:id="29" w:name="_ENREF_29"/>
      <w:r w:rsidRPr="00E21C04">
        <w:t xml:space="preserve">Fraher AL (2012) When Profit-Seeking Trumps Safety: The Risks and Opportunities of Liminality in Commercial Aviation in Post-9/11 America. In: Long S and Sievers B (eds) </w:t>
      </w:r>
      <w:r w:rsidRPr="00E21C04">
        <w:rPr>
          <w:i/>
        </w:rPr>
        <w:t>Towards a Socioanalysis of Money, Finance and Capitalism: Beneath the Surface of the Financial Industry.</w:t>
      </w:r>
      <w:r w:rsidRPr="00E21C04">
        <w:t xml:space="preserve"> New York: Routledge.</w:t>
      </w:r>
      <w:bookmarkEnd w:id="29"/>
    </w:p>
    <w:p w:rsidR="00E21C04" w:rsidRPr="00E21C04" w:rsidRDefault="00E21C04" w:rsidP="00E21C04">
      <w:pPr>
        <w:pStyle w:val="EndNoteBibliography"/>
        <w:ind w:left="720" w:hanging="720"/>
      </w:pPr>
      <w:bookmarkStart w:id="30" w:name="_ENREF_30"/>
      <w:r w:rsidRPr="00E21C04">
        <w:t xml:space="preserve">Fraher AL (2014) </w:t>
      </w:r>
      <w:r w:rsidRPr="00E21C04">
        <w:rPr>
          <w:i/>
        </w:rPr>
        <w:t xml:space="preserve">The Next Crash: How Short-Term Profit Seeking Trumps Airline Safety, </w:t>
      </w:r>
      <w:r w:rsidRPr="00E21C04">
        <w:t>New York: Cornell University Press.</w:t>
      </w:r>
      <w:bookmarkEnd w:id="30"/>
    </w:p>
    <w:p w:rsidR="00E21C04" w:rsidRPr="00E21C04" w:rsidRDefault="00E21C04" w:rsidP="00E21C04">
      <w:pPr>
        <w:pStyle w:val="EndNoteBibliography"/>
        <w:ind w:left="720" w:hanging="720"/>
      </w:pPr>
      <w:bookmarkStart w:id="31" w:name="_ENREF_31"/>
      <w:r w:rsidRPr="00E21C04">
        <w:t xml:space="preserve">Fraher AL and Gabriel Y (2014) Dreaming of Flying When Grounded: Occupational Identity and Occupational Fantasies of Furloughed Airline Pilots. </w:t>
      </w:r>
      <w:r w:rsidRPr="00E21C04">
        <w:rPr>
          <w:i/>
        </w:rPr>
        <w:t>Journal of Management Studies</w:t>
      </w:r>
      <w:r w:rsidRPr="00E21C04">
        <w:t xml:space="preserve"> 51(6): 926-951.</w:t>
      </w:r>
      <w:bookmarkEnd w:id="31"/>
    </w:p>
    <w:p w:rsidR="00E21C04" w:rsidRPr="00E21C04" w:rsidRDefault="00E21C04" w:rsidP="00E21C04">
      <w:pPr>
        <w:pStyle w:val="EndNoteBibliography"/>
        <w:ind w:left="720" w:hanging="720"/>
      </w:pPr>
      <w:bookmarkStart w:id="32" w:name="_ENREF_32"/>
      <w:r w:rsidRPr="00E21C04">
        <w:t xml:space="preserve">Gioia DA, Corley KG and Hamilton AL (2013) Seeking qualitative rigor in inductive research: notes on the Gioia methodology. </w:t>
      </w:r>
      <w:r w:rsidRPr="00E21C04">
        <w:rPr>
          <w:i/>
        </w:rPr>
        <w:t>Organizational Research Methods</w:t>
      </w:r>
      <w:r w:rsidRPr="00E21C04">
        <w:t xml:space="preserve"> 16(1): 15-31.</w:t>
      </w:r>
      <w:bookmarkEnd w:id="32"/>
    </w:p>
    <w:p w:rsidR="00E21C04" w:rsidRPr="00E21C04" w:rsidRDefault="00E21C04" w:rsidP="00E21C04">
      <w:pPr>
        <w:pStyle w:val="EndNoteBibliography"/>
        <w:ind w:left="720" w:hanging="720"/>
      </w:pPr>
      <w:bookmarkStart w:id="33" w:name="_ENREF_33"/>
      <w:r w:rsidRPr="00E21C04">
        <w:t xml:space="preserve">Gittell J (2008) Relationships and Resilience. </w:t>
      </w:r>
      <w:r w:rsidRPr="00E21C04">
        <w:rPr>
          <w:i/>
        </w:rPr>
        <w:t>The Journal of Applied Behavioral Science</w:t>
      </w:r>
      <w:r w:rsidRPr="00E21C04">
        <w:t xml:space="preserve"> 44(1): 25.</w:t>
      </w:r>
      <w:bookmarkEnd w:id="33"/>
    </w:p>
    <w:p w:rsidR="00E21C04" w:rsidRPr="00E21C04" w:rsidRDefault="00E21C04" w:rsidP="00E21C04">
      <w:pPr>
        <w:pStyle w:val="EndNoteBibliography"/>
        <w:ind w:left="720" w:hanging="720"/>
      </w:pPr>
      <w:bookmarkStart w:id="34" w:name="_ENREF_34"/>
      <w:r w:rsidRPr="00E21C04">
        <w:t xml:space="preserve">Gittell J and Bamber GJ (2010) High- and low-road strategies for competing on costs and their implications for employment relations: International studies in the airline industry. </w:t>
      </w:r>
      <w:r w:rsidRPr="00E21C04">
        <w:rPr>
          <w:i/>
        </w:rPr>
        <w:t>The International Journal of Human Resource Management</w:t>
      </w:r>
      <w:r w:rsidRPr="00E21C04">
        <w:t xml:space="preserve"> 21(2): 165-179.</w:t>
      </w:r>
      <w:bookmarkEnd w:id="34"/>
    </w:p>
    <w:p w:rsidR="00E21C04" w:rsidRPr="00E21C04" w:rsidRDefault="00E21C04" w:rsidP="00E21C04">
      <w:pPr>
        <w:pStyle w:val="EndNoteBibliography"/>
        <w:ind w:left="720" w:hanging="720"/>
      </w:pPr>
      <w:bookmarkStart w:id="35" w:name="_ENREF_35"/>
      <w:r w:rsidRPr="00E21C04">
        <w:t xml:space="preserve">Gittell J, Cameron K, Lim S, et al. (2006) Relationships, Layoffs, and Organizational Resilience: Airline Industry Responses to September 11. </w:t>
      </w:r>
      <w:r w:rsidRPr="00E21C04">
        <w:rPr>
          <w:i/>
        </w:rPr>
        <w:t>The Journal of Applied Behavioral Science</w:t>
      </w:r>
      <w:r w:rsidRPr="00E21C04">
        <w:t xml:space="preserve"> 42(3): 300-328.</w:t>
      </w:r>
      <w:bookmarkEnd w:id="35"/>
    </w:p>
    <w:p w:rsidR="00E21C04" w:rsidRPr="00E21C04" w:rsidRDefault="00E21C04" w:rsidP="00E21C04">
      <w:pPr>
        <w:pStyle w:val="EndNoteBibliography"/>
        <w:ind w:left="720" w:hanging="720"/>
      </w:pPr>
      <w:bookmarkStart w:id="36" w:name="_ENREF_36"/>
      <w:r w:rsidRPr="00E21C04">
        <w:t xml:space="preserve">Gittell J, von Nordenflycht A and Kochan TA (2004) Mutual Gains or Zero Sum? Labor Relations and Firm Performance in the Airline Industry. </w:t>
      </w:r>
      <w:r w:rsidRPr="00E21C04">
        <w:rPr>
          <w:i/>
        </w:rPr>
        <w:t>Industrial &amp; Labor Relations Review</w:t>
      </w:r>
      <w:r w:rsidRPr="00E21C04">
        <w:t xml:space="preserve"> 57(2): 163-180.</w:t>
      </w:r>
      <w:bookmarkEnd w:id="36"/>
    </w:p>
    <w:p w:rsidR="00E21C04" w:rsidRPr="00E21C04" w:rsidRDefault="00E21C04" w:rsidP="00E21C04">
      <w:pPr>
        <w:pStyle w:val="EndNoteBibliography"/>
        <w:ind w:left="720" w:hanging="720"/>
      </w:pPr>
      <w:bookmarkStart w:id="37" w:name="_ENREF_37"/>
      <w:r w:rsidRPr="00E21C04">
        <w:t xml:space="preserve">Gorman EH and Sandefur RL (2011) "Golden Age," quiescence, and revival: How the sociology of professions became the study of knowledge-based work. </w:t>
      </w:r>
      <w:r w:rsidRPr="00E21C04">
        <w:rPr>
          <w:i/>
        </w:rPr>
        <w:t>Work and Occupations</w:t>
      </w:r>
      <w:r w:rsidRPr="00E21C04">
        <w:t xml:space="preserve"> 38(3): 275-302.</w:t>
      </w:r>
      <w:bookmarkEnd w:id="37"/>
    </w:p>
    <w:p w:rsidR="00E21C04" w:rsidRPr="00E21C04" w:rsidRDefault="00E21C04" w:rsidP="00E21C04">
      <w:pPr>
        <w:pStyle w:val="EndNoteBibliography"/>
        <w:ind w:left="720" w:hanging="720"/>
      </w:pPr>
      <w:bookmarkStart w:id="38" w:name="_ENREF_38"/>
      <w:r w:rsidRPr="00E21C04">
        <w:t xml:space="preserve">Green F (2004) Work intensification, discretion, and the decline in well-being at work. </w:t>
      </w:r>
      <w:r w:rsidRPr="00E21C04">
        <w:rPr>
          <w:i/>
        </w:rPr>
        <w:t>Eastern Economic Journal</w:t>
      </w:r>
      <w:r w:rsidRPr="00E21C04">
        <w:t xml:space="preserve"> 30(4): 615-625.</w:t>
      </w:r>
      <w:bookmarkEnd w:id="38"/>
    </w:p>
    <w:p w:rsidR="00E21C04" w:rsidRPr="00E21C04" w:rsidRDefault="00E21C04" w:rsidP="00E21C04">
      <w:pPr>
        <w:pStyle w:val="EndNoteBibliography"/>
        <w:ind w:left="720" w:hanging="720"/>
      </w:pPr>
      <w:bookmarkStart w:id="39" w:name="_ENREF_39"/>
      <w:r w:rsidRPr="00E21C04">
        <w:t xml:space="preserve">Harris LC (2002) The emotional labour of barristers: An exploration of emotional labour by status professionals. </w:t>
      </w:r>
      <w:r w:rsidRPr="00E21C04">
        <w:rPr>
          <w:i/>
        </w:rPr>
        <w:t>The Journal of Management Studies</w:t>
      </w:r>
      <w:r w:rsidRPr="00E21C04">
        <w:t xml:space="preserve"> 39(4): 553-584.</w:t>
      </w:r>
      <w:bookmarkEnd w:id="39"/>
    </w:p>
    <w:p w:rsidR="00E21C04" w:rsidRPr="00E21C04" w:rsidRDefault="00E21C04" w:rsidP="00E21C04">
      <w:pPr>
        <w:pStyle w:val="EndNoteBibliography"/>
        <w:ind w:left="720" w:hanging="720"/>
      </w:pPr>
      <w:bookmarkStart w:id="40" w:name="_ENREF_40"/>
      <w:r w:rsidRPr="00E21C04">
        <w:t xml:space="preserve">Hart SM and Warren AM (2015) Understanding nurses' work: Exploring the links between changing work, labour relations, workload, stress, retention and recruitment. </w:t>
      </w:r>
      <w:r w:rsidRPr="00E21C04">
        <w:rPr>
          <w:i/>
        </w:rPr>
        <w:t>Economic and Industrial Democracy</w:t>
      </w:r>
      <w:r w:rsidRPr="00E21C04">
        <w:t xml:space="preserve"> 36(2): 305.</w:t>
      </w:r>
      <w:bookmarkEnd w:id="40"/>
    </w:p>
    <w:p w:rsidR="00E21C04" w:rsidRPr="00E21C04" w:rsidRDefault="00E21C04" w:rsidP="00E21C04">
      <w:pPr>
        <w:pStyle w:val="EndNoteBibliography"/>
        <w:ind w:left="720" w:hanging="720"/>
      </w:pPr>
      <w:bookmarkStart w:id="41" w:name="_ENREF_41"/>
      <w:r w:rsidRPr="00E21C04">
        <w:t xml:space="preserve">Harvey G (2007) </w:t>
      </w:r>
      <w:r w:rsidRPr="00E21C04">
        <w:rPr>
          <w:i/>
        </w:rPr>
        <w:t xml:space="preserve">Management in the Airline Industry, </w:t>
      </w:r>
      <w:r w:rsidRPr="00E21C04">
        <w:t>London: Routledge.</w:t>
      </w:r>
      <w:bookmarkEnd w:id="41"/>
    </w:p>
    <w:p w:rsidR="00E21C04" w:rsidRPr="00E21C04" w:rsidRDefault="00E21C04" w:rsidP="00E21C04">
      <w:pPr>
        <w:pStyle w:val="EndNoteBibliography"/>
        <w:ind w:left="720" w:hanging="720"/>
      </w:pPr>
      <w:bookmarkStart w:id="42" w:name="_ENREF_42"/>
      <w:r w:rsidRPr="00E21C04">
        <w:t xml:space="preserve">Harvey G and Turnbull P (2006) Employment Relations, Management Style and Flight Crew Attitudes at Low Cost Airline Subsidiaries: The Cases of British Airways/Go and bmi/bmibaby. </w:t>
      </w:r>
      <w:r w:rsidRPr="00E21C04">
        <w:rPr>
          <w:i/>
        </w:rPr>
        <w:t>European Management Journal</w:t>
      </w:r>
      <w:r w:rsidRPr="00E21C04">
        <w:t xml:space="preserve"> 24(5): 330.</w:t>
      </w:r>
      <w:bookmarkEnd w:id="42"/>
    </w:p>
    <w:p w:rsidR="00E21C04" w:rsidRPr="00E21C04" w:rsidRDefault="00E21C04" w:rsidP="00E21C04">
      <w:pPr>
        <w:pStyle w:val="EndNoteBibliography"/>
        <w:ind w:left="720" w:hanging="720"/>
      </w:pPr>
      <w:bookmarkStart w:id="43" w:name="_ENREF_43"/>
      <w:r w:rsidRPr="00E21C04">
        <w:t xml:space="preserve">Harvey G and Turnbull P (2010) On the Go: walking the high road at a low cost airline. </w:t>
      </w:r>
      <w:r w:rsidRPr="00E21C04">
        <w:rPr>
          <w:i/>
        </w:rPr>
        <w:t>The International Journal of Human Resource Management</w:t>
      </w:r>
      <w:r w:rsidRPr="00E21C04">
        <w:t xml:space="preserve"> 21(2): 230.</w:t>
      </w:r>
      <w:bookmarkEnd w:id="43"/>
    </w:p>
    <w:p w:rsidR="00E21C04" w:rsidRPr="00E21C04" w:rsidRDefault="00E21C04" w:rsidP="00E21C04">
      <w:pPr>
        <w:pStyle w:val="EndNoteBibliography"/>
        <w:ind w:left="720" w:hanging="720"/>
      </w:pPr>
      <w:bookmarkStart w:id="44" w:name="_ENREF_44"/>
      <w:r w:rsidRPr="00E21C04">
        <w:t xml:space="preserve">Heppenheimer TA (1995) </w:t>
      </w:r>
      <w:r w:rsidRPr="00E21C04">
        <w:rPr>
          <w:i/>
        </w:rPr>
        <w:t xml:space="preserve">Turbulent Skies: The History of Commercial Aviation, </w:t>
      </w:r>
      <w:r w:rsidRPr="00E21C04">
        <w:t>New York: John Wiley &amp; Sons, Inc.</w:t>
      </w:r>
      <w:bookmarkEnd w:id="44"/>
    </w:p>
    <w:p w:rsidR="00E21C04" w:rsidRPr="00E21C04" w:rsidRDefault="00E21C04" w:rsidP="00E21C04">
      <w:pPr>
        <w:pStyle w:val="EndNoteBibliography"/>
        <w:ind w:left="720" w:hanging="720"/>
      </w:pPr>
      <w:bookmarkStart w:id="45" w:name="_ENREF_45"/>
      <w:r w:rsidRPr="00E21C04">
        <w:t xml:space="preserve">Hopkins GE (2000) </w:t>
      </w:r>
      <w:r w:rsidRPr="00E21C04">
        <w:rPr>
          <w:i/>
        </w:rPr>
        <w:t xml:space="preserve">Flying the Line Volume II: The Line Pilot in Crisis: ALPA Battles Airline Deregulation and Other Forces, </w:t>
      </w:r>
      <w:r w:rsidRPr="00E21C04">
        <w:t>Washington DC: The Air Line Pilots Association.</w:t>
      </w:r>
      <w:bookmarkEnd w:id="45"/>
    </w:p>
    <w:p w:rsidR="00E21C04" w:rsidRPr="00E21C04" w:rsidRDefault="00E21C04" w:rsidP="00E21C04">
      <w:pPr>
        <w:pStyle w:val="EndNoteBibliography"/>
        <w:ind w:left="720" w:hanging="720"/>
      </w:pPr>
      <w:bookmarkStart w:id="46" w:name="_ENREF_46"/>
      <w:r w:rsidRPr="00E21C04">
        <w:t xml:space="preserve">Klegon D (1978) The sociology of professions: An emerging perspective. </w:t>
      </w:r>
      <w:r w:rsidRPr="00E21C04">
        <w:rPr>
          <w:i/>
        </w:rPr>
        <w:t>Sociology of Work and Occupations</w:t>
      </w:r>
      <w:r w:rsidRPr="00E21C04">
        <w:t xml:space="preserve"> 5(3): 259-283.</w:t>
      </w:r>
      <w:bookmarkEnd w:id="46"/>
    </w:p>
    <w:p w:rsidR="00E21C04" w:rsidRPr="00E21C04" w:rsidRDefault="00E21C04" w:rsidP="00E21C04">
      <w:pPr>
        <w:pStyle w:val="EndNoteBibliography"/>
        <w:ind w:left="720" w:hanging="720"/>
      </w:pPr>
      <w:bookmarkStart w:id="47" w:name="_ENREF_47"/>
      <w:r w:rsidRPr="00E21C04">
        <w:t xml:space="preserve">Korczynski M (2007) Service work, social theory, and collectivism: a reply to Brook. </w:t>
      </w:r>
      <w:r w:rsidRPr="00E21C04">
        <w:rPr>
          <w:i/>
        </w:rPr>
        <w:t>Work, Employment and Society</w:t>
      </w:r>
      <w:r w:rsidRPr="00E21C04">
        <w:t xml:space="preserve"> 21(3): 577-588.</w:t>
      </w:r>
      <w:bookmarkEnd w:id="47"/>
    </w:p>
    <w:p w:rsidR="00E21C04" w:rsidRPr="00E21C04" w:rsidRDefault="00E21C04" w:rsidP="00E21C04">
      <w:pPr>
        <w:pStyle w:val="EndNoteBibliography"/>
        <w:ind w:left="720" w:hanging="720"/>
      </w:pPr>
      <w:bookmarkStart w:id="48" w:name="_ENREF_48"/>
      <w:r w:rsidRPr="00E21C04">
        <w:t xml:space="preserve">Leicht KT and Fennell ML (1997) The changing organizational context of professional work. </w:t>
      </w:r>
      <w:r w:rsidRPr="00E21C04">
        <w:rPr>
          <w:i/>
        </w:rPr>
        <w:t>Annual Review of Sociology</w:t>
      </w:r>
      <w:r w:rsidRPr="00E21C04">
        <w:t xml:space="preserve"> 23: 215-231.</w:t>
      </w:r>
      <w:bookmarkEnd w:id="48"/>
    </w:p>
    <w:p w:rsidR="00E21C04" w:rsidRPr="00E21C04" w:rsidRDefault="00E21C04" w:rsidP="00E21C04">
      <w:pPr>
        <w:pStyle w:val="EndNoteBibliography"/>
        <w:ind w:left="720" w:hanging="720"/>
      </w:pPr>
      <w:bookmarkStart w:id="49" w:name="_ENREF_49"/>
      <w:r w:rsidRPr="00E21C04">
        <w:t xml:space="preserve">McCann L, Granter E, Hyde P, et al. (2013) Still Blue-Collar after all these Years? An Ethnography of the Professionalization of Emergency Ambulance Work. </w:t>
      </w:r>
      <w:r w:rsidRPr="00E21C04">
        <w:rPr>
          <w:i/>
        </w:rPr>
        <w:t>Journal of Management Studies</w:t>
      </w:r>
      <w:r w:rsidRPr="00E21C04">
        <w:t xml:space="preserve"> 50(5): 750-776.</w:t>
      </w:r>
      <w:bookmarkEnd w:id="49"/>
    </w:p>
    <w:p w:rsidR="00E21C04" w:rsidRPr="00E21C04" w:rsidRDefault="00E21C04" w:rsidP="00E21C04">
      <w:pPr>
        <w:pStyle w:val="EndNoteBibliography"/>
        <w:ind w:left="720" w:hanging="720"/>
      </w:pPr>
      <w:bookmarkStart w:id="50" w:name="_ENREF_50"/>
      <w:r w:rsidRPr="00E21C04">
        <w:t xml:space="preserve">McCartin JA (2006) A historian’s perspective on the PATCO strike, its legacy, and lessons. </w:t>
      </w:r>
      <w:r w:rsidRPr="00E21C04">
        <w:rPr>
          <w:i/>
        </w:rPr>
        <w:t>Employee Responsibilities and Rights Journal</w:t>
      </w:r>
      <w:r w:rsidRPr="00E21C04">
        <w:t xml:space="preserve"> 18(3): 215-222.</w:t>
      </w:r>
      <w:bookmarkEnd w:id="50"/>
    </w:p>
    <w:p w:rsidR="00E21C04" w:rsidRPr="00E21C04" w:rsidRDefault="00E21C04" w:rsidP="00E21C04">
      <w:pPr>
        <w:pStyle w:val="EndNoteBibliography"/>
        <w:ind w:left="720" w:hanging="720"/>
      </w:pPr>
      <w:bookmarkStart w:id="51" w:name="_ENREF_51"/>
      <w:r w:rsidRPr="00E21C04">
        <w:t xml:space="preserve">McCartin JA (2011) </w:t>
      </w:r>
      <w:r w:rsidRPr="00E21C04">
        <w:rPr>
          <w:i/>
        </w:rPr>
        <w:t xml:space="preserve">Collision course: Ronald Reagan, the Air Traffic Controllers, and the strike that changed America, </w:t>
      </w:r>
      <w:r w:rsidRPr="00E21C04">
        <w:t xml:space="preserve">Oxford Oxford University Press  </w:t>
      </w:r>
      <w:bookmarkEnd w:id="51"/>
    </w:p>
    <w:p w:rsidR="00E21C04" w:rsidRPr="00E21C04" w:rsidRDefault="00E21C04" w:rsidP="00E21C04">
      <w:pPr>
        <w:pStyle w:val="EndNoteBibliography"/>
        <w:ind w:left="720" w:hanging="720"/>
      </w:pPr>
      <w:bookmarkStart w:id="52" w:name="_ENREF_52"/>
      <w:r w:rsidRPr="00E21C04">
        <w:t xml:space="preserve">Millerson G (1964) Dilemmas of Professionalism. </w:t>
      </w:r>
      <w:r w:rsidRPr="00E21C04">
        <w:rPr>
          <w:i/>
        </w:rPr>
        <w:t>New Society</w:t>
      </w:r>
      <w:r w:rsidRPr="00E21C04">
        <w:t>: 15-16.</w:t>
      </w:r>
      <w:bookmarkEnd w:id="52"/>
    </w:p>
    <w:p w:rsidR="00E21C04" w:rsidRPr="00E21C04" w:rsidRDefault="00E21C04" w:rsidP="00E21C04">
      <w:pPr>
        <w:pStyle w:val="EndNoteBibliography"/>
        <w:ind w:left="720" w:hanging="720"/>
      </w:pPr>
      <w:bookmarkStart w:id="53" w:name="_ENREF_53"/>
      <w:r w:rsidRPr="00E21C04">
        <w:t xml:space="preserve">Muzio D, Ackroyd S and Chanlat J-F (2008) </w:t>
      </w:r>
      <w:r w:rsidRPr="00E21C04">
        <w:rPr>
          <w:i/>
        </w:rPr>
        <w:t>Redirections in the study of expert labour: established professions and new expert occupations</w:t>
      </w:r>
      <w:r w:rsidRPr="00E21C04">
        <w:t>: Palgrave Macmillan.</w:t>
      </w:r>
      <w:bookmarkEnd w:id="53"/>
    </w:p>
    <w:p w:rsidR="00E21C04" w:rsidRPr="00E21C04" w:rsidRDefault="00E21C04" w:rsidP="00E21C04">
      <w:pPr>
        <w:pStyle w:val="EndNoteBibliography"/>
        <w:ind w:left="720" w:hanging="720"/>
      </w:pPr>
      <w:bookmarkStart w:id="54" w:name="_ENREF_54"/>
      <w:r w:rsidRPr="00E21C04">
        <w:t xml:space="preserve">Ng CW, Fosh P and Naylor D (2002) Work-family conflict for employees in an East Asian airline: Impact on career and relationship to gender. </w:t>
      </w:r>
      <w:r w:rsidRPr="00E21C04">
        <w:rPr>
          <w:i/>
        </w:rPr>
        <w:t>Economic and Industrial Democracy</w:t>
      </w:r>
      <w:r w:rsidRPr="00E21C04">
        <w:t xml:space="preserve"> 23(1): 67-105.</w:t>
      </w:r>
      <w:bookmarkEnd w:id="54"/>
    </w:p>
    <w:p w:rsidR="00E21C04" w:rsidRPr="00E21C04" w:rsidRDefault="00E21C04" w:rsidP="00E21C04">
      <w:pPr>
        <w:pStyle w:val="EndNoteBibliography"/>
        <w:ind w:left="720" w:hanging="720"/>
      </w:pPr>
      <w:bookmarkStart w:id="55" w:name="_ENREF_55"/>
      <w:r w:rsidRPr="00E21C04">
        <w:t xml:space="preserve">Ott J and Neidl RE (1995) </w:t>
      </w:r>
      <w:r w:rsidRPr="00E21C04">
        <w:rPr>
          <w:i/>
        </w:rPr>
        <w:t xml:space="preserve">Airline Odyssey: The Airline Industry’s Turbulent Flight into the Future, </w:t>
      </w:r>
      <w:r w:rsidRPr="00E21C04">
        <w:t>New York: McGraw-Hill.</w:t>
      </w:r>
      <w:bookmarkEnd w:id="55"/>
    </w:p>
    <w:p w:rsidR="00E21C04" w:rsidRPr="00E21C04" w:rsidRDefault="00E21C04" w:rsidP="00E21C04">
      <w:pPr>
        <w:pStyle w:val="EndNoteBibliography"/>
        <w:ind w:left="720" w:hanging="720"/>
      </w:pPr>
      <w:bookmarkStart w:id="56" w:name="_ENREF_56"/>
      <w:r w:rsidRPr="00E21C04">
        <w:t xml:space="preserve">Petzinger T (1995) </w:t>
      </w:r>
      <w:r w:rsidRPr="00E21C04">
        <w:rPr>
          <w:i/>
        </w:rPr>
        <w:t xml:space="preserve">Hard Landing: The Epic Contest for Power and Profits that Plunged the Airlines into Chaos, </w:t>
      </w:r>
      <w:r w:rsidRPr="00E21C04">
        <w:t>New York: Random House.</w:t>
      </w:r>
      <w:bookmarkEnd w:id="56"/>
    </w:p>
    <w:p w:rsidR="00E21C04" w:rsidRPr="00E21C04" w:rsidRDefault="00E21C04" w:rsidP="00E21C04">
      <w:pPr>
        <w:pStyle w:val="EndNoteBibliography"/>
        <w:ind w:left="720" w:hanging="720"/>
      </w:pPr>
      <w:bookmarkStart w:id="57" w:name="_ENREF_57"/>
      <w:r w:rsidRPr="00E21C04">
        <w:t xml:space="preserve">Popper N. (June 17, 2012) C.E.O. Pay, Rising Despite the Din. </w:t>
      </w:r>
      <w:r w:rsidRPr="00E21C04">
        <w:rPr>
          <w:i/>
        </w:rPr>
        <w:t>New York Times.</w:t>
      </w:r>
      <w:r w:rsidRPr="00E21C04">
        <w:t xml:space="preserve"> New York.</w:t>
      </w:r>
      <w:bookmarkEnd w:id="57"/>
    </w:p>
    <w:p w:rsidR="00E21C04" w:rsidRPr="00E21C04" w:rsidRDefault="00E21C04" w:rsidP="00E21C04">
      <w:pPr>
        <w:pStyle w:val="EndNoteBibliography"/>
        <w:ind w:left="720" w:hanging="720"/>
      </w:pPr>
      <w:bookmarkStart w:id="58" w:name="_ENREF_58"/>
      <w:r w:rsidRPr="00E21C04">
        <w:t xml:space="preserve">Schiavo M (1997) </w:t>
      </w:r>
      <w:r w:rsidRPr="00E21C04">
        <w:rPr>
          <w:i/>
        </w:rPr>
        <w:t xml:space="preserve">Flying Blind, Flying Safe, </w:t>
      </w:r>
      <w:r w:rsidRPr="00E21C04">
        <w:t>New York: Avon Books.</w:t>
      </w:r>
      <w:bookmarkEnd w:id="58"/>
    </w:p>
    <w:p w:rsidR="00E21C04" w:rsidRPr="00E21C04" w:rsidRDefault="00E21C04" w:rsidP="00E21C04">
      <w:pPr>
        <w:pStyle w:val="EndNoteBibliography"/>
        <w:ind w:left="720" w:hanging="720"/>
      </w:pPr>
      <w:bookmarkStart w:id="59" w:name="_ENREF_59"/>
      <w:r w:rsidRPr="00E21C04">
        <w:t xml:space="preserve">Sheth JN, Allvine FC, Uslay C, et al. (2007) </w:t>
      </w:r>
      <w:r w:rsidRPr="00E21C04">
        <w:rPr>
          <w:i/>
        </w:rPr>
        <w:t xml:space="preserve">Deregulation and competition: Lessons learned from the airline industry, </w:t>
      </w:r>
      <w:r w:rsidRPr="00E21C04">
        <w:t>Los Angeles: Sage business books.</w:t>
      </w:r>
      <w:bookmarkEnd w:id="59"/>
    </w:p>
    <w:p w:rsidR="00E21C04" w:rsidRPr="00E21C04" w:rsidRDefault="00E21C04" w:rsidP="00E21C04">
      <w:pPr>
        <w:pStyle w:val="EndNoteBibliography"/>
        <w:ind w:left="720" w:hanging="720"/>
      </w:pPr>
      <w:bookmarkStart w:id="60" w:name="_ENREF_60"/>
      <w:r w:rsidRPr="00E21C04">
        <w:t xml:space="preserve">Smith C, Valsecchi R, Mueller F, et al. (2008) Knowledge and the discourse of labour process transformation: nurses and the case of NHS Direct for England. </w:t>
      </w:r>
      <w:r w:rsidRPr="00E21C04">
        <w:rPr>
          <w:i/>
        </w:rPr>
        <w:t>Work, Employment &amp; Society</w:t>
      </w:r>
      <w:r w:rsidRPr="00E21C04">
        <w:t xml:space="preserve"> 22(4): 581.</w:t>
      </w:r>
      <w:bookmarkEnd w:id="60"/>
    </w:p>
    <w:p w:rsidR="00E21C04" w:rsidRPr="00E21C04" w:rsidRDefault="00E21C04" w:rsidP="00E21C04">
      <w:pPr>
        <w:pStyle w:val="EndNoteBibliography"/>
        <w:ind w:left="720" w:hanging="720"/>
      </w:pPr>
      <w:bookmarkStart w:id="61" w:name="_ENREF_61"/>
      <w:r w:rsidRPr="00E21C04">
        <w:t xml:space="preserve">Sorkin AR. (July 9, 2012) American Airlines and US Airways Dance Around a Merger. </w:t>
      </w:r>
      <w:r w:rsidRPr="00E21C04">
        <w:rPr>
          <w:i/>
        </w:rPr>
        <w:t>New York Times.</w:t>
      </w:r>
      <w:r w:rsidRPr="00E21C04">
        <w:t xml:space="preserve"> New York.</w:t>
      </w:r>
      <w:bookmarkEnd w:id="61"/>
    </w:p>
    <w:p w:rsidR="00E21C04" w:rsidRPr="00E21C04" w:rsidRDefault="00E21C04" w:rsidP="00E21C04">
      <w:pPr>
        <w:pStyle w:val="EndNoteBibliography"/>
        <w:ind w:left="720" w:hanging="720"/>
      </w:pPr>
      <w:bookmarkStart w:id="62" w:name="_ENREF_62"/>
      <w:r w:rsidRPr="00E21C04">
        <w:t>Sullenberger CB. (2009) Statement before the Subcommittee on Aviation Committee on Transportation and Infrastructure In: Representatives USHo (ed). Washington DC.</w:t>
      </w:r>
      <w:bookmarkEnd w:id="62"/>
    </w:p>
    <w:p w:rsidR="00E21C04" w:rsidRPr="00E21C04" w:rsidRDefault="00E21C04" w:rsidP="00E21C04">
      <w:pPr>
        <w:pStyle w:val="EndNoteBibliography"/>
        <w:ind w:left="720" w:hanging="720"/>
      </w:pPr>
      <w:bookmarkStart w:id="63" w:name="_ENREF_63"/>
      <w:r w:rsidRPr="00E21C04">
        <w:t xml:space="preserve">Taylor P and Moore S (2015) Cabin crew collectivism: labour process and the roots of mobilization. </w:t>
      </w:r>
      <w:r w:rsidRPr="00E21C04">
        <w:rPr>
          <w:i/>
        </w:rPr>
        <w:t>Work, Employment and Society</w:t>
      </w:r>
      <w:r w:rsidRPr="00E21C04">
        <w:t xml:space="preserve"> 29(1): 79-98.</w:t>
      </w:r>
      <w:bookmarkEnd w:id="63"/>
    </w:p>
    <w:p w:rsidR="00E21C04" w:rsidRPr="00E21C04" w:rsidRDefault="00E21C04" w:rsidP="00E21C04">
      <w:pPr>
        <w:pStyle w:val="EndNoteBibliography"/>
        <w:ind w:left="720" w:hanging="720"/>
      </w:pPr>
      <w:bookmarkStart w:id="64" w:name="_ENREF_64"/>
      <w:r w:rsidRPr="00E21C04">
        <w:t xml:space="preserve">Taylor S and Tyler M (2000) Emotional Labour and Sexual Difference in the Airline Industry. </w:t>
      </w:r>
      <w:r w:rsidRPr="00E21C04">
        <w:rPr>
          <w:i/>
        </w:rPr>
        <w:t>Work, Employment and Society</w:t>
      </w:r>
      <w:r w:rsidRPr="00E21C04">
        <w:t xml:space="preserve"> 14(1): 77-95.</w:t>
      </w:r>
      <w:bookmarkEnd w:id="64"/>
    </w:p>
    <w:p w:rsidR="00E21C04" w:rsidRPr="00E21C04" w:rsidRDefault="00E21C04" w:rsidP="00E21C04">
      <w:pPr>
        <w:pStyle w:val="EndNoteBibliography"/>
        <w:ind w:left="720" w:hanging="720"/>
      </w:pPr>
      <w:bookmarkStart w:id="65" w:name="_ENREF_65"/>
      <w:r w:rsidRPr="00E21C04">
        <w:t xml:space="preserve">Toren N (1975) Deprofessionalization and its Sources: A Preliminary Analysis. </w:t>
      </w:r>
      <w:r w:rsidRPr="00E21C04">
        <w:rPr>
          <w:i/>
        </w:rPr>
        <w:t>Sociology of Work and Occupations</w:t>
      </w:r>
      <w:r w:rsidRPr="00E21C04">
        <w:t xml:space="preserve"> 2: 323-337.</w:t>
      </w:r>
      <w:bookmarkEnd w:id="65"/>
    </w:p>
    <w:p w:rsidR="00E21C04" w:rsidRPr="00E21C04" w:rsidRDefault="00E21C04" w:rsidP="00E21C04">
      <w:pPr>
        <w:pStyle w:val="EndNoteBibliography"/>
        <w:ind w:left="720" w:hanging="720"/>
      </w:pPr>
      <w:bookmarkStart w:id="66" w:name="_ENREF_66"/>
      <w:r w:rsidRPr="00E21C04">
        <w:t xml:space="preserve">Turner BA (1981) Some practical aspects of qualitative data analysis: One way of organizing the cognitive process associated with the generation of grounded theory. </w:t>
      </w:r>
      <w:r w:rsidRPr="00E21C04">
        <w:rPr>
          <w:i/>
        </w:rPr>
        <w:t>Quality and Quantity</w:t>
      </w:r>
      <w:r w:rsidRPr="00E21C04">
        <w:t xml:space="preserve"> 15: 225-247.</w:t>
      </w:r>
      <w:bookmarkEnd w:id="66"/>
    </w:p>
    <w:p w:rsidR="00E21C04" w:rsidRPr="00E21C04" w:rsidRDefault="00E21C04" w:rsidP="00E21C04">
      <w:pPr>
        <w:pStyle w:val="EndNoteBibliography"/>
        <w:ind w:left="720" w:hanging="720"/>
      </w:pPr>
      <w:bookmarkStart w:id="67" w:name="_ENREF_67"/>
      <w:r w:rsidRPr="00E21C04">
        <w:t xml:space="preserve">Von Nordenflycht A and Kochan TA (2003) Labor contract negotiations in the airline industry. </w:t>
      </w:r>
      <w:r w:rsidRPr="00E21C04">
        <w:rPr>
          <w:i/>
        </w:rPr>
        <w:t>Monthly Labor Review</w:t>
      </w:r>
      <w:r w:rsidRPr="00E21C04">
        <w:t>: 18-28.</w:t>
      </w:r>
      <w:bookmarkEnd w:id="67"/>
    </w:p>
    <w:p w:rsidR="00E21C04" w:rsidRPr="00E21C04" w:rsidRDefault="00E21C04" w:rsidP="00E21C04">
      <w:pPr>
        <w:pStyle w:val="EndNoteBibliography"/>
        <w:ind w:left="720" w:hanging="720"/>
      </w:pPr>
      <w:bookmarkStart w:id="68" w:name="_ENREF_68"/>
      <w:r w:rsidRPr="00E21C04">
        <w:t xml:space="preserve">Wilensky H (1974) The professionalization of everyone? </w:t>
      </w:r>
      <w:r w:rsidRPr="00E21C04">
        <w:rPr>
          <w:i/>
        </w:rPr>
        <w:t>American Journal of Sociology</w:t>
      </w:r>
      <w:r w:rsidRPr="00E21C04">
        <w:t xml:space="preserve"> 70: 137-158.</w:t>
      </w:r>
      <w:bookmarkEnd w:id="68"/>
    </w:p>
    <w:p w:rsidR="00EA4E12" w:rsidRPr="00532E9E" w:rsidRDefault="005B7E79">
      <w:pPr>
        <w:spacing w:line="480" w:lineRule="auto"/>
        <w:rPr>
          <w:rFonts w:ascii="Times New Roman" w:hAnsi="Times New Roman"/>
        </w:rPr>
        <w:sectPr w:rsidR="00EA4E12" w:rsidRPr="00532E9E">
          <w:headerReference w:type="default" r:id="rId8"/>
          <w:pgSz w:w="12240" w:h="15840"/>
          <w:pgMar w:top="1440" w:right="1440" w:bottom="1440" w:left="1440" w:header="720" w:footer="720" w:gutter="0"/>
          <w:cols w:space="720"/>
          <w:docGrid w:linePitch="360"/>
        </w:sectPr>
      </w:pPr>
      <w:r w:rsidRPr="00BE7F1F">
        <w:rPr>
          <w:rFonts w:ascii="Times New Roman" w:hAnsi="Times New Roman"/>
        </w:rPr>
        <w:fldChar w:fldCharType="end"/>
      </w:r>
    </w:p>
    <w:p w:rsidR="00487CDD" w:rsidRPr="00532E9E" w:rsidRDefault="00487CDD" w:rsidP="00487CDD">
      <w:pPr>
        <w:rPr>
          <w:rFonts w:ascii="Times New Roman" w:hAnsi="Times New Roman"/>
          <w:sz w:val="20"/>
          <w:szCs w:val="20"/>
        </w:rPr>
      </w:pPr>
    </w:p>
    <w:tbl>
      <w:tblPr>
        <w:tblStyle w:val="TableGrid"/>
        <w:tblW w:w="12223" w:type="dxa"/>
        <w:tblLook w:val="04A0" w:firstRow="1" w:lastRow="0" w:firstColumn="1" w:lastColumn="0" w:noHBand="0" w:noVBand="1"/>
      </w:tblPr>
      <w:tblGrid>
        <w:gridCol w:w="4219"/>
        <w:gridCol w:w="3827"/>
        <w:gridCol w:w="4177"/>
      </w:tblGrid>
      <w:tr w:rsidR="00487CDD" w:rsidRPr="00532E9E" w:rsidTr="00FA688B">
        <w:tc>
          <w:tcPr>
            <w:tcW w:w="4219" w:type="dxa"/>
            <w:shd w:val="clear" w:color="auto" w:fill="BFBFBF" w:themeFill="background1" w:themeFillShade="BF"/>
          </w:tcPr>
          <w:p w:rsidR="00487CDD" w:rsidRPr="00532E9E" w:rsidRDefault="00487CDD" w:rsidP="00FA688B">
            <w:pPr>
              <w:jc w:val="center"/>
              <w:rPr>
                <w:rFonts w:ascii="Times New Roman" w:hAnsi="Times New Roman"/>
                <w:b/>
              </w:rPr>
            </w:pPr>
            <w:r w:rsidRPr="00532E9E">
              <w:rPr>
                <w:rFonts w:ascii="Times New Roman" w:hAnsi="Times New Roman"/>
                <w:b/>
              </w:rPr>
              <w:t>Occupation</w:t>
            </w:r>
          </w:p>
        </w:tc>
        <w:tc>
          <w:tcPr>
            <w:tcW w:w="3827" w:type="dxa"/>
            <w:shd w:val="clear" w:color="auto" w:fill="BFBFBF" w:themeFill="background1" w:themeFillShade="BF"/>
          </w:tcPr>
          <w:p w:rsidR="00487CDD" w:rsidRPr="00532E9E" w:rsidRDefault="00487CDD" w:rsidP="00FA688B">
            <w:pPr>
              <w:jc w:val="center"/>
              <w:rPr>
                <w:rFonts w:ascii="Times New Roman" w:hAnsi="Times New Roman"/>
                <w:b/>
              </w:rPr>
            </w:pPr>
            <w:r w:rsidRPr="00532E9E">
              <w:rPr>
                <w:rFonts w:ascii="Times New Roman" w:hAnsi="Times New Roman"/>
                <w:b/>
              </w:rPr>
              <w:t>Profession</w:t>
            </w:r>
          </w:p>
        </w:tc>
        <w:tc>
          <w:tcPr>
            <w:tcW w:w="4177" w:type="dxa"/>
            <w:shd w:val="clear" w:color="auto" w:fill="BFBFBF" w:themeFill="background1" w:themeFillShade="BF"/>
          </w:tcPr>
          <w:p w:rsidR="00487CDD" w:rsidRPr="00532E9E" w:rsidRDefault="00487CDD" w:rsidP="00FA688B">
            <w:pPr>
              <w:ind w:firstLine="720"/>
              <w:jc w:val="center"/>
              <w:rPr>
                <w:rFonts w:ascii="Times New Roman" w:hAnsi="Times New Roman"/>
                <w:b/>
                <w:i/>
              </w:rPr>
            </w:pPr>
            <w:r w:rsidRPr="00532E9E">
              <w:rPr>
                <w:rFonts w:ascii="Times New Roman" w:hAnsi="Times New Roman"/>
                <w:b/>
                <w:i/>
              </w:rPr>
              <w:t>Quasi-Professional Expert</w:t>
            </w:r>
          </w:p>
        </w:tc>
      </w:tr>
      <w:tr w:rsidR="00487CDD" w:rsidRPr="00532E9E" w:rsidTr="00FA688B">
        <w:tc>
          <w:tcPr>
            <w:tcW w:w="4219" w:type="dxa"/>
          </w:tcPr>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Blue-collar employees such as craftsmen and manual workers who often work with their hands and/or machines</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Paid hourly</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Work fixed schedules established by management</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Closely supervised</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Often highly unionized and do not aspire to managerial/white-collar roles</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May be highly trained but often through apprenticeship/ on-the-job experience not advanced higher education degree awarding programs</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Technological innovations can make skills obsolete</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 xml:space="preserve">Industry specific skills provide little transferability or opportunity for employment in other fields. </w:t>
            </w:r>
          </w:p>
          <w:p w:rsidR="00487CDD" w:rsidRPr="00532E9E" w:rsidRDefault="00487CDD" w:rsidP="00FA688B">
            <w:pPr>
              <w:pStyle w:val="ListParagraph"/>
              <w:ind w:left="360"/>
              <w:rPr>
                <w:rFonts w:ascii="Times New Roman" w:hAnsi="Times New Roman"/>
              </w:rPr>
            </w:pPr>
          </w:p>
        </w:tc>
        <w:tc>
          <w:tcPr>
            <w:tcW w:w="3827" w:type="dxa"/>
          </w:tcPr>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White-collar employees such as doctors and lawyers</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Extensively educated, highly-skilled people who work autonomously within standards established by regulatory body</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Paid via salary</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Not likely to be unionized</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Specialization gained via advanced education university programs such as medical school or law school</w:t>
            </w:r>
          </w:p>
          <w:p w:rsidR="00487CDD" w:rsidRPr="00532E9E" w:rsidRDefault="00487CDD" w:rsidP="00487CDD">
            <w:pPr>
              <w:pStyle w:val="ListParagraph"/>
              <w:numPr>
                <w:ilvl w:val="0"/>
                <w:numId w:val="19"/>
              </w:numPr>
              <w:rPr>
                <w:rFonts w:ascii="Times New Roman" w:hAnsi="Times New Roman"/>
              </w:rPr>
            </w:pPr>
            <w:r w:rsidRPr="00532E9E">
              <w:rPr>
                <w:rFonts w:ascii="Times New Roman" w:hAnsi="Times New Roman"/>
              </w:rPr>
              <w:t>Professional standards established and enforced via ethical norms such as physicians’ Hippocratic Oath or lawyers’ bar association</w:t>
            </w:r>
          </w:p>
          <w:p w:rsidR="00487CDD" w:rsidRPr="00532E9E" w:rsidRDefault="00487CDD">
            <w:pPr>
              <w:pStyle w:val="ListParagraph"/>
              <w:numPr>
                <w:ilvl w:val="0"/>
                <w:numId w:val="19"/>
              </w:numPr>
              <w:rPr>
                <w:rFonts w:ascii="Times New Roman" w:hAnsi="Times New Roman"/>
              </w:rPr>
            </w:pPr>
            <w:r w:rsidRPr="00532E9E">
              <w:rPr>
                <w:rFonts w:ascii="Times New Roman" w:hAnsi="Times New Roman"/>
              </w:rPr>
              <w:t xml:space="preserve">Skills have </w:t>
            </w:r>
            <w:r w:rsidR="00FA688B" w:rsidRPr="00532E9E">
              <w:rPr>
                <w:rFonts w:ascii="Times New Roman" w:hAnsi="Times New Roman"/>
              </w:rPr>
              <w:t>some</w:t>
            </w:r>
            <w:r w:rsidRPr="00532E9E">
              <w:rPr>
                <w:rFonts w:ascii="Times New Roman" w:hAnsi="Times New Roman"/>
              </w:rPr>
              <w:t xml:space="preserve"> transferability</w:t>
            </w:r>
          </w:p>
        </w:tc>
        <w:tc>
          <w:tcPr>
            <w:tcW w:w="4177" w:type="dxa"/>
          </w:tcPr>
          <w:p w:rsidR="00487CDD" w:rsidRPr="00532E9E" w:rsidRDefault="00487CDD" w:rsidP="00487CDD">
            <w:pPr>
              <w:pStyle w:val="ListParagraph"/>
              <w:numPr>
                <w:ilvl w:val="0"/>
                <w:numId w:val="18"/>
              </w:numPr>
              <w:rPr>
                <w:rFonts w:ascii="Times New Roman" w:hAnsi="Times New Roman"/>
              </w:rPr>
            </w:pPr>
            <w:r w:rsidRPr="00532E9E">
              <w:rPr>
                <w:rFonts w:ascii="Times New Roman" w:hAnsi="Times New Roman"/>
              </w:rPr>
              <w:t>Expert employees with unique skill developed through combination of talent and experience, formal education and on-the-job-training</w:t>
            </w:r>
          </w:p>
          <w:p w:rsidR="00487CDD" w:rsidRPr="00532E9E" w:rsidRDefault="00487CDD" w:rsidP="00487CDD">
            <w:pPr>
              <w:pStyle w:val="ListParagraph"/>
              <w:numPr>
                <w:ilvl w:val="0"/>
                <w:numId w:val="18"/>
              </w:numPr>
              <w:rPr>
                <w:rFonts w:ascii="Times New Roman" w:hAnsi="Times New Roman"/>
              </w:rPr>
            </w:pPr>
            <w:r w:rsidRPr="00532E9E">
              <w:rPr>
                <w:rFonts w:ascii="Times New Roman" w:hAnsi="Times New Roman"/>
              </w:rPr>
              <w:t xml:space="preserve">Expertise earns trust and allows employees to work autonomously, and for that they are well compensated. </w:t>
            </w:r>
          </w:p>
          <w:p w:rsidR="00487CDD" w:rsidRPr="00532E9E" w:rsidRDefault="00487CDD" w:rsidP="00487CDD">
            <w:pPr>
              <w:pStyle w:val="ListParagraph"/>
              <w:numPr>
                <w:ilvl w:val="0"/>
                <w:numId w:val="18"/>
              </w:numPr>
              <w:rPr>
                <w:rFonts w:ascii="Times New Roman" w:hAnsi="Times New Roman"/>
              </w:rPr>
            </w:pPr>
            <w:r w:rsidRPr="00532E9E">
              <w:rPr>
                <w:rFonts w:ascii="Times New Roman" w:hAnsi="Times New Roman"/>
              </w:rPr>
              <w:t>May be paid hourly</w:t>
            </w:r>
          </w:p>
          <w:p w:rsidR="00487CDD" w:rsidRPr="00532E9E" w:rsidRDefault="00487CDD" w:rsidP="00487CDD">
            <w:pPr>
              <w:pStyle w:val="ListParagraph"/>
              <w:numPr>
                <w:ilvl w:val="0"/>
                <w:numId w:val="18"/>
              </w:numPr>
              <w:rPr>
                <w:rFonts w:ascii="Times New Roman" w:hAnsi="Times New Roman"/>
              </w:rPr>
            </w:pPr>
            <w:r w:rsidRPr="00532E9E">
              <w:rPr>
                <w:rFonts w:ascii="Times New Roman" w:hAnsi="Times New Roman"/>
              </w:rPr>
              <w:t>May work fixed schedules established by management</w:t>
            </w:r>
          </w:p>
          <w:p w:rsidR="00487CDD" w:rsidRPr="00532E9E" w:rsidRDefault="00487CDD" w:rsidP="00487CDD">
            <w:pPr>
              <w:pStyle w:val="ListParagraph"/>
              <w:numPr>
                <w:ilvl w:val="0"/>
                <w:numId w:val="18"/>
              </w:numPr>
              <w:rPr>
                <w:rFonts w:ascii="Times New Roman" w:hAnsi="Times New Roman"/>
              </w:rPr>
            </w:pPr>
            <w:r w:rsidRPr="00532E9E">
              <w:rPr>
                <w:rFonts w:ascii="Times New Roman" w:hAnsi="Times New Roman"/>
              </w:rPr>
              <w:t xml:space="preserve">May be unionized </w:t>
            </w:r>
          </w:p>
          <w:p w:rsidR="00487CDD" w:rsidRPr="00532E9E" w:rsidRDefault="00487CDD" w:rsidP="00487CDD">
            <w:pPr>
              <w:pStyle w:val="ListParagraph"/>
              <w:numPr>
                <w:ilvl w:val="0"/>
                <w:numId w:val="18"/>
              </w:numPr>
              <w:rPr>
                <w:rFonts w:ascii="Times New Roman" w:hAnsi="Times New Roman"/>
              </w:rPr>
            </w:pPr>
            <w:r w:rsidRPr="00532E9E">
              <w:rPr>
                <w:rFonts w:ascii="Times New Roman" w:hAnsi="Times New Roman"/>
              </w:rPr>
              <w:t>High labor costs and weak professional community leaves workers vulnerable to managerial cost-cutting and work intensification agendas, particularly during industry restructuring</w:t>
            </w:r>
          </w:p>
          <w:p w:rsidR="00487CDD" w:rsidRPr="00532E9E" w:rsidRDefault="00487CDD" w:rsidP="00487CDD">
            <w:pPr>
              <w:pStyle w:val="ListParagraph"/>
              <w:numPr>
                <w:ilvl w:val="0"/>
                <w:numId w:val="18"/>
              </w:numPr>
              <w:rPr>
                <w:rFonts w:ascii="Times New Roman" w:hAnsi="Times New Roman"/>
              </w:rPr>
            </w:pPr>
            <w:r w:rsidRPr="00532E9E">
              <w:rPr>
                <w:rFonts w:ascii="Times New Roman" w:hAnsi="Times New Roman"/>
              </w:rPr>
              <w:t>New policies and technological innovations can make value of expertise quickly obsolete</w:t>
            </w:r>
          </w:p>
          <w:p w:rsidR="00487CDD" w:rsidRPr="00532E9E" w:rsidRDefault="00487CDD" w:rsidP="00487CDD">
            <w:pPr>
              <w:pStyle w:val="ListParagraph"/>
              <w:numPr>
                <w:ilvl w:val="0"/>
                <w:numId w:val="18"/>
              </w:numPr>
              <w:rPr>
                <w:rFonts w:ascii="Times New Roman" w:hAnsi="Times New Roman"/>
              </w:rPr>
            </w:pPr>
            <w:r w:rsidRPr="00532E9E">
              <w:rPr>
                <w:rFonts w:ascii="Times New Roman" w:hAnsi="Times New Roman"/>
              </w:rPr>
              <w:t xml:space="preserve">Industry specific skills provide little transferability or opportunity for employment in other fields. </w:t>
            </w:r>
          </w:p>
          <w:p w:rsidR="00487CDD" w:rsidRPr="00532E9E" w:rsidRDefault="00487CDD" w:rsidP="00FA688B">
            <w:pPr>
              <w:rPr>
                <w:rFonts w:ascii="Times New Roman" w:hAnsi="Times New Roman"/>
              </w:rPr>
            </w:pPr>
          </w:p>
        </w:tc>
      </w:tr>
    </w:tbl>
    <w:p w:rsidR="00487CDD" w:rsidRPr="00532E9E" w:rsidRDefault="00487CDD" w:rsidP="00487CDD">
      <w:pPr>
        <w:rPr>
          <w:rFonts w:ascii="Times New Roman" w:hAnsi="Times New Roman"/>
          <w:sz w:val="20"/>
          <w:szCs w:val="20"/>
        </w:rPr>
      </w:pPr>
    </w:p>
    <w:p w:rsidR="00487CDD" w:rsidRPr="00222176" w:rsidRDefault="006361D2">
      <w:pPr>
        <w:spacing w:after="200" w:line="480" w:lineRule="auto"/>
        <w:rPr>
          <w:rFonts w:ascii="Times New Roman" w:hAnsi="Times New Roman"/>
          <w:b/>
        </w:rPr>
      </w:pPr>
      <w:r w:rsidRPr="00222176">
        <w:rPr>
          <w:rFonts w:ascii="Times New Roman" w:hAnsi="Times New Roman"/>
          <w:b/>
        </w:rPr>
        <w:t>Figure 1: Comparison of Occupation, Profession and Quasi-Professional Expert Criteria</w:t>
      </w:r>
    </w:p>
    <w:p w:rsidR="00487CDD" w:rsidRPr="00532E9E" w:rsidRDefault="00487CDD">
      <w:pPr>
        <w:spacing w:after="200" w:line="276" w:lineRule="auto"/>
        <w:rPr>
          <w:rFonts w:ascii="Times New Roman" w:hAnsi="Times New Roman"/>
        </w:rPr>
      </w:pPr>
      <w:r w:rsidRPr="00532E9E">
        <w:rPr>
          <w:rFonts w:ascii="Times New Roman" w:hAnsi="Times New Roman"/>
        </w:rPr>
        <w:br w:type="page"/>
      </w:r>
    </w:p>
    <w:tbl>
      <w:tblPr>
        <w:tblW w:w="13420" w:type="dxa"/>
        <w:tblInd w:w="93" w:type="dxa"/>
        <w:tblLook w:val="04A0" w:firstRow="1" w:lastRow="0" w:firstColumn="1" w:lastColumn="0" w:noHBand="0" w:noVBand="1"/>
      </w:tblPr>
      <w:tblGrid>
        <w:gridCol w:w="1580"/>
        <w:gridCol w:w="960"/>
        <w:gridCol w:w="960"/>
        <w:gridCol w:w="960"/>
        <w:gridCol w:w="960"/>
        <w:gridCol w:w="960"/>
        <w:gridCol w:w="960"/>
        <w:gridCol w:w="960"/>
        <w:gridCol w:w="960"/>
        <w:gridCol w:w="960"/>
        <w:gridCol w:w="960"/>
        <w:gridCol w:w="960"/>
        <w:gridCol w:w="1280"/>
      </w:tblGrid>
      <w:tr w:rsidR="005C2100" w:rsidRPr="00532E9E" w:rsidTr="005C2100">
        <w:trPr>
          <w:trHeight w:val="288"/>
        </w:trPr>
        <w:tc>
          <w:tcPr>
            <w:tcW w:w="11180" w:type="dxa"/>
            <w:gridSpan w:val="11"/>
            <w:tcBorders>
              <w:top w:val="single" w:sz="4" w:space="0" w:color="auto"/>
              <w:left w:val="single" w:sz="4" w:space="0" w:color="auto"/>
              <w:bottom w:val="single" w:sz="4" w:space="0" w:color="auto"/>
              <w:right w:val="nil"/>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Table 1-Total Number of Pilots Per US Airline 2000-2010*</w:t>
            </w:r>
            <w:r w:rsidR="003C5D6C" w:rsidRPr="00532E9E">
              <w:rPr>
                <w:rStyle w:val="EndnoteReference"/>
                <w:rFonts w:ascii="Times New Roman" w:hAnsi="Times New Roman"/>
                <w:b/>
                <w:lang w:val="en"/>
              </w:rPr>
              <w:endnoteReference w:id="1"/>
            </w:r>
          </w:p>
        </w:tc>
        <w:tc>
          <w:tcPr>
            <w:tcW w:w="960" w:type="dxa"/>
            <w:tcBorders>
              <w:top w:val="single" w:sz="4" w:space="0" w:color="auto"/>
              <w:left w:val="nil"/>
              <w:bottom w:val="single" w:sz="4" w:space="0" w:color="auto"/>
              <w:right w:val="nil"/>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 </w:t>
            </w:r>
          </w:p>
        </w:tc>
        <w:tc>
          <w:tcPr>
            <w:tcW w:w="1280" w:type="dxa"/>
            <w:tcBorders>
              <w:top w:val="single" w:sz="4" w:space="0" w:color="auto"/>
              <w:left w:val="nil"/>
              <w:bottom w:val="single" w:sz="4" w:space="0" w:color="auto"/>
              <w:right w:val="single" w:sz="4"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 </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color w:val="000000"/>
              </w:rPr>
            </w:pPr>
            <w:r w:rsidRPr="00532E9E">
              <w:rPr>
                <w:rFonts w:ascii="Times New Roman" w:hAnsi="Times New Roman"/>
                <w:color w:val="000000"/>
              </w:rPr>
              <w:t> </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0</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09</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010</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 Change</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United</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1,27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9,96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7,99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7,68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37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13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27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33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350</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58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515</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51%</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Northwest</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98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10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53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11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94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99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53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340</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34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42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0</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100%</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Delta</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9,12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8,10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8,07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7,15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78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18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70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90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39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6,58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0,701</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17%</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US Airways</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330</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649</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74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14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2,96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2,599</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13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27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23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07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967</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6%</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American</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0,40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0,58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2,29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0,85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9,929</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9,07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8,57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8,34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8,30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8,09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7,934</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4%</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Continental</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65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57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209</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85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943</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18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40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59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57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22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199</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10%</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Southwest</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31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72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96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02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19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53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84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31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588</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62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564</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68%</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JetBlue</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7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23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7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9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809</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059</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45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70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79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79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1,828</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337%</w:t>
            </w:r>
          </w:p>
        </w:tc>
      </w:tr>
      <w:tr w:rsidR="005C2100" w:rsidRPr="00532E9E" w:rsidTr="005C2100">
        <w:trPr>
          <w:trHeight w:val="300"/>
        </w:trPr>
        <w:tc>
          <w:tcPr>
            <w:tcW w:w="1580" w:type="dxa"/>
            <w:tcBorders>
              <w:top w:val="nil"/>
              <w:left w:val="single" w:sz="8" w:space="0" w:color="auto"/>
              <w:bottom w:val="single" w:sz="8" w:space="0" w:color="auto"/>
              <w:right w:val="single" w:sz="8" w:space="0" w:color="auto"/>
            </w:tcBorders>
            <w:shd w:val="clear" w:color="auto" w:fill="auto"/>
            <w:vAlign w:val="center"/>
            <w:hideMark/>
          </w:tcPr>
          <w:p w:rsidR="005C2100" w:rsidRPr="00532E9E" w:rsidRDefault="005C2100">
            <w:pPr>
              <w:spacing w:line="480" w:lineRule="auto"/>
              <w:jc w:val="right"/>
              <w:rPr>
                <w:rFonts w:ascii="Times New Roman" w:hAnsi="Times New Roman"/>
                <w:b/>
                <w:bCs/>
                <w:color w:val="000000"/>
              </w:rPr>
            </w:pPr>
            <w:r w:rsidRPr="00532E9E">
              <w:rPr>
                <w:rFonts w:ascii="Times New Roman" w:hAnsi="Times New Roman"/>
                <w:b/>
                <w:bCs/>
                <w:color w:val="000000"/>
              </w:rPr>
              <w:t xml:space="preserve">Total </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50,16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7,94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6,18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2,424</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9,947</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8,760</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8,922</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0,825</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41,586</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9,401</w:t>
            </w:r>
          </w:p>
        </w:tc>
        <w:tc>
          <w:tcPr>
            <w:tcW w:w="960" w:type="dxa"/>
            <w:tcBorders>
              <w:top w:val="nil"/>
              <w:left w:val="nil"/>
              <w:bottom w:val="single" w:sz="8" w:space="0" w:color="auto"/>
              <w:right w:val="single" w:sz="8" w:space="0" w:color="auto"/>
            </w:tcBorders>
            <w:shd w:val="clear" w:color="auto" w:fill="auto"/>
            <w:vAlign w:val="center"/>
            <w:hideMark/>
          </w:tcPr>
          <w:p w:rsidR="005C2100" w:rsidRPr="00532E9E" w:rsidRDefault="005C2100">
            <w:pPr>
              <w:spacing w:line="480" w:lineRule="auto"/>
              <w:jc w:val="center"/>
              <w:rPr>
                <w:rFonts w:ascii="Times New Roman" w:hAnsi="Times New Roman"/>
                <w:color w:val="000000"/>
              </w:rPr>
            </w:pPr>
            <w:r w:rsidRPr="00532E9E">
              <w:rPr>
                <w:rFonts w:ascii="Times New Roman" w:hAnsi="Times New Roman"/>
                <w:color w:val="000000"/>
              </w:rPr>
              <w:t>39,708</w:t>
            </w:r>
          </w:p>
        </w:tc>
        <w:tc>
          <w:tcPr>
            <w:tcW w:w="1280" w:type="dxa"/>
            <w:tcBorders>
              <w:top w:val="nil"/>
              <w:left w:val="nil"/>
              <w:bottom w:val="single" w:sz="8" w:space="0" w:color="auto"/>
              <w:right w:val="single" w:sz="8" w:space="0" w:color="auto"/>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r w:rsidRPr="00532E9E">
              <w:rPr>
                <w:rFonts w:ascii="Times New Roman" w:hAnsi="Times New Roman"/>
                <w:b/>
                <w:bCs/>
                <w:color w:val="000000"/>
              </w:rPr>
              <w:t>-21%</w:t>
            </w:r>
          </w:p>
        </w:tc>
      </w:tr>
      <w:tr w:rsidR="005C2100" w:rsidRPr="00532E9E" w:rsidTr="005C2100">
        <w:trPr>
          <w:trHeight w:val="288"/>
        </w:trPr>
        <w:tc>
          <w:tcPr>
            <w:tcW w:w="11180" w:type="dxa"/>
            <w:gridSpan w:val="11"/>
            <w:tcBorders>
              <w:top w:val="single" w:sz="8" w:space="0" w:color="auto"/>
              <w:left w:val="single" w:sz="8" w:space="0" w:color="auto"/>
              <w:bottom w:val="nil"/>
              <w:right w:val="single" w:sz="8" w:space="0" w:color="000000"/>
            </w:tcBorders>
            <w:shd w:val="clear" w:color="auto" w:fill="auto"/>
            <w:vAlign w:val="center"/>
            <w:hideMark/>
          </w:tcPr>
          <w:p w:rsidR="005C2100" w:rsidRPr="00532E9E" w:rsidRDefault="005C2100">
            <w:pPr>
              <w:spacing w:line="480" w:lineRule="auto"/>
              <w:rPr>
                <w:rFonts w:ascii="Times New Roman" w:hAnsi="Times New Roman"/>
                <w:color w:val="000000"/>
              </w:rPr>
            </w:pPr>
            <w:r w:rsidRPr="00532E9E">
              <w:rPr>
                <w:rFonts w:ascii="Times New Roman" w:hAnsi="Times New Roman"/>
                <w:color w:val="000000"/>
              </w:rPr>
              <w:t>Created by the author. Source: US Bureau of Transportation Statistics, P-10</w:t>
            </w:r>
          </w:p>
        </w:tc>
        <w:tc>
          <w:tcPr>
            <w:tcW w:w="960" w:type="dxa"/>
            <w:tcBorders>
              <w:top w:val="nil"/>
              <w:left w:val="nil"/>
              <w:bottom w:val="nil"/>
              <w:right w:val="nil"/>
            </w:tcBorders>
            <w:shd w:val="clear" w:color="auto" w:fill="auto"/>
            <w:vAlign w:val="center"/>
            <w:hideMark/>
          </w:tcPr>
          <w:p w:rsidR="005C2100" w:rsidRPr="00532E9E" w:rsidRDefault="005C2100">
            <w:pPr>
              <w:spacing w:line="480" w:lineRule="auto"/>
              <w:rPr>
                <w:rFonts w:ascii="Times New Roman" w:hAnsi="Times New Roman"/>
                <w:color w:val="000000"/>
              </w:rPr>
            </w:pPr>
          </w:p>
        </w:tc>
        <w:tc>
          <w:tcPr>
            <w:tcW w:w="1280" w:type="dxa"/>
            <w:tcBorders>
              <w:top w:val="nil"/>
              <w:left w:val="nil"/>
              <w:bottom w:val="nil"/>
              <w:right w:val="nil"/>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p>
        </w:tc>
      </w:tr>
      <w:tr w:rsidR="005C2100" w:rsidRPr="00532E9E" w:rsidTr="005C2100">
        <w:trPr>
          <w:trHeight w:val="708"/>
        </w:trPr>
        <w:tc>
          <w:tcPr>
            <w:tcW w:w="11180" w:type="dxa"/>
            <w:gridSpan w:val="11"/>
            <w:tcBorders>
              <w:top w:val="single" w:sz="4" w:space="0" w:color="auto"/>
              <w:left w:val="single" w:sz="4" w:space="0" w:color="auto"/>
              <w:bottom w:val="single" w:sz="8" w:space="0" w:color="auto"/>
              <w:right w:val="single" w:sz="4" w:space="0" w:color="000000"/>
            </w:tcBorders>
            <w:shd w:val="clear" w:color="auto" w:fill="auto"/>
            <w:vAlign w:val="center"/>
            <w:hideMark/>
          </w:tcPr>
          <w:p w:rsidR="005C2100" w:rsidRPr="00532E9E" w:rsidRDefault="005C2100">
            <w:pPr>
              <w:spacing w:line="480" w:lineRule="auto"/>
              <w:rPr>
                <w:rFonts w:ascii="Times New Roman" w:hAnsi="Times New Roman"/>
                <w:b/>
                <w:bCs/>
                <w:color w:val="000000"/>
              </w:rPr>
            </w:pPr>
            <w:r w:rsidRPr="00532E9E">
              <w:rPr>
                <w:rFonts w:ascii="Times New Roman" w:hAnsi="Times New Roman"/>
                <w:b/>
                <w:bCs/>
                <w:color w:val="000000"/>
              </w:rPr>
              <w:t>*</w:t>
            </w:r>
            <w:r w:rsidRPr="00532E9E">
              <w:rPr>
                <w:rFonts w:ascii="Times New Roman" w:hAnsi="Times New Roman"/>
                <w:color w:val="000000"/>
              </w:rPr>
              <w:t xml:space="preserve"> US Airways merged with America West in 2005, Delta acquired Northwest in 2008, United and Continental merged in 2010, Southwest acquired AirTran in 2011. Numbers reflect these changes.</w:t>
            </w:r>
          </w:p>
        </w:tc>
        <w:tc>
          <w:tcPr>
            <w:tcW w:w="960" w:type="dxa"/>
            <w:tcBorders>
              <w:top w:val="nil"/>
              <w:left w:val="nil"/>
              <w:bottom w:val="nil"/>
              <w:right w:val="nil"/>
            </w:tcBorders>
            <w:shd w:val="clear" w:color="auto" w:fill="auto"/>
            <w:vAlign w:val="center"/>
            <w:hideMark/>
          </w:tcPr>
          <w:p w:rsidR="005C2100" w:rsidRPr="00532E9E" w:rsidRDefault="005C2100">
            <w:pPr>
              <w:spacing w:line="480" w:lineRule="auto"/>
              <w:rPr>
                <w:rFonts w:ascii="Times New Roman" w:hAnsi="Times New Roman"/>
                <w:b/>
                <w:bCs/>
                <w:color w:val="000000"/>
              </w:rPr>
            </w:pPr>
          </w:p>
        </w:tc>
        <w:tc>
          <w:tcPr>
            <w:tcW w:w="1280" w:type="dxa"/>
            <w:tcBorders>
              <w:top w:val="nil"/>
              <w:left w:val="nil"/>
              <w:bottom w:val="nil"/>
              <w:right w:val="nil"/>
            </w:tcBorders>
            <w:shd w:val="clear" w:color="auto" w:fill="auto"/>
            <w:noWrap/>
            <w:vAlign w:val="center"/>
            <w:hideMark/>
          </w:tcPr>
          <w:p w:rsidR="005C2100" w:rsidRPr="00532E9E" w:rsidRDefault="005C2100">
            <w:pPr>
              <w:spacing w:line="480" w:lineRule="auto"/>
              <w:jc w:val="center"/>
              <w:rPr>
                <w:rFonts w:ascii="Times New Roman" w:hAnsi="Times New Roman"/>
                <w:b/>
                <w:bCs/>
                <w:color w:val="000000"/>
              </w:rPr>
            </w:pPr>
          </w:p>
        </w:tc>
      </w:tr>
    </w:tbl>
    <w:p w:rsidR="005C2100" w:rsidRPr="00532E9E" w:rsidRDefault="005C2100">
      <w:pPr>
        <w:spacing w:after="200" w:line="480" w:lineRule="auto"/>
        <w:rPr>
          <w:rFonts w:ascii="Times New Roman" w:hAnsi="Times New Roman"/>
        </w:rPr>
      </w:pPr>
    </w:p>
    <w:p w:rsidR="005C2100" w:rsidRPr="00532E9E" w:rsidRDefault="005C2100">
      <w:pPr>
        <w:spacing w:after="200" w:line="480" w:lineRule="auto"/>
        <w:rPr>
          <w:rFonts w:ascii="Times New Roman" w:hAnsi="Times New Roman"/>
        </w:rPr>
      </w:pPr>
    </w:p>
    <w:p w:rsidR="005C2100" w:rsidRPr="00532E9E" w:rsidRDefault="005C2100">
      <w:pPr>
        <w:spacing w:line="480" w:lineRule="auto"/>
        <w:ind w:firstLine="720"/>
        <w:rPr>
          <w:rFonts w:ascii="Times New Roman" w:hAnsi="Times New Roman"/>
          <w:lang w:val="en"/>
        </w:rPr>
      </w:pPr>
      <w:r w:rsidRPr="00BE7F1F">
        <w:rPr>
          <w:rFonts w:ascii="Times New Roman" w:hAnsi="Times New Roman"/>
          <w:noProof/>
          <w:lang w:val="en-GB" w:eastAsia="en-GB"/>
        </w:rPr>
        <w:drawing>
          <wp:inline distT="0" distB="0" distL="0" distR="0" wp14:anchorId="6C18696D" wp14:editId="7F916A3D">
            <wp:extent cx="5326380" cy="31623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26380" cy="3162300"/>
                    </a:xfrm>
                    <a:prstGeom prst="rect">
                      <a:avLst/>
                    </a:prstGeom>
                  </pic:spPr>
                </pic:pic>
              </a:graphicData>
            </a:graphic>
          </wp:inline>
        </w:drawing>
      </w:r>
    </w:p>
    <w:p w:rsidR="005C2100" w:rsidRPr="00532E9E" w:rsidRDefault="005C2100">
      <w:pPr>
        <w:spacing w:line="480" w:lineRule="auto"/>
        <w:ind w:left="720" w:firstLine="720"/>
        <w:rPr>
          <w:rFonts w:ascii="Times New Roman" w:hAnsi="Times New Roman"/>
          <w:b/>
          <w:lang w:val="en"/>
        </w:rPr>
      </w:pPr>
      <w:r w:rsidRPr="00532E9E">
        <w:rPr>
          <w:rFonts w:ascii="Times New Roman" w:hAnsi="Times New Roman"/>
          <w:b/>
          <w:lang w:val="en"/>
        </w:rPr>
        <w:t xml:space="preserve">Figure </w:t>
      </w:r>
      <w:r w:rsidR="00EB7025" w:rsidRPr="00532E9E">
        <w:rPr>
          <w:rFonts w:ascii="Times New Roman" w:hAnsi="Times New Roman"/>
          <w:b/>
          <w:lang w:val="en"/>
        </w:rPr>
        <w:t>2</w:t>
      </w:r>
      <w:r w:rsidRPr="00532E9E">
        <w:rPr>
          <w:rFonts w:ascii="Times New Roman" w:hAnsi="Times New Roman"/>
          <w:b/>
          <w:lang w:val="en"/>
        </w:rPr>
        <w:t>: US Commercial Pilot Employment 1990-2010</w:t>
      </w:r>
      <w:r w:rsidRPr="00532E9E">
        <w:rPr>
          <w:rStyle w:val="EndnoteReference"/>
          <w:rFonts w:ascii="Times New Roman" w:hAnsi="Times New Roman"/>
          <w:b/>
          <w:lang w:val="en"/>
        </w:rPr>
        <w:endnoteReference w:id="2"/>
      </w:r>
    </w:p>
    <w:p w:rsidR="005C2100" w:rsidRPr="00532E9E" w:rsidRDefault="005C2100">
      <w:pPr>
        <w:spacing w:after="200" w:line="480" w:lineRule="auto"/>
        <w:rPr>
          <w:rFonts w:ascii="Times New Roman" w:hAnsi="Times New Roman"/>
        </w:rPr>
      </w:pPr>
    </w:p>
    <w:p w:rsidR="00813EE5" w:rsidRPr="00532E9E" w:rsidRDefault="00813EE5">
      <w:pPr>
        <w:spacing w:after="200" w:line="276" w:lineRule="auto"/>
        <w:rPr>
          <w:rFonts w:ascii="Times New Roman" w:hAnsi="Times New Roman"/>
        </w:rPr>
      </w:pPr>
      <w:r w:rsidRPr="00532E9E">
        <w:rPr>
          <w:rFonts w:ascii="Times New Roman" w:hAnsi="Times New Roman"/>
        </w:rPr>
        <w:br w:type="page"/>
      </w:r>
    </w:p>
    <w:p w:rsidR="00127EF9" w:rsidRPr="00532E9E" w:rsidRDefault="00813EE5" w:rsidP="00222176">
      <w:pPr>
        <w:spacing w:after="200" w:line="480" w:lineRule="auto"/>
        <w:rPr>
          <w:rFonts w:ascii="Times New Roman" w:hAnsi="Times New Roman"/>
        </w:rPr>
      </w:pPr>
      <w:r w:rsidRPr="00222176">
        <w:rPr>
          <w:rFonts w:ascii="Times New Roman" w:hAnsi="Times New Roman"/>
          <w:noProof/>
          <w:lang w:val="en-GB" w:eastAsia="en-GB"/>
        </w:rPr>
        <w:drawing>
          <wp:inline distT="0" distB="0" distL="0" distR="0" wp14:anchorId="08A598BB" wp14:editId="53E0E711">
            <wp:extent cx="5943600" cy="6173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6173470"/>
                    </a:xfrm>
                    <a:prstGeom prst="rect">
                      <a:avLst/>
                    </a:prstGeom>
                  </pic:spPr>
                </pic:pic>
              </a:graphicData>
            </a:graphic>
          </wp:inline>
        </w:drawing>
      </w:r>
    </w:p>
    <w:sectPr w:rsidR="00127EF9" w:rsidRPr="00532E9E" w:rsidSect="005C210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0E25" w:rsidRDefault="009B0E25" w:rsidP="00136732">
      <w:r>
        <w:separator/>
      </w:r>
    </w:p>
  </w:endnote>
  <w:endnote w:type="continuationSeparator" w:id="0">
    <w:p w:rsidR="009B0E25" w:rsidRDefault="009B0E25" w:rsidP="00136732">
      <w:r>
        <w:continuationSeparator/>
      </w:r>
    </w:p>
  </w:endnote>
  <w:endnote w:id="1">
    <w:p w:rsidR="00E21C04" w:rsidRPr="002F668B" w:rsidRDefault="00E21C04" w:rsidP="003C5D6C">
      <w:pPr>
        <w:pStyle w:val="EndnoteText"/>
        <w:rPr>
          <w:rFonts w:ascii="Tahoma" w:hAnsi="Tahoma" w:cs="Tahoma"/>
        </w:rPr>
      </w:pPr>
      <w:r w:rsidRPr="002F668B">
        <w:rPr>
          <w:rStyle w:val="EndnoteReference"/>
          <w:rFonts w:ascii="Tahoma" w:hAnsi="Tahoma" w:cs="Tahoma"/>
        </w:rPr>
        <w:endnoteRef/>
      </w:r>
      <w:r w:rsidRPr="002F668B">
        <w:rPr>
          <w:rFonts w:ascii="Tahoma" w:hAnsi="Tahoma" w:cs="Tahoma"/>
        </w:rPr>
        <w:t xml:space="preserve"> Chart compiled by author using </w:t>
      </w:r>
      <w:r w:rsidRPr="002F668B">
        <w:rPr>
          <w:rFonts w:ascii="Tahoma" w:hAnsi="Tahoma" w:cs="Tahoma"/>
          <w:i/>
        </w:rPr>
        <w:t>Research and Innovative Technology Administration</w:t>
      </w:r>
      <w:r w:rsidRPr="002F668B">
        <w:rPr>
          <w:rFonts w:ascii="Tahoma" w:hAnsi="Tahoma" w:cs="Tahoma"/>
        </w:rPr>
        <w:t xml:space="preserve"> (RITA) data, US Bureau of Transportation Statistics</w:t>
      </w:r>
      <w:r>
        <w:rPr>
          <w:rFonts w:ascii="Tahoma" w:hAnsi="Tahoma" w:cs="Tahoma"/>
        </w:rPr>
        <w:t>, acce</w:t>
      </w:r>
      <w:r w:rsidRPr="002F668B">
        <w:rPr>
          <w:rFonts w:ascii="Tahoma" w:hAnsi="Tahoma" w:cs="Tahoma"/>
        </w:rPr>
        <w:t xml:space="preserve">ssed </w:t>
      </w:r>
      <w:r>
        <w:rPr>
          <w:rFonts w:ascii="Tahoma" w:hAnsi="Tahoma" w:cs="Tahoma"/>
        </w:rPr>
        <w:t>July 10, 2013</w:t>
      </w:r>
      <w:r w:rsidRPr="002F668B">
        <w:rPr>
          <w:rFonts w:ascii="Tahoma" w:hAnsi="Tahoma" w:cs="Tahoma"/>
        </w:rPr>
        <w:t xml:space="preserve">: </w:t>
      </w:r>
      <w:hyperlink r:id="rId1" w:history="1">
        <w:r w:rsidRPr="002F668B">
          <w:rPr>
            <w:rStyle w:val="Hyperlink"/>
            <w:rFonts w:ascii="Tahoma" w:eastAsiaTheme="majorEastAsia" w:hAnsi="Tahoma" w:cs="Tahoma"/>
          </w:rPr>
          <w:t>http://www.bts.gov/programs/airline_information/</w:t>
        </w:r>
      </w:hyperlink>
      <w:r w:rsidRPr="002F668B">
        <w:rPr>
          <w:rFonts w:ascii="Tahoma" w:hAnsi="Tahoma" w:cs="Tahoma"/>
        </w:rPr>
        <w:t xml:space="preserve"> </w:t>
      </w:r>
    </w:p>
  </w:endnote>
  <w:endnote w:id="2">
    <w:p w:rsidR="00E21C04" w:rsidRPr="002F668B" w:rsidRDefault="00E21C04" w:rsidP="005C2100">
      <w:pPr>
        <w:pStyle w:val="EndnoteText"/>
        <w:rPr>
          <w:rFonts w:ascii="Tahoma" w:hAnsi="Tahoma" w:cs="Tahoma"/>
        </w:rPr>
      </w:pPr>
      <w:r w:rsidRPr="002F668B">
        <w:rPr>
          <w:rStyle w:val="EndnoteReference"/>
          <w:rFonts w:ascii="Tahoma" w:hAnsi="Tahoma" w:cs="Tahoma"/>
        </w:rPr>
        <w:endnoteRef/>
      </w:r>
      <w:r w:rsidRPr="002F668B">
        <w:rPr>
          <w:rFonts w:ascii="Tahoma" w:hAnsi="Tahoma" w:cs="Tahoma"/>
        </w:rPr>
        <w:t xml:space="preserve"> Chart compiled by author using </w:t>
      </w:r>
      <w:r w:rsidRPr="002F668B">
        <w:rPr>
          <w:rFonts w:ascii="Tahoma" w:hAnsi="Tahoma" w:cs="Tahoma"/>
          <w:i/>
        </w:rPr>
        <w:t>Research and Innovative Technology Administration</w:t>
      </w:r>
      <w:r w:rsidRPr="002F668B">
        <w:rPr>
          <w:rFonts w:ascii="Tahoma" w:hAnsi="Tahoma" w:cs="Tahoma"/>
        </w:rPr>
        <w:t xml:space="preserve"> (RITA) data, US Bureau of Transportation Statistics</w:t>
      </w:r>
      <w:r>
        <w:rPr>
          <w:rFonts w:ascii="Tahoma" w:hAnsi="Tahoma" w:cs="Tahoma"/>
        </w:rPr>
        <w:t>, acce</w:t>
      </w:r>
      <w:r w:rsidRPr="002F668B">
        <w:rPr>
          <w:rFonts w:ascii="Tahoma" w:hAnsi="Tahoma" w:cs="Tahoma"/>
        </w:rPr>
        <w:t xml:space="preserve">ssed </w:t>
      </w:r>
      <w:r>
        <w:rPr>
          <w:rFonts w:ascii="Tahoma" w:hAnsi="Tahoma" w:cs="Tahoma"/>
        </w:rPr>
        <w:t>July 10, 2013</w:t>
      </w:r>
      <w:r w:rsidRPr="002F668B">
        <w:rPr>
          <w:rFonts w:ascii="Tahoma" w:hAnsi="Tahoma" w:cs="Tahoma"/>
        </w:rPr>
        <w:t xml:space="preserve">: </w:t>
      </w:r>
      <w:hyperlink r:id="rId2" w:history="1">
        <w:r w:rsidRPr="002F668B">
          <w:rPr>
            <w:rStyle w:val="Hyperlink"/>
            <w:rFonts w:ascii="Tahoma" w:eastAsiaTheme="majorEastAsia" w:hAnsi="Tahoma" w:cs="Tahoma"/>
          </w:rPr>
          <w:t>http://www.bts.gov/programs/airline_information/</w:t>
        </w:r>
      </w:hyperlink>
      <w:r w:rsidRPr="002F668B">
        <w:rPr>
          <w:rFonts w:ascii="Tahoma" w:hAnsi="Tahoma" w:cs="Tahoma"/>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0E25" w:rsidRDefault="009B0E25" w:rsidP="00136732">
      <w:r>
        <w:separator/>
      </w:r>
    </w:p>
  </w:footnote>
  <w:footnote w:type="continuationSeparator" w:id="0">
    <w:p w:rsidR="009B0E25" w:rsidRDefault="009B0E25" w:rsidP="001367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7173349"/>
      <w:docPartObj>
        <w:docPartGallery w:val="Page Numbers (Top of Page)"/>
        <w:docPartUnique/>
      </w:docPartObj>
    </w:sdtPr>
    <w:sdtEndPr>
      <w:rPr>
        <w:noProof/>
      </w:rPr>
    </w:sdtEndPr>
    <w:sdtContent>
      <w:p w:rsidR="00E21C04" w:rsidRDefault="00E21C04">
        <w:pPr>
          <w:pStyle w:val="Header"/>
          <w:jc w:val="right"/>
        </w:pPr>
        <w:r>
          <w:fldChar w:fldCharType="begin"/>
        </w:r>
        <w:r>
          <w:instrText xml:space="preserve"> PAGE   \* MERGEFORMAT </w:instrText>
        </w:r>
        <w:r>
          <w:fldChar w:fldCharType="separate"/>
        </w:r>
        <w:r w:rsidR="001D6A85">
          <w:rPr>
            <w:noProof/>
          </w:rPr>
          <w:t>1</w:t>
        </w:r>
        <w:r>
          <w:rPr>
            <w:noProof/>
          </w:rPr>
          <w:fldChar w:fldCharType="end"/>
        </w:r>
      </w:p>
    </w:sdtContent>
  </w:sdt>
  <w:p w:rsidR="00E21C04" w:rsidRDefault="00E21C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1538B"/>
    <w:multiLevelType w:val="hybridMultilevel"/>
    <w:tmpl w:val="F0B27D7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D34975"/>
    <w:multiLevelType w:val="hybridMultilevel"/>
    <w:tmpl w:val="929256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CE558FE"/>
    <w:multiLevelType w:val="hybridMultilevel"/>
    <w:tmpl w:val="EFAE6D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796C3B"/>
    <w:multiLevelType w:val="hybridMultilevel"/>
    <w:tmpl w:val="9EDAB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B7B71"/>
    <w:multiLevelType w:val="hybridMultilevel"/>
    <w:tmpl w:val="74A08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6E37FB"/>
    <w:multiLevelType w:val="hybridMultilevel"/>
    <w:tmpl w:val="6F522AC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204AD2"/>
    <w:multiLevelType w:val="hybridMultilevel"/>
    <w:tmpl w:val="32CE6F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D835C0"/>
    <w:multiLevelType w:val="hybridMultilevel"/>
    <w:tmpl w:val="38D81DD8"/>
    <w:lvl w:ilvl="0" w:tplc="322636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4C5CDF"/>
    <w:multiLevelType w:val="hybridMultilevel"/>
    <w:tmpl w:val="D6086AD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BD21CF0"/>
    <w:multiLevelType w:val="hybridMultilevel"/>
    <w:tmpl w:val="C9A68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E668CC"/>
    <w:multiLevelType w:val="hybridMultilevel"/>
    <w:tmpl w:val="11B812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74AF3"/>
    <w:multiLevelType w:val="hybridMultilevel"/>
    <w:tmpl w:val="0922D0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5946133A"/>
    <w:multiLevelType w:val="hybridMultilevel"/>
    <w:tmpl w:val="03CC00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9CE01CB"/>
    <w:multiLevelType w:val="hybridMultilevel"/>
    <w:tmpl w:val="1AA477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6593669"/>
    <w:multiLevelType w:val="hybridMultilevel"/>
    <w:tmpl w:val="54D851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0C249D"/>
    <w:multiLevelType w:val="hybridMultilevel"/>
    <w:tmpl w:val="9EAEE0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F3125A"/>
    <w:multiLevelType w:val="hybridMultilevel"/>
    <w:tmpl w:val="362A5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E26ABE"/>
    <w:multiLevelType w:val="hybridMultilevel"/>
    <w:tmpl w:val="8D9AF796"/>
    <w:lvl w:ilvl="0" w:tplc="04090001">
      <w:start w:val="1"/>
      <w:numFmt w:val="bullet"/>
      <w:lvlText w:val=""/>
      <w:lvlJc w:val="left"/>
      <w:pPr>
        <w:ind w:left="960" w:hanging="360"/>
      </w:pPr>
      <w:rPr>
        <w:rFonts w:ascii="Symbol" w:hAnsi="Symbol" w:hint="default"/>
      </w:rPr>
    </w:lvl>
    <w:lvl w:ilvl="1" w:tplc="04090003">
      <w:start w:val="1"/>
      <w:numFmt w:val="bullet"/>
      <w:lvlText w:val="o"/>
      <w:lvlJc w:val="left"/>
      <w:pPr>
        <w:ind w:left="1680" w:hanging="360"/>
      </w:pPr>
      <w:rPr>
        <w:rFonts w:ascii="Courier New" w:hAnsi="Courier New" w:cs="Courier New" w:hint="default"/>
      </w:rPr>
    </w:lvl>
    <w:lvl w:ilvl="2" w:tplc="04090005">
      <w:start w:val="1"/>
      <w:numFmt w:val="bullet"/>
      <w:lvlText w:val=""/>
      <w:lvlJc w:val="left"/>
      <w:pPr>
        <w:ind w:left="2400" w:hanging="360"/>
      </w:pPr>
      <w:rPr>
        <w:rFonts w:ascii="Wingdings" w:hAnsi="Wingdings" w:hint="default"/>
      </w:rPr>
    </w:lvl>
    <w:lvl w:ilvl="3" w:tplc="04090001">
      <w:start w:val="1"/>
      <w:numFmt w:val="bullet"/>
      <w:lvlText w:val=""/>
      <w:lvlJc w:val="left"/>
      <w:pPr>
        <w:ind w:left="3120" w:hanging="360"/>
      </w:pPr>
      <w:rPr>
        <w:rFonts w:ascii="Symbol" w:hAnsi="Symbol" w:hint="default"/>
      </w:rPr>
    </w:lvl>
    <w:lvl w:ilvl="4" w:tplc="04090003">
      <w:start w:val="1"/>
      <w:numFmt w:val="bullet"/>
      <w:lvlText w:val="o"/>
      <w:lvlJc w:val="left"/>
      <w:pPr>
        <w:ind w:left="3840" w:hanging="360"/>
      </w:pPr>
      <w:rPr>
        <w:rFonts w:ascii="Courier New" w:hAnsi="Courier New" w:cs="Courier New" w:hint="default"/>
      </w:rPr>
    </w:lvl>
    <w:lvl w:ilvl="5" w:tplc="04090005">
      <w:start w:val="1"/>
      <w:numFmt w:val="bullet"/>
      <w:lvlText w:val=""/>
      <w:lvlJc w:val="left"/>
      <w:pPr>
        <w:ind w:left="4560" w:hanging="360"/>
      </w:pPr>
      <w:rPr>
        <w:rFonts w:ascii="Wingdings" w:hAnsi="Wingdings" w:hint="default"/>
      </w:rPr>
    </w:lvl>
    <w:lvl w:ilvl="6" w:tplc="04090001">
      <w:start w:val="1"/>
      <w:numFmt w:val="bullet"/>
      <w:lvlText w:val=""/>
      <w:lvlJc w:val="left"/>
      <w:pPr>
        <w:ind w:left="5280" w:hanging="360"/>
      </w:pPr>
      <w:rPr>
        <w:rFonts w:ascii="Symbol" w:hAnsi="Symbol" w:hint="default"/>
      </w:rPr>
    </w:lvl>
    <w:lvl w:ilvl="7" w:tplc="04090003">
      <w:start w:val="1"/>
      <w:numFmt w:val="bullet"/>
      <w:lvlText w:val="o"/>
      <w:lvlJc w:val="left"/>
      <w:pPr>
        <w:ind w:left="6000" w:hanging="360"/>
      </w:pPr>
      <w:rPr>
        <w:rFonts w:ascii="Courier New" w:hAnsi="Courier New" w:cs="Courier New" w:hint="default"/>
      </w:rPr>
    </w:lvl>
    <w:lvl w:ilvl="8" w:tplc="04090005">
      <w:start w:val="1"/>
      <w:numFmt w:val="bullet"/>
      <w:lvlText w:val=""/>
      <w:lvlJc w:val="left"/>
      <w:pPr>
        <w:ind w:left="6720" w:hanging="360"/>
      </w:pPr>
      <w:rPr>
        <w:rFonts w:ascii="Wingdings" w:hAnsi="Wingdings" w:hint="default"/>
      </w:rPr>
    </w:lvl>
  </w:abstractNum>
  <w:abstractNum w:abstractNumId="18" w15:restartNumberingAfterBreak="0">
    <w:nsid w:val="78297D2D"/>
    <w:multiLevelType w:val="hybridMultilevel"/>
    <w:tmpl w:val="1AA477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14"/>
  </w:num>
  <w:num w:numId="3">
    <w:abstractNumId w:val="4"/>
  </w:num>
  <w:num w:numId="4">
    <w:abstractNumId w:val="16"/>
  </w:num>
  <w:num w:numId="5">
    <w:abstractNumId w:val="18"/>
  </w:num>
  <w:num w:numId="6">
    <w:abstractNumId w:val="13"/>
  </w:num>
  <w:num w:numId="7">
    <w:abstractNumId w:val="10"/>
  </w:num>
  <w:num w:numId="8">
    <w:abstractNumId w:val="9"/>
  </w:num>
  <w:num w:numId="9">
    <w:abstractNumId w:val="15"/>
  </w:num>
  <w:num w:numId="10">
    <w:abstractNumId w:val="1"/>
  </w:num>
  <w:num w:numId="11">
    <w:abstractNumId w:val="3"/>
  </w:num>
  <w:num w:numId="12">
    <w:abstractNumId w:val="6"/>
  </w:num>
  <w:num w:numId="13">
    <w:abstractNumId w:val="0"/>
  </w:num>
  <w:num w:numId="14">
    <w:abstractNumId w:val="5"/>
  </w:num>
  <w:num w:numId="15">
    <w:abstractNumId w:val="8"/>
  </w:num>
  <w:num w:numId="16">
    <w:abstractNumId w:val="11"/>
  </w:num>
  <w:num w:numId="17">
    <w:abstractNumId w:val="17"/>
  </w:num>
  <w:num w:numId="18">
    <w:abstractNumId w:val="2"/>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 EI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tdrfaatpdwsyexar7p2a5kv0pr20efvzv0&quot;&gt;My EndNote Library&lt;record-ids&gt;&lt;item&gt;80&lt;/item&gt;&lt;item&gt;575&lt;/item&gt;&lt;item&gt;579&lt;/item&gt;&lt;item&gt;584&lt;/item&gt;&lt;item&gt;585&lt;/item&gt;&lt;item&gt;622&lt;/item&gt;&lt;item&gt;664&lt;/item&gt;&lt;item&gt;886&lt;/item&gt;&lt;item&gt;887&lt;/item&gt;&lt;item&gt;1213&lt;/item&gt;&lt;item&gt;1335&lt;/item&gt;&lt;item&gt;1367&lt;/item&gt;&lt;item&gt;1409&lt;/item&gt;&lt;item&gt;1425&lt;/item&gt;&lt;item&gt;1501&lt;/item&gt;&lt;item&gt;1689&lt;/item&gt;&lt;item&gt;1699&lt;/item&gt;&lt;item&gt;1701&lt;/item&gt;&lt;item&gt;1749&lt;/item&gt;&lt;item&gt;1750&lt;/item&gt;&lt;item&gt;1754&lt;/item&gt;&lt;item&gt;1768&lt;/item&gt;&lt;item&gt;1771&lt;/item&gt;&lt;item&gt;1881&lt;/item&gt;&lt;item&gt;1882&lt;/item&gt;&lt;item&gt;1884&lt;/item&gt;&lt;item&gt;1924&lt;/item&gt;&lt;item&gt;1925&lt;/item&gt;&lt;item&gt;1926&lt;/item&gt;&lt;item&gt;1927&lt;/item&gt;&lt;item&gt;1935&lt;/item&gt;&lt;item&gt;1945&lt;/item&gt;&lt;item&gt;1946&lt;/item&gt;&lt;item&gt;1954&lt;/item&gt;&lt;item&gt;1955&lt;/item&gt;&lt;item&gt;1956&lt;/item&gt;&lt;item&gt;1957&lt;/item&gt;&lt;item&gt;1958&lt;/item&gt;&lt;item&gt;1959&lt;/item&gt;&lt;item&gt;1960&lt;/item&gt;&lt;item&gt;1961&lt;/item&gt;&lt;item&gt;1962&lt;/item&gt;&lt;item&gt;1963&lt;/item&gt;&lt;item&gt;1964&lt;/item&gt;&lt;item&gt;1966&lt;/item&gt;&lt;item&gt;1967&lt;/item&gt;&lt;item&gt;1968&lt;/item&gt;&lt;item&gt;1969&lt;/item&gt;&lt;item&gt;1970&lt;/item&gt;&lt;item&gt;1973&lt;/item&gt;&lt;item&gt;1975&lt;/item&gt;&lt;item&gt;1976&lt;/item&gt;&lt;item&gt;1979&lt;/item&gt;&lt;item&gt;2021&lt;/item&gt;&lt;item&gt;2022&lt;/item&gt;&lt;item&gt;2023&lt;/item&gt;&lt;item&gt;2024&lt;/item&gt;&lt;item&gt;2025&lt;/item&gt;&lt;item&gt;2026&lt;/item&gt;&lt;item&gt;2027&lt;/item&gt;&lt;item&gt;2028&lt;/item&gt;&lt;item&gt;2029&lt;/item&gt;&lt;item&gt;2052&lt;/item&gt;&lt;item&gt;2054&lt;/item&gt;&lt;item&gt;2055&lt;/item&gt;&lt;item&gt;2056&lt;/item&gt;&lt;/record-ids&gt;&lt;/item&gt;&lt;/Libraries&gt;"/>
  </w:docVars>
  <w:rsids>
    <w:rsidRoot w:val="00F408D0"/>
    <w:rsid w:val="0000064F"/>
    <w:rsid w:val="00002623"/>
    <w:rsid w:val="00002EFE"/>
    <w:rsid w:val="00003474"/>
    <w:rsid w:val="00004677"/>
    <w:rsid w:val="0000580E"/>
    <w:rsid w:val="00006900"/>
    <w:rsid w:val="00006BD5"/>
    <w:rsid w:val="000072CE"/>
    <w:rsid w:val="0000733B"/>
    <w:rsid w:val="0001026A"/>
    <w:rsid w:val="00010B80"/>
    <w:rsid w:val="000117E4"/>
    <w:rsid w:val="00011CE7"/>
    <w:rsid w:val="000126A3"/>
    <w:rsid w:val="00013D05"/>
    <w:rsid w:val="00014825"/>
    <w:rsid w:val="00015402"/>
    <w:rsid w:val="00015730"/>
    <w:rsid w:val="00015A8F"/>
    <w:rsid w:val="00017142"/>
    <w:rsid w:val="00017DAA"/>
    <w:rsid w:val="000234D0"/>
    <w:rsid w:val="0002385B"/>
    <w:rsid w:val="000240A6"/>
    <w:rsid w:val="000241DE"/>
    <w:rsid w:val="00024370"/>
    <w:rsid w:val="00026084"/>
    <w:rsid w:val="000265EA"/>
    <w:rsid w:val="00027236"/>
    <w:rsid w:val="00027A26"/>
    <w:rsid w:val="000307C7"/>
    <w:rsid w:val="00030EFC"/>
    <w:rsid w:val="00031471"/>
    <w:rsid w:val="00032734"/>
    <w:rsid w:val="00032DEA"/>
    <w:rsid w:val="000331B4"/>
    <w:rsid w:val="0003324A"/>
    <w:rsid w:val="00035C30"/>
    <w:rsid w:val="0003794C"/>
    <w:rsid w:val="00037B30"/>
    <w:rsid w:val="000408DC"/>
    <w:rsid w:val="00041108"/>
    <w:rsid w:val="00041793"/>
    <w:rsid w:val="00041A97"/>
    <w:rsid w:val="0004262E"/>
    <w:rsid w:val="00042A0D"/>
    <w:rsid w:val="000432C8"/>
    <w:rsid w:val="00043850"/>
    <w:rsid w:val="00043C66"/>
    <w:rsid w:val="0004483C"/>
    <w:rsid w:val="00044892"/>
    <w:rsid w:val="00045405"/>
    <w:rsid w:val="0004556B"/>
    <w:rsid w:val="0004594C"/>
    <w:rsid w:val="00045A7B"/>
    <w:rsid w:val="00046BCF"/>
    <w:rsid w:val="00050720"/>
    <w:rsid w:val="00050ADF"/>
    <w:rsid w:val="000510BF"/>
    <w:rsid w:val="000510FB"/>
    <w:rsid w:val="00052132"/>
    <w:rsid w:val="00053331"/>
    <w:rsid w:val="00053CA8"/>
    <w:rsid w:val="00055994"/>
    <w:rsid w:val="00055AA4"/>
    <w:rsid w:val="000562BC"/>
    <w:rsid w:val="000565DB"/>
    <w:rsid w:val="00060EE5"/>
    <w:rsid w:val="000610E0"/>
    <w:rsid w:val="00061297"/>
    <w:rsid w:val="00061815"/>
    <w:rsid w:val="00064072"/>
    <w:rsid w:val="00065877"/>
    <w:rsid w:val="00066245"/>
    <w:rsid w:val="00070E6D"/>
    <w:rsid w:val="00071A5E"/>
    <w:rsid w:val="000724C7"/>
    <w:rsid w:val="00072777"/>
    <w:rsid w:val="00073D45"/>
    <w:rsid w:val="000745DB"/>
    <w:rsid w:val="00075039"/>
    <w:rsid w:val="00075943"/>
    <w:rsid w:val="00075AE1"/>
    <w:rsid w:val="00075EB1"/>
    <w:rsid w:val="00076295"/>
    <w:rsid w:val="000764D1"/>
    <w:rsid w:val="00076BE9"/>
    <w:rsid w:val="00076D4C"/>
    <w:rsid w:val="00076EF8"/>
    <w:rsid w:val="000772C4"/>
    <w:rsid w:val="000800E9"/>
    <w:rsid w:val="00080C11"/>
    <w:rsid w:val="00082083"/>
    <w:rsid w:val="000833F6"/>
    <w:rsid w:val="000835F9"/>
    <w:rsid w:val="00085042"/>
    <w:rsid w:val="000868DC"/>
    <w:rsid w:val="000872F0"/>
    <w:rsid w:val="000920A7"/>
    <w:rsid w:val="00092103"/>
    <w:rsid w:val="000921B0"/>
    <w:rsid w:val="000926C7"/>
    <w:rsid w:val="00092F86"/>
    <w:rsid w:val="00093B70"/>
    <w:rsid w:val="000943CB"/>
    <w:rsid w:val="0009470B"/>
    <w:rsid w:val="00094A99"/>
    <w:rsid w:val="00094D49"/>
    <w:rsid w:val="00094D4A"/>
    <w:rsid w:val="00096642"/>
    <w:rsid w:val="00096DB4"/>
    <w:rsid w:val="000A0332"/>
    <w:rsid w:val="000A111D"/>
    <w:rsid w:val="000A1380"/>
    <w:rsid w:val="000A18A1"/>
    <w:rsid w:val="000A2324"/>
    <w:rsid w:val="000A2815"/>
    <w:rsid w:val="000A2ED0"/>
    <w:rsid w:val="000A34D1"/>
    <w:rsid w:val="000A3B83"/>
    <w:rsid w:val="000A4A15"/>
    <w:rsid w:val="000A4A59"/>
    <w:rsid w:val="000A54B4"/>
    <w:rsid w:val="000A5F9A"/>
    <w:rsid w:val="000A6EA1"/>
    <w:rsid w:val="000A6EFA"/>
    <w:rsid w:val="000A7210"/>
    <w:rsid w:val="000B12AD"/>
    <w:rsid w:val="000B19BA"/>
    <w:rsid w:val="000B1B90"/>
    <w:rsid w:val="000B2107"/>
    <w:rsid w:val="000B232E"/>
    <w:rsid w:val="000B346E"/>
    <w:rsid w:val="000B3BC6"/>
    <w:rsid w:val="000B4863"/>
    <w:rsid w:val="000B4E92"/>
    <w:rsid w:val="000B526D"/>
    <w:rsid w:val="000B5957"/>
    <w:rsid w:val="000B5EA5"/>
    <w:rsid w:val="000B61FE"/>
    <w:rsid w:val="000B62D4"/>
    <w:rsid w:val="000B6580"/>
    <w:rsid w:val="000B70E4"/>
    <w:rsid w:val="000B7690"/>
    <w:rsid w:val="000B77B7"/>
    <w:rsid w:val="000B7BD2"/>
    <w:rsid w:val="000C09EF"/>
    <w:rsid w:val="000C12AC"/>
    <w:rsid w:val="000C35D6"/>
    <w:rsid w:val="000C3BCE"/>
    <w:rsid w:val="000C4D96"/>
    <w:rsid w:val="000C569D"/>
    <w:rsid w:val="000C5B69"/>
    <w:rsid w:val="000C62C4"/>
    <w:rsid w:val="000C6423"/>
    <w:rsid w:val="000C6FB9"/>
    <w:rsid w:val="000C7007"/>
    <w:rsid w:val="000D1145"/>
    <w:rsid w:val="000D245A"/>
    <w:rsid w:val="000D260B"/>
    <w:rsid w:val="000D3593"/>
    <w:rsid w:val="000D3ED3"/>
    <w:rsid w:val="000D449F"/>
    <w:rsid w:val="000D4A19"/>
    <w:rsid w:val="000D4EB8"/>
    <w:rsid w:val="000D5638"/>
    <w:rsid w:val="000D5C2C"/>
    <w:rsid w:val="000D609D"/>
    <w:rsid w:val="000D6448"/>
    <w:rsid w:val="000D66C4"/>
    <w:rsid w:val="000D696C"/>
    <w:rsid w:val="000D6A9D"/>
    <w:rsid w:val="000D7A0B"/>
    <w:rsid w:val="000D7C87"/>
    <w:rsid w:val="000E020D"/>
    <w:rsid w:val="000E158F"/>
    <w:rsid w:val="000E167E"/>
    <w:rsid w:val="000E321D"/>
    <w:rsid w:val="000E32BE"/>
    <w:rsid w:val="000E3338"/>
    <w:rsid w:val="000E4015"/>
    <w:rsid w:val="000E4690"/>
    <w:rsid w:val="000E508E"/>
    <w:rsid w:val="000E5483"/>
    <w:rsid w:val="000E569A"/>
    <w:rsid w:val="000E586B"/>
    <w:rsid w:val="000E5BEC"/>
    <w:rsid w:val="000F0E22"/>
    <w:rsid w:val="000F0F9A"/>
    <w:rsid w:val="000F1293"/>
    <w:rsid w:val="000F2830"/>
    <w:rsid w:val="000F2840"/>
    <w:rsid w:val="000F2CA5"/>
    <w:rsid w:val="000F38B1"/>
    <w:rsid w:val="000F3AAD"/>
    <w:rsid w:val="000F42EB"/>
    <w:rsid w:val="000F4BAC"/>
    <w:rsid w:val="000F5185"/>
    <w:rsid w:val="000F5A0B"/>
    <w:rsid w:val="000F5C48"/>
    <w:rsid w:val="000F6110"/>
    <w:rsid w:val="000F651A"/>
    <w:rsid w:val="000F668E"/>
    <w:rsid w:val="00100157"/>
    <w:rsid w:val="00100430"/>
    <w:rsid w:val="00100447"/>
    <w:rsid w:val="00100D89"/>
    <w:rsid w:val="00101AD0"/>
    <w:rsid w:val="00102661"/>
    <w:rsid w:val="00103965"/>
    <w:rsid w:val="001041A6"/>
    <w:rsid w:val="00104454"/>
    <w:rsid w:val="001045CD"/>
    <w:rsid w:val="001050E1"/>
    <w:rsid w:val="0010516A"/>
    <w:rsid w:val="00106FFF"/>
    <w:rsid w:val="00110708"/>
    <w:rsid w:val="00111BFA"/>
    <w:rsid w:val="001123D2"/>
    <w:rsid w:val="00112438"/>
    <w:rsid w:val="00113625"/>
    <w:rsid w:val="00114356"/>
    <w:rsid w:val="0011601D"/>
    <w:rsid w:val="0011648F"/>
    <w:rsid w:val="00116704"/>
    <w:rsid w:val="00116A15"/>
    <w:rsid w:val="0011744C"/>
    <w:rsid w:val="00117819"/>
    <w:rsid w:val="0012146A"/>
    <w:rsid w:val="00121596"/>
    <w:rsid w:val="001223B8"/>
    <w:rsid w:val="0012264B"/>
    <w:rsid w:val="0012267B"/>
    <w:rsid w:val="00123921"/>
    <w:rsid w:val="00123A67"/>
    <w:rsid w:val="001241A4"/>
    <w:rsid w:val="00124742"/>
    <w:rsid w:val="0012474C"/>
    <w:rsid w:val="00124FB1"/>
    <w:rsid w:val="0012756A"/>
    <w:rsid w:val="00127584"/>
    <w:rsid w:val="00127AF5"/>
    <w:rsid w:val="00127EF9"/>
    <w:rsid w:val="00127F31"/>
    <w:rsid w:val="00130234"/>
    <w:rsid w:val="00131B80"/>
    <w:rsid w:val="00131C21"/>
    <w:rsid w:val="00131DE8"/>
    <w:rsid w:val="001326BF"/>
    <w:rsid w:val="00133407"/>
    <w:rsid w:val="001340D6"/>
    <w:rsid w:val="001346B1"/>
    <w:rsid w:val="00134A83"/>
    <w:rsid w:val="001361F8"/>
    <w:rsid w:val="00136732"/>
    <w:rsid w:val="001416E0"/>
    <w:rsid w:val="00141EB7"/>
    <w:rsid w:val="00142414"/>
    <w:rsid w:val="00142C9B"/>
    <w:rsid w:val="00142D67"/>
    <w:rsid w:val="00142F73"/>
    <w:rsid w:val="00143258"/>
    <w:rsid w:val="0014371A"/>
    <w:rsid w:val="001437C1"/>
    <w:rsid w:val="00144A8D"/>
    <w:rsid w:val="00144CAA"/>
    <w:rsid w:val="0014511D"/>
    <w:rsid w:val="001456FF"/>
    <w:rsid w:val="001458FA"/>
    <w:rsid w:val="001474F5"/>
    <w:rsid w:val="00150754"/>
    <w:rsid w:val="00150878"/>
    <w:rsid w:val="001509F9"/>
    <w:rsid w:val="00151072"/>
    <w:rsid w:val="00151637"/>
    <w:rsid w:val="00151A94"/>
    <w:rsid w:val="00152DF4"/>
    <w:rsid w:val="00153F48"/>
    <w:rsid w:val="00155364"/>
    <w:rsid w:val="00156254"/>
    <w:rsid w:val="001563D9"/>
    <w:rsid w:val="001564F8"/>
    <w:rsid w:val="001622F5"/>
    <w:rsid w:val="0016458F"/>
    <w:rsid w:val="00165218"/>
    <w:rsid w:val="00165F3B"/>
    <w:rsid w:val="001673E0"/>
    <w:rsid w:val="001674D5"/>
    <w:rsid w:val="00167DD3"/>
    <w:rsid w:val="0017046D"/>
    <w:rsid w:val="001705D4"/>
    <w:rsid w:val="00171E57"/>
    <w:rsid w:val="00171FA3"/>
    <w:rsid w:val="0017362F"/>
    <w:rsid w:val="00173842"/>
    <w:rsid w:val="00173ED3"/>
    <w:rsid w:val="00173FF1"/>
    <w:rsid w:val="001744A8"/>
    <w:rsid w:val="00174AF1"/>
    <w:rsid w:val="00174C18"/>
    <w:rsid w:val="00174DB3"/>
    <w:rsid w:val="00176AB5"/>
    <w:rsid w:val="00176EBB"/>
    <w:rsid w:val="00176FA4"/>
    <w:rsid w:val="00180AD6"/>
    <w:rsid w:val="0018165E"/>
    <w:rsid w:val="00181D07"/>
    <w:rsid w:val="00183CD0"/>
    <w:rsid w:val="00183F3B"/>
    <w:rsid w:val="001840BC"/>
    <w:rsid w:val="00185DB1"/>
    <w:rsid w:val="00185E8B"/>
    <w:rsid w:val="00187142"/>
    <w:rsid w:val="00187336"/>
    <w:rsid w:val="00187668"/>
    <w:rsid w:val="00187708"/>
    <w:rsid w:val="00187CB2"/>
    <w:rsid w:val="00191397"/>
    <w:rsid w:val="001926A7"/>
    <w:rsid w:val="00194467"/>
    <w:rsid w:val="0019497C"/>
    <w:rsid w:val="00195754"/>
    <w:rsid w:val="00195AC9"/>
    <w:rsid w:val="001969C1"/>
    <w:rsid w:val="001969C3"/>
    <w:rsid w:val="00196F27"/>
    <w:rsid w:val="001970AF"/>
    <w:rsid w:val="00197D46"/>
    <w:rsid w:val="001A0071"/>
    <w:rsid w:val="001A0851"/>
    <w:rsid w:val="001A119A"/>
    <w:rsid w:val="001A1B91"/>
    <w:rsid w:val="001A2842"/>
    <w:rsid w:val="001A2DD9"/>
    <w:rsid w:val="001A34AA"/>
    <w:rsid w:val="001A3CBF"/>
    <w:rsid w:val="001A3DAB"/>
    <w:rsid w:val="001A46E3"/>
    <w:rsid w:val="001A47CB"/>
    <w:rsid w:val="001A5DCE"/>
    <w:rsid w:val="001A6D14"/>
    <w:rsid w:val="001A763F"/>
    <w:rsid w:val="001A7CA3"/>
    <w:rsid w:val="001B0852"/>
    <w:rsid w:val="001B1C2C"/>
    <w:rsid w:val="001B2436"/>
    <w:rsid w:val="001B253F"/>
    <w:rsid w:val="001B2A59"/>
    <w:rsid w:val="001B3121"/>
    <w:rsid w:val="001B45D9"/>
    <w:rsid w:val="001B4816"/>
    <w:rsid w:val="001B493A"/>
    <w:rsid w:val="001B4FBB"/>
    <w:rsid w:val="001B5A27"/>
    <w:rsid w:val="001B5ABA"/>
    <w:rsid w:val="001B66C1"/>
    <w:rsid w:val="001B6C28"/>
    <w:rsid w:val="001B6D9E"/>
    <w:rsid w:val="001B7822"/>
    <w:rsid w:val="001C037C"/>
    <w:rsid w:val="001C071E"/>
    <w:rsid w:val="001C0ED3"/>
    <w:rsid w:val="001C1676"/>
    <w:rsid w:val="001C1895"/>
    <w:rsid w:val="001C2D35"/>
    <w:rsid w:val="001C2E7D"/>
    <w:rsid w:val="001C495A"/>
    <w:rsid w:val="001C5198"/>
    <w:rsid w:val="001C6790"/>
    <w:rsid w:val="001C7B01"/>
    <w:rsid w:val="001D25D9"/>
    <w:rsid w:val="001D35AE"/>
    <w:rsid w:val="001D3A45"/>
    <w:rsid w:val="001D49B9"/>
    <w:rsid w:val="001D4E2A"/>
    <w:rsid w:val="001D51D8"/>
    <w:rsid w:val="001D578C"/>
    <w:rsid w:val="001D5F10"/>
    <w:rsid w:val="001D60BE"/>
    <w:rsid w:val="001D68CB"/>
    <w:rsid w:val="001D6A85"/>
    <w:rsid w:val="001D783F"/>
    <w:rsid w:val="001D7A87"/>
    <w:rsid w:val="001D7D05"/>
    <w:rsid w:val="001D7D93"/>
    <w:rsid w:val="001E0F7C"/>
    <w:rsid w:val="001E1B48"/>
    <w:rsid w:val="001E2B3C"/>
    <w:rsid w:val="001E2F77"/>
    <w:rsid w:val="001E3506"/>
    <w:rsid w:val="001E4B91"/>
    <w:rsid w:val="001E53C1"/>
    <w:rsid w:val="001E5631"/>
    <w:rsid w:val="001E5C6C"/>
    <w:rsid w:val="001E5D41"/>
    <w:rsid w:val="001E633D"/>
    <w:rsid w:val="001E644C"/>
    <w:rsid w:val="001E732E"/>
    <w:rsid w:val="001E7593"/>
    <w:rsid w:val="001E7F9D"/>
    <w:rsid w:val="001F0F8A"/>
    <w:rsid w:val="001F1578"/>
    <w:rsid w:val="001F1FE0"/>
    <w:rsid w:val="001F3233"/>
    <w:rsid w:val="001F33A0"/>
    <w:rsid w:val="001F39F6"/>
    <w:rsid w:val="001F5B87"/>
    <w:rsid w:val="001F6547"/>
    <w:rsid w:val="001F72D0"/>
    <w:rsid w:val="00201C97"/>
    <w:rsid w:val="00202737"/>
    <w:rsid w:val="00202BD1"/>
    <w:rsid w:val="00203CA8"/>
    <w:rsid w:val="00204FA2"/>
    <w:rsid w:val="002057E2"/>
    <w:rsid w:val="00205C40"/>
    <w:rsid w:val="002132CE"/>
    <w:rsid w:val="00213493"/>
    <w:rsid w:val="0021363D"/>
    <w:rsid w:val="00213A68"/>
    <w:rsid w:val="00213C0F"/>
    <w:rsid w:val="00213EA7"/>
    <w:rsid w:val="00213FEE"/>
    <w:rsid w:val="00214860"/>
    <w:rsid w:val="00214AAD"/>
    <w:rsid w:val="00214BC9"/>
    <w:rsid w:val="00215185"/>
    <w:rsid w:val="00217040"/>
    <w:rsid w:val="00220770"/>
    <w:rsid w:val="0022087E"/>
    <w:rsid w:val="00220F33"/>
    <w:rsid w:val="0022124A"/>
    <w:rsid w:val="00221400"/>
    <w:rsid w:val="0022181D"/>
    <w:rsid w:val="00222176"/>
    <w:rsid w:val="00222481"/>
    <w:rsid w:val="002225E5"/>
    <w:rsid w:val="002225E9"/>
    <w:rsid w:val="00222ADC"/>
    <w:rsid w:val="00224DD6"/>
    <w:rsid w:val="00225164"/>
    <w:rsid w:val="002253C3"/>
    <w:rsid w:val="00225403"/>
    <w:rsid w:val="00225B34"/>
    <w:rsid w:val="00227730"/>
    <w:rsid w:val="00227DDB"/>
    <w:rsid w:val="002311CF"/>
    <w:rsid w:val="00231AAC"/>
    <w:rsid w:val="00231FEB"/>
    <w:rsid w:val="002340B6"/>
    <w:rsid w:val="002351B8"/>
    <w:rsid w:val="00235EAD"/>
    <w:rsid w:val="002365B6"/>
    <w:rsid w:val="002369B7"/>
    <w:rsid w:val="00237E0B"/>
    <w:rsid w:val="00240226"/>
    <w:rsid w:val="002404AD"/>
    <w:rsid w:val="00240DA0"/>
    <w:rsid w:val="00240EFA"/>
    <w:rsid w:val="00241DCB"/>
    <w:rsid w:val="00241DD2"/>
    <w:rsid w:val="0024250A"/>
    <w:rsid w:val="00245959"/>
    <w:rsid w:val="00245AD7"/>
    <w:rsid w:val="00245E95"/>
    <w:rsid w:val="00246577"/>
    <w:rsid w:val="00247F23"/>
    <w:rsid w:val="00251003"/>
    <w:rsid w:val="002510FC"/>
    <w:rsid w:val="002538A9"/>
    <w:rsid w:val="00254440"/>
    <w:rsid w:val="0025485E"/>
    <w:rsid w:val="00254C0A"/>
    <w:rsid w:val="002558E1"/>
    <w:rsid w:val="0025619A"/>
    <w:rsid w:val="00256DFA"/>
    <w:rsid w:val="002579C7"/>
    <w:rsid w:val="002600A0"/>
    <w:rsid w:val="00260146"/>
    <w:rsid w:val="00260210"/>
    <w:rsid w:val="002604B6"/>
    <w:rsid w:val="00261915"/>
    <w:rsid w:val="002619B3"/>
    <w:rsid w:val="00261D44"/>
    <w:rsid w:val="00262BCA"/>
    <w:rsid w:val="00262F35"/>
    <w:rsid w:val="00263CD7"/>
    <w:rsid w:val="00263E71"/>
    <w:rsid w:val="00264716"/>
    <w:rsid w:val="00265561"/>
    <w:rsid w:val="00266428"/>
    <w:rsid w:val="00266B95"/>
    <w:rsid w:val="002674FA"/>
    <w:rsid w:val="00270393"/>
    <w:rsid w:val="00270A6D"/>
    <w:rsid w:val="00270A77"/>
    <w:rsid w:val="00271651"/>
    <w:rsid w:val="00271E06"/>
    <w:rsid w:val="00271E7F"/>
    <w:rsid w:val="00271EC5"/>
    <w:rsid w:val="00271F06"/>
    <w:rsid w:val="00272328"/>
    <w:rsid w:val="002731E2"/>
    <w:rsid w:val="00273C8B"/>
    <w:rsid w:val="002757A3"/>
    <w:rsid w:val="00275C21"/>
    <w:rsid w:val="0027681A"/>
    <w:rsid w:val="00276913"/>
    <w:rsid w:val="0027692C"/>
    <w:rsid w:val="002771DC"/>
    <w:rsid w:val="00277702"/>
    <w:rsid w:val="002808FC"/>
    <w:rsid w:val="00281B30"/>
    <w:rsid w:val="002831BD"/>
    <w:rsid w:val="00283ECE"/>
    <w:rsid w:val="00284B9E"/>
    <w:rsid w:val="00285B07"/>
    <w:rsid w:val="00286B50"/>
    <w:rsid w:val="00286D07"/>
    <w:rsid w:val="00287C1B"/>
    <w:rsid w:val="00287F79"/>
    <w:rsid w:val="0029062C"/>
    <w:rsid w:val="002907E0"/>
    <w:rsid w:val="00290846"/>
    <w:rsid w:val="00290C1E"/>
    <w:rsid w:val="00292056"/>
    <w:rsid w:val="00292883"/>
    <w:rsid w:val="002933D1"/>
    <w:rsid w:val="00293744"/>
    <w:rsid w:val="002940E5"/>
    <w:rsid w:val="00294140"/>
    <w:rsid w:val="002951BE"/>
    <w:rsid w:val="002954E3"/>
    <w:rsid w:val="002971E4"/>
    <w:rsid w:val="00297D97"/>
    <w:rsid w:val="00297F43"/>
    <w:rsid w:val="002A00AA"/>
    <w:rsid w:val="002A0E00"/>
    <w:rsid w:val="002A0F71"/>
    <w:rsid w:val="002A1213"/>
    <w:rsid w:val="002A1707"/>
    <w:rsid w:val="002A2490"/>
    <w:rsid w:val="002A2E38"/>
    <w:rsid w:val="002A3510"/>
    <w:rsid w:val="002A3D57"/>
    <w:rsid w:val="002A43C5"/>
    <w:rsid w:val="002A4D99"/>
    <w:rsid w:val="002A5800"/>
    <w:rsid w:val="002A59CD"/>
    <w:rsid w:val="002A6AE1"/>
    <w:rsid w:val="002A72DD"/>
    <w:rsid w:val="002B0007"/>
    <w:rsid w:val="002B15EE"/>
    <w:rsid w:val="002B2573"/>
    <w:rsid w:val="002B30D2"/>
    <w:rsid w:val="002B3C03"/>
    <w:rsid w:val="002B41FF"/>
    <w:rsid w:val="002B4949"/>
    <w:rsid w:val="002B5E24"/>
    <w:rsid w:val="002B608D"/>
    <w:rsid w:val="002B6256"/>
    <w:rsid w:val="002B6322"/>
    <w:rsid w:val="002B639C"/>
    <w:rsid w:val="002B6EA6"/>
    <w:rsid w:val="002B6F0C"/>
    <w:rsid w:val="002B7877"/>
    <w:rsid w:val="002B7BE3"/>
    <w:rsid w:val="002C049C"/>
    <w:rsid w:val="002C1658"/>
    <w:rsid w:val="002C1A59"/>
    <w:rsid w:val="002C1FF2"/>
    <w:rsid w:val="002C2866"/>
    <w:rsid w:val="002C47AF"/>
    <w:rsid w:val="002C49B4"/>
    <w:rsid w:val="002C5CB4"/>
    <w:rsid w:val="002C5F2D"/>
    <w:rsid w:val="002C6339"/>
    <w:rsid w:val="002C68B2"/>
    <w:rsid w:val="002C6D1F"/>
    <w:rsid w:val="002C7668"/>
    <w:rsid w:val="002C7C2D"/>
    <w:rsid w:val="002D05D1"/>
    <w:rsid w:val="002D0A6A"/>
    <w:rsid w:val="002D1567"/>
    <w:rsid w:val="002D2003"/>
    <w:rsid w:val="002D2735"/>
    <w:rsid w:val="002D2F32"/>
    <w:rsid w:val="002D31BB"/>
    <w:rsid w:val="002D46D0"/>
    <w:rsid w:val="002D4D2B"/>
    <w:rsid w:val="002D5646"/>
    <w:rsid w:val="002D5938"/>
    <w:rsid w:val="002D64C7"/>
    <w:rsid w:val="002D6539"/>
    <w:rsid w:val="002D66AF"/>
    <w:rsid w:val="002E0681"/>
    <w:rsid w:val="002E2463"/>
    <w:rsid w:val="002E2719"/>
    <w:rsid w:val="002E3102"/>
    <w:rsid w:val="002E3B57"/>
    <w:rsid w:val="002E4785"/>
    <w:rsid w:val="002E528E"/>
    <w:rsid w:val="002E5E87"/>
    <w:rsid w:val="002E5FAD"/>
    <w:rsid w:val="002E666E"/>
    <w:rsid w:val="002E6932"/>
    <w:rsid w:val="002E7726"/>
    <w:rsid w:val="002E7776"/>
    <w:rsid w:val="002F0DE7"/>
    <w:rsid w:val="002F18E0"/>
    <w:rsid w:val="002F1BA1"/>
    <w:rsid w:val="002F1CF9"/>
    <w:rsid w:val="002F3AB9"/>
    <w:rsid w:val="002F4325"/>
    <w:rsid w:val="002F5590"/>
    <w:rsid w:val="002F5977"/>
    <w:rsid w:val="002F671B"/>
    <w:rsid w:val="002F7889"/>
    <w:rsid w:val="002F7F48"/>
    <w:rsid w:val="00301CB3"/>
    <w:rsid w:val="003020A9"/>
    <w:rsid w:val="003037E6"/>
    <w:rsid w:val="00303910"/>
    <w:rsid w:val="00304FB2"/>
    <w:rsid w:val="00305292"/>
    <w:rsid w:val="00305DC4"/>
    <w:rsid w:val="0030635E"/>
    <w:rsid w:val="00306C6E"/>
    <w:rsid w:val="0031005A"/>
    <w:rsid w:val="003100CB"/>
    <w:rsid w:val="0031063B"/>
    <w:rsid w:val="00310A77"/>
    <w:rsid w:val="00312E7C"/>
    <w:rsid w:val="00313CA6"/>
    <w:rsid w:val="00313F8B"/>
    <w:rsid w:val="00315520"/>
    <w:rsid w:val="0031552C"/>
    <w:rsid w:val="00315C92"/>
    <w:rsid w:val="00316092"/>
    <w:rsid w:val="00316CB3"/>
    <w:rsid w:val="0031726C"/>
    <w:rsid w:val="003175D9"/>
    <w:rsid w:val="00317E2F"/>
    <w:rsid w:val="00317F46"/>
    <w:rsid w:val="003209A0"/>
    <w:rsid w:val="00320F80"/>
    <w:rsid w:val="00321181"/>
    <w:rsid w:val="00321520"/>
    <w:rsid w:val="00323135"/>
    <w:rsid w:val="003243BA"/>
    <w:rsid w:val="00324E31"/>
    <w:rsid w:val="00325472"/>
    <w:rsid w:val="00325D79"/>
    <w:rsid w:val="0032645F"/>
    <w:rsid w:val="00326849"/>
    <w:rsid w:val="00326959"/>
    <w:rsid w:val="003278CE"/>
    <w:rsid w:val="00331C19"/>
    <w:rsid w:val="00331E59"/>
    <w:rsid w:val="00331EC7"/>
    <w:rsid w:val="00332F38"/>
    <w:rsid w:val="003331AF"/>
    <w:rsid w:val="003339CB"/>
    <w:rsid w:val="00334D4E"/>
    <w:rsid w:val="00336185"/>
    <w:rsid w:val="00336697"/>
    <w:rsid w:val="003368A8"/>
    <w:rsid w:val="00336995"/>
    <w:rsid w:val="003371D9"/>
    <w:rsid w:val="00337DEE"/>
    <w:rsid w:val="0034058D"/>
    <w:rsid w:val="00341680"/>
    <w:rsid w:val="00343DB3"/>
    <w:rsid w:val="00344A71"/>
    <w:rsid w:val="003452F9"/>
    <w:rsid w:val="003465B3"/>
    <w:rsid w:val="00346A64"/>
    <w:rsid w:val="0034756E"/>
    <w:rsid w:val="0034765C"/>
    <w:rsid w:val="0034770D"/>
    <w:rsid w:val="00347A6C"/>
    <w:rsid w:val="0035061D"/>
    <w:rsid w:val="0035079C"/>
    <w:rsid w:val="00350A7B"/>
    <w:rsid w:val="00350AE4"/>
    <w:rsid w:val="00350FB0"/>
    <w:rsid w:val="0035171B"/>
    <w:rsid w:val="00351E0E"/>
    <w:rsid w:val="00352712"/>
    <w:rsid w:val="00353B83"/>
    <w:rsid w:val="00354092"/>
    <w:rsid w:val="0035462E"/>
    <w:rsid w:val="00354E31"/>
    <w:rsid w:val="0035567A"/>
    <w:rsid w:val="00355F46"/>
    <w:rsid w:val="00356592"/>
    <w:rsid w:val="00357F5D"/>
    <w:rsid w:val="003604C0"/>
    <w:rsid w:val="00360FCC"/>
    <w:rsid w:val="00361552"/>
    <w:rsid w:val="003615E8"/>
    <w:rsid w:val="00361C79"/>
    <w:rsid w:val="00362392"/>
    <w:rsid w:val="0036371F"/>
    <w:rsid w:val="00363F28"/>
    <w:rsid w:val="00364294"/>
    <w:rsid w:val="00364D0D"/>
    <w:rsid w:val="003658B8"/>
    <w:rsid w:val="00366CD4"/>
    <w:rsid w:val="00367F6B"/>
    <w:rsid w:val="0037005B"/>
    <w:rsid w:val="00370523"/>
    <w:rsid w:val="00370DA4"/>
    <w:rsid w:val="003712EC"/>
    <w:rsid w:val="00372404"/>
    <w:rsid w:val="00372B65"/>
    <w:rsid w:val="00372B70"/>
    <w:rsid w:val="003733AC"/>
    <w:rsid w:val="00373816"/>
    <w:rsid w:val="00375B7F"/>
    <w:rsid w:val="00375C7A"/>
    <w:rsid w:val="00376BCB"/>
    <w:rsid w:val="00381E50"/>
    <w:rsid w:val="00382D54"/>
    <w:rsid w:val="00383FB1"/>
    <w:rsid w:val="003858EF"/>
    <w:rsid w:val="0038634D"/>
    <w:rsid w:val="003865B3"/>
    <w:rsid w:val="00386C88"/>
    <w:rsid w:val="00386DB4"/>
    <w:rsid w:val="00390120"/>
    <w:rsid w:val="003905C0"/>
    <w:rsid w:val="003905FD"/>
    <w:rsid w:val="0039264C"/>
    <w:rsid w:val="00392A55"/>
    <w:rsid w:val="00393157"/>
    <w:rsid w:val="00394550"/>
    <w:rsid w:val="0039621A"/>
    <w:rsid w:val="0039769E"/>
    <w:rsid w:val="003A0ABB"/>
    <w:rsid w:val="003A112E"/>
    <w:rsid w:val="003A141E"/>
    <w:rsid w:val="003A175D"/>
    <w:rsid w:val="003A2659"/>
    <w:rsid w:val="003A2CB6"/>
    <w:rsid w:val="003A2D82"/>
    <w:rsid w:val="003A3480"/>
    <w:rsid w:val="003A35A6"/>
    <w:rsid w:val="003A370E"/>
    <w:rsid w:val="003A394D"/>
    <w:rsid w:val="003A43A9"/>
    <w:rsid w:val="003A4621"/>
    <w:rsid w:val="003A5263"/>
    <w:rsid w:val="003A6D21"/>
    <w:rsid w:val="003A7DC0"/>
    <w:rsid w:val="003B0B03"/>
    <w:rsid w:val="003B15CB"/>
    <w:rsid w:val="003B176D"/>
    <w:rsid w:val="003B19B6"/>
    <w:rsid w:val="003B1B69"/>
    <w:rsid w:val="003B1EF7"/>
    <w:rsid w:val="003B20CC"/>
    <w:rsid w:val="003B20DE"/>
    <w:rsid w:val="003B22F1"/>
    <w:rsid w:val="003B2612"/>
    <w:rsid w:val="003B2E54"/>
    <w:rsid w:val="003B34F2"/>
    <w:rsid w:val="003B4965"/>
    <w:rsid w:val="003B58E1"/>
    <w:rsid w:val="003B58F3"/>
    <w:rsid w:val="003B5D23"/>
    <w:rsid w:val="003B5D7F"/>
    <w:rsid w:val="003B5DD9"/>
    <w:rsid w:val="003B6026"/>
    <w:rsid w:val="003B63A6"/>
    <w:rsid w:val="003B6EDB"/>
    <w:rsid w:val="003B6F79"/>
    <w:rsid w:val="003C0208"/>
    <w:rsid w:val="003C06BB"/>
    <w:rsid w:val="003C0BFD"/>
    <w:rsid w:val="003C1BD8"/>
    <w:rsid w:val="003C28FC"/>
    <w:rsid w:val="003C31E3"/>
    <w:rsid w:val="003C4352"/>
    <w:rsid w:val="003C4CC7"/>
    <w:rsid w:val="003C5068"/>
    <w:rsid w:val="003C5BD2"/>
    <w:rsid w:val="003C5D6C"/>
    <w:rsid w:val="003C5F97"/>
    <w:rsid w:val="003C7666"/>
    <w:rsid w:val="003D06B9"/>
    <w:rsid w:val="003D0716"/>
    <w:rsid w:val="003D16B7"/>
    <w:rsid w:val="003D1C82"/>
    <w:rsid w:val="003D2F36"/>
    <w:rsid w:val="003D36F5"/>
    <w:rsid w:val="003D441A"/>
    <w:rsid w:val="003D45F7"/>
    <w:rsid w:val="003D4617"/>
    <w:rsid w:val="003D5139"/>
    <w:rsid w:val="003D5143"/>
    <w:rsid w:val="003D5D1C"/>
    <w:rsid w:val="003D5D87"/>
    <w:rsid w:val="003D62B8"/>
    <w:rsid w:val="003D6E3A"/>
    <w:rsid w:val="003E287A"/>
    <w:rsid w:val="003E3714"/>
    <w:rsid w:val="003E4972"/>
    <w:rsid w:val="003E55D9"/>
    <w:rsid w:val="003E567F"/>
    <w:rsid w:val="003E5F2B"/>
    <w:rsid w:val="003E7184"/>
    <w:rsid w:val="003E77FC"/>
    <w:rsid w:val="003F0C9E"/>
    <w:rsid w:val="003F142A"/>
    <w:rsid w:val="003F28C8"/>
    <w:rsid w:val="003F5106"/>
    <w:rsid w:val="003F6431"/>
    <w:rsid w:val="003F6A78"/>
    <w:rsid w:val="00400183"/>
    <w:rsid w:val="00400244"/>
    <w:rsid w:val="0040035C"/>
    <w:rsid w:val="00400AB0"/>
    <w:rsid w:val="00401658"/>
    <w:rsid w:val="00401943"/>
    <w:rsid w:val="00401DC4"/>
    <w:rsid w:val="00402997"/>
    <w:rsid w:val="0040336B"/>
    <w:rsid w:val="00403671"/>
    <w:rsid w:val="00405229"/>
    <w:rsid w:val="004062CF"/>
    <w:rsid w:val="0040636C"/>
    <w:rsid w:val="00406628"/>
    <w:rsid w:val="0040663F"/>
    <w:rsid w:val="00407832"/>
    <w:rsid w:val="0040787A"/>
    <w:rsid w:val="00407C52"/>
    <w:rsid w:val="0041058F"/>
    <w:rsid w:val="00410E41"/>
    <w:rsid w:val="00411C4A"/>
    <w:rsid w:val="00411D4D"/>
    <w:rsid w:val="00412017"/>
    <w:rsid w:val="00412A2C"/>
    <w:rsid w:val="004137F2"/>
    <w:rsid w:val="00414462"/>
    <w:rsid w:val="004146B0"/>
    <w:rsid w:val="004147C1"/>
    <w:rsid w:val="00414D61"/>
    <w:rsid w:val="00414DEA"/>
    <w:rsid w:val="0041503E"/>
    <w:rsid w:val="0041521E"/>
    <w:rsid w:val="00415501"/>
    <w:rsid w:val="0041554A"/>
    <w:rsid w:val="0041583B"/>
    <w:rsid w:val="00416BC6"/>
    <w:rsid w:val="00420BFC"/>
    <w:rsid w:val="00420F1D"/>
    <w:rsid w:val="0042154F"/>
    <w:rsid w:val="00422069"/>
    <w:rsid w:val="00422242"/>
    <w:rsid w:val="00422B8A"/>
    <w:rsid w:val="00423D40"/>
    <w:rsid w:val="00424F23"/>
    <w:rsid w:val="00426276"/>
    <w:rsid w:val="0042654B"/>
    <w:rsid w:val="00427393"/>
    <w:rsid w:val="00427809"/>
    <w:rsid w:val="00430301"/>
    <w:rsid w:val="00430B98"/>
    <w:rsid w:val="00430E03"/>
    <w:rsid w:val="0043276E"/>
    <w:rsid w:val="00434B11"/>
    <w:rsid w:val="0043516F"/>
    <w:rsid w:val="00435639"/>
    <w:rsid w:val="0043586B"/>
    <w:rsid w:val="00436065"/>
    <w:rsid w:val="004361A2"/>
    <w:rsid w:val="00437464"/>
    <w:rsid w:val="00440565"/>
    <w:rsid w:val="0044141B"/>
    <w:rsid w:val="00441516"/>
    <w:rsid w:val="004419D9"/>
    <w:rsid w:val="00441BFC"/>
    <w:rsid w:val="00441C96"/>
    <w:rsid w:val="004422A3"/>
    <w:rsid w:val="0044354D"/>
    <w:rsid w:val="00443755"/>
    <w:rsid w:val="004441E3"/>
    <w:rsid w:val="00445F1E"/>
    <w:rsid w:val="004461EE"/>
    <w:rsid w:val="00446E19"/>
    <w:rsid w:val="00447163"/>
    <w:rsid w:val="0045047B"/>
    <w:rsid w:val="00451628"/>
    <w:rsid w:val="00452DDF"/>
    <w:rsid w:val="004538CE"/>
    <w:rsid w:val="00453E13"/>
    <w:rsid w:val="004546C6"/>
    <w:rsid w:val="0045564C"/>
    <w:rsid w:val="00455794"/>
    <w:rsid w:val="004557F0"/>
    <w:rsid w:val="004565C3"/>
    <w:rsid w:val="00457109"/>
    <w:rsid w:val="0045737F"/>
    <w:rsid w:val="00457D92"/>
    <w:rsid w:val="00460225"/>
    <w:rsid w:val="0046107E"/>
    <w:rsid w:val="004614A9"/>
    <w:rsid w:val="004616DB"/>
    <w:rsid w:val="00462B78"/>
    <w:rsid w:val="004632AB"/>
    <w:rsid w:val="00464AE5"/>
    <w:rsid w:val="0046578F"/>
    <w:rsid w:val="00465E66"/>
    <w:rsid w:val="00466ED5"/>
    <w:rsid w:val="004672C6"/>
    <w:rsid w:val="0047002B"/>
    <w:rsid w:val="004705A1"/>
    <w:rsid w:val="004706E9"/>
    <w:rsid w:val="00470FE2"/>
    <w:rsid w:val="00471817"/>
    <w:rsid w:val="00471882"/>
    <w:rsid w:val="00471FDE"/>
    <w:rsid w:val="004731EA"/>
    <w:rsid w:val="004733B9"/>
    <w:rsid w:val="004733C7"/>
    <w:rsid w:val="0047407F"/>
    <w:rsid w:val="00474E25"/>
    <w:rsid w:val="00475E15"/>
    <w:rsid w:val="0047717C"/>
    <w:rsid w:val="004772C9"/>
    <w:rsid w:val="004777F4"/>
    <w:rsid w:val="00477AAA"/>
    <w:rsid w:val="004813E5"/>
    <w:rsid w:val="0048245C"/>
    <w:rsid w:val="0048343C"/>
    <w:rsid w:val="00483DAD"/>
    <w:rsid w:val="00484541"/>
    <w:rsid w:val="004845B0"/>
    <w:rsid w:val="004845E5"/>
    <w:rsid w:val="00485A97"/>
    <w:rsid w:val="00486234"/>
    <w:rsid w:val="00486606"/>
    <w:rsid w:val="00486AC2"/>
    <w:rsid w:val="00486CE6"/>
    <w:rsid w:val="00487045"/>
    <w:rsid w:val="00487CDD"/>
    <w:rsid w:val="00492565"/>
    <w:rsid w:val="004926C0"/>
    <w:rsid w:val="004927DF"/>
    <w:rsid w:val="00492C2D"/>
    <w:rsid w:val="004933E1"/>
    <w:rsid w:val="00493E4F"/>
    <w:rsid w:val="00494A93"/>
    <w:rsid w:val="00495573"/>
    <w:rsid w:val="004959C0"/>
    <w:rsid w:val="00497A5E"/>
    <w:rsid w:val="004A0529"/>
    <w:rsid w:val="004A0AEA"/>
    <w:rsid w:val="004A12DD"/>
    <w:rsid w:val="004A1867"/>
    <w:rsid w:val="004A1AA7"/>
    <w:rsid w:val="004A209F"/>
    <w:rsid w:val="004A2833"/>
    <w:rsid w:val="004A3ECD"/>
    <w:rsid w:val="004A3FC1"/>
    <w:rsid w:val="004A4EC4"/>
    <w:rsid w:val="004A53ED"/>
    <w:rsid w:val="004A6892"/>
    <w:rsid w:val="004A75AE"/>
    <w:rsid w:val="004A7E88"/>
    <w:rsid w:val="004B28E2"/>
    <w:rsid w:val="004B296E"/>
    <w:rsid w:val="004B2EA7"/>
    <w:rsid w:val="004B4620"/>
    <w:rsid w:val="004B5614"/>
    <w:rsid w:val="004B6122"/>
    <w:rsid w:val="004B6D82"/>
    <w:rsid w:val="004B7541"/>
    <w:rsid w:val="004B7A47"/>
    <w:rsid w:val="004B7C49"/>
    <w:rsid w:val="004B7F56"/>
    <w:rsid w:val="004C04F2"/>
    <w:rsid w:val="004C0730"/>
    <w:rsid w:val="004C09DC"/>
    <w:rsid w:val="004C0C2F"/>
    <w:rsid w:val="004C119A"/>
    <w:rsid w:val="004C1582"/>
    <w:rsid w:val="004C176E"/>
    <w:rsid w:val="004C2505"/>
    <w:rsid w:val="004C3076"/>
    <w:rsid w:val="004C507C"/>
    <w:rsid w:val="004C572F"/>
    <w:rsid w:val="004C63B6"/>
    <w:rsid w:val="004C6CB1"/>
    <w:rsid w:val="004D19D4"/>
    <w:rsid w:val="004D2082"/>
    <w:rsid w:val="004D2149"/>
    <w:rsid w:val="004D2433"/>
    <w:rsid w:val="004D2763"/>
    <w:rsid w:val="004D32D1"/>
    <w:rsid w:val="004D381F"/>
    <w:rsid w:val="004D42F2"/>
    <w:rsid w:val="004D5818"/>
    <w:rsid w:val="004D5FC0"/>
    <w:rsid w:val="004D6A3C"/>
    <w:rsid w:val="004D70A3"/>
    <w:rsid w:val="004D7D64"/>
    <w:rsid w:val="004E052E"/>
    <w:rsid w:val="004E0970"/>
    <w:rsid w:val="004E1A63"/>
    <w:rsid w:val="004E282A"/>
    <w:rsid w:val="004E2F88"/>
    <w:rsid w:val="004E3270"/>
    <w:rsid w:val="004E37CB"/>
    <w:rsid w:val="004E59AE"/>
    <w:rsid w:val="004E5E16"/>
    <w:rsid w:val="004E6B71"/>
    <w:rsid w:val="004E76F6"/>
    <w:rsid w:val="004F02BC"/>
    <w:rsid w:val="004F0DA0"/>
    <w:rsid w:val="004F0E8C"/>
    <w:rsid w:val="004F2170"/>
    <w:rsid w:val="004F2837"/>
    <w:rsid w:val="004F4015"/>
    <w:rsid w:val="004F4F60"/>
    <w:rsid w:val="004F566D"/>
    <w:rsid w:val="004F5773"/>
    <w:rsid w:val="004F62B3"/>
    <w:rsid w:val="004F700F"/>
    <w:rsid w:val="00500485"/>
    <w:rsid w:val="0050054D"/>
    <w:rsid w:val="00500A8C"/>
    <w:rsid w:val="0050137C"/>
    <w:rsid w:val="00501D18"/>
    <w:rsid w:val="00502700"/>
    <w:rsid w:val="00502B8C"/>
    <w:rsid w:val="00502CF5"/>
    <w:rsid w:val="0050497D"/>
    <w:rsid w:val="00505721"/>
    <w:rsid w:val="0050595F"/>
    <w:rsid w:val="005068AD"/>
    <w:rsid w:val="00507D79"/>
    <w:rsid w:val="0051082E"/>
    <w:rsid w:val="00510870"/>
    <w:rsid w:val="00510DB6"/>
    <w:rsid w:val="00511091"/>
    <w:rsid w:val="00511668"/>
    <w:rsid w:val="005116C8"/>
    <w:rsid w:val="00511781"/>
    <w:rsid w:val="00512651"/>
    <w:rsid w:val="00512DEB"/>
    <w:rsid w:val="005132BB"/>
    <w:rsid w:val="00513C85"/>
    <w:rsid w:val="00513E02"/>
    <w:rsid w:val="00514340"/>
    <w:rsid w:val="005154F4"/>
    <w:rsid w:val="00517F88"/>
    <w:rsid w:val="00520CE6"/>
    <w:rsid w:val="00520D71"/>
    <w:rsid w:val="0052106E"/>
    <w:rsid w:val="00521528"/>
    <w:rsid w:val="0052187D"/>
    <w:rsid w:val="00522415"/>
    <w:rsid w:val="00523F32"/>
    <w:rsid w:val="0052408D"/>
    <w:rsid w:val="00524128"/>
    <w:rsid w:val="00524E91"/>
    <w:rsid w:val="00524EB3"/>
    <w:rsid w:val="00524F73"/>
    <w:rsid w:val="0052523A"/>
    <w:rsid w:val="00525B09"/>
    <w:rsid w:val="00525FFE"/>
    <w:rsid w:val="00526213"/>
    <w:rsid w:val="00526264"/>
    <w:rsid w:val="0052651E"/>
    <w:rsid w:val="0052660F"/>
    <w:rsid w:val="00526699"/>
    <w:rsid w:val="005277A5"/>
    <w:rsid w:val="00527873"/>
    <w:rsid w:val="0053030E"/>
    <w:rsid w:val="00531788"/>
    <w:rsid w:val="00531C49"/>
    <w:rsid w:val="005323BD"/>
    <w:rsid w:val="00532628"/>
    <w:rsid w:val="00532DAA"/>
    <w:rsid w:val="00532E9E"/>
    <w:rsid w:val="0053344E"/>
    <w:rsid w:val="00534A41"/>
    <w:rsid w:val="00535083"/>
    <w:rsid w:val="0053599E"/>
    <w:rsid w:val="00535ABF"/>
    <w:rsid w:val="005362A8"/>
    <w:rsid w:val="0053675E"/>
    <w:rsid w:val="00537256"/>
    <w:rsid w:val="005378B5"/>
    <w:rsid w:val="00537CAD"/>
    <w:rsid w:val="005401B0"/>
    <w:rsid w:val="00540313"/>
    <w:rsid w:val="0054048D"/>
    <w:rsid w:val="00540BF4"/>
    <w:rsid w:val="0054111F"/>
    <w:rsid w:val="00541AFC"/>
    <w:rsid w:val="00542A24"/>
    <w:rsid w:val="00543193"/>
    <w:rsid w:val="00543305"/>
    <w:rsid w:val="0054354B"/>
    <w:rsid w:val="00543972"/>
    <w:rsid w:val="00544FC5"/>
    <w:rsid w:val="005456FB"/>
    <w:rsid w:val="00545EF9"/>
    <w:rsid w:val="0054686D"/>
    <w:rsid w:val="00547531"/>
    <w:rsid w:val="005478C9"/>
    <w:rsid w:val="00547C58"/>
    <w:rsid w:val="00547E45"/>
    <w:rsid w:val="00550ADA"/>
    <w:rsid w:val="00551641"/>
    <w:rsid w:val="00552095"/>
    <w:rsid w:val="00552966"/>
    <w:rsid w:val="00552D0B"/>
    <w:rsid w:val="005535F5"/>
    <w:rsid w:val="0055448F"/>
    <w:rsid w:val="00554505"/>
    <w:rsid w:val="0055644E"/>
    <w:rsid w:val="0055680C"/>
    <w:rsid w:val="00556CD1"/>
    <w:rsid w:val="00556F86"/>
    <w:rsid w:val="00557C91"/>
    <w:rsid w:val="0056096F"/>
    <w:rsid w:val="00560FCD"/>
    <w:rsid w:val="00561BAB"/>
    <w:rsid w:val="00561DD2"/>
    <w:rsid w:val="0056222C"/>
    <w:rsid w:val="005622E3"/>
    <w:rsid w:val="00562636"/>
    <w:rsid w:val="00563651"/>
    <w:rsid w:val="00563673"/>
    <w:rsid w:val="0056423D"/>
    <w:rsid w:val="005647BF"/>
    <w:rsid w:val="00565334"/>
    <w:rsid w:val="00565779"/>
    <w:rsid w:val="005659FC"/>
    <w:rsid w:val="00565EBD"/>
    <w:rsid w:val="005666BA"/>
    <w:rsid w:val="00566A82"/>
    <w:rsid w:val="00566D7D"/>
    <w:rsid w:val="00567476"/>
    <w:rsid w:val="00567510"/>
    <w:rsid w:val="00570103"/>
    <w:rsid w:val="005705E1"/>
    <w:rsid w:val="00570D41"/>
    <w:rsid w:val="00571290"/>
    <w:rsid w:val="0057198B"/>
    <w:rsid w:val="00571D4A"/>
    <w:rsid w:val="00571DCE"/>
    <w:rsid w:val="005727F2"/>
    <w:rsid w:val="00573605"/>
    <w:rsid w:val="0057386E"/>
    <w:rsid w:val="00574C56"/>
    <w:rsid w:val="00575E06"/>
    <w:rsid w:val="0057724D"/>
    <w:rsid w:val="0057738D"/>
    <w:rsid w:val="00580DA8"/>
    <w:rsid w:val="00580ECB"/>
    <w:rsid w:val="005813B7"/>
    <w:rsid w:val="00581BD7"/>
    <w:rsid w:val="00581E68"/>
    <w:rsid w:val="005823AB"/>
    <w:rsid w:val="00582BDC"/>
    <w:rsid w:val="00582D90"/>
    <w:rsid w:val="005834BB"/>
    <w:rsid w:val="005836B8"/>
    <w:rsid w:val="00583ACF"/>
    <w:rsid w:val="005841CB"/>
    <w:rsid w:val="00584399"/>
    <w:rsid w:val="00584F58"/>
    <w:rsid w:val="00585951"/>
    <w:rsid w:val="00585FE0"/>
    <w:rsid w:val="00586226"/>
    <w:rsid w:val="00586358"/>
    <w:rsid w:val="00587070"/>
    <w:rsid w:val="00591474"/>
    <w:rsid w:val="00591661"/>
    <w:rsid w:val="00591AF1"/>
    <w:rsid w:val="0059349D"/>
    <w:rsid w:val="005942B7"/>
    <w:rsid w:val="00594906"/>
    <w:rsid w:val="00595745"/>
    <w:rsid w:val="00596A4A"/>
    <w:rsid w:val="00596C9D"/>
    <w:rsid w:val="00596FBF"/>
    <w:rsid w:val="0059767D"/>
    <w:rsid w:val="005A14C2"/>
    <w:rsid w:val="005A2400"/>
    <w:rsid w:val="005A28DC"/>
    <w:rsid w:val="005A3A7C"/>
    <w:rsid w:val="005B0C5A"/>
    <w:rsid w:val="005B180E"/>
    <w:rsid w:val="005B1B01"/>
    <w:rsid w:val="005B26E0"/>
    <w:rsid w:val="005B2BB7"/>
    <w:rsid w:val="005B394E"/>
    <w:rsid w:val="005B3F17"/>
    <w:rsid w:val="005B421C"/>
    <w:rsid w:val="005B526E"/>
    <w:rsid w:val="005B5519"/>
    <w:rsid w:val="005B5E44"/>
    <w:rsid w:val="005B643F"/>
    <w:rsid w:val="005B68A9"/>
    <w:rsid w:val="005B6AB7"/>
    <w:rsid w:val="005B6D96"/>
    <w:rsid w:val="005B7BAE"/>
    <w:rsid w:val="005B7E79"/>
    <w:rsid w:val="005C09DC"/>
    <w:rsid w:val="005C0D6B"/>
    <w:rsid w:val="005C148C"/>
    <w:rsid w:val="005C1588"/>
    <w:rsid w:val="005C2100"/>
    <w:rsid w:val="005C2647"/>
    <w:rsid w:val="005C26A9"/>
    <w:rsid w:val="005C3A0C"/>
    <w:rsid w:val="005C3C22"/>
    <w:rsid w:val="005C3FEF"/>
    <w:rsid w:val="005C4B8E"/>
    <w:rsid w:val="005C4D9B"/>
    <w:rsid w:val="005C5737"/>
    <w:rsid w:val="005C7A3D"/>
    <w:rsid w:val="005D0871"/>
    <w:rsid w:val="005D11C8"/>
    <w:rsid w:val="005D13A3"/>
    <w:rsid w:val="005D1767"/>
    <w:rsid w:val="005D1B8E"/>
    <w:rsid w:val="005D313B"/>
    <w:rsid w:val="005D3717"/>
    <w:rsid w:val="005D402A"/>
    <w:rsid w:val="005D42F0"/>
    <w:rsid w:val="005D5792"/>
    <w:rsid w:val="005D5793"/>
    <w:rsid w:val="005D5C85"/>
    <w:rsid w:val="005E057A"/>
    <w:rsid w:val="005E1465"/>
    <w:rsid w:val="005E2610"/>
    <w:rsid w:val="005E268D"/>
    <w:rsid w:val="005E34ED"/>
    <w:rsid w:val="005E36FD"/>
    <w:rsid w:val="005E4D46"/>
    <w:rsid w:val="005E4F9A"/>
    <w:rsid w:val="005E5E3B"/>
    <w:rsid w:val="005E6BB7"/>
    <w:rsid w:val="005E7E16"/>
    <w:rsid w:val="005E7E3A"/>
    <w:rsid w:val="005F09DF"/>
    <w:rsid w:val="005F109C"/>
    <w:rsid w:val="005F174D"/>
    <w:rsid w:val="005F1874"/>
    <w:rsid w:val="005F1C37"/>
    <w:rsid w:val="005F2218"/>
    <w:rsid w:val="005F264C"/>
    <w:rsid w:val="005F2BB9"/>
    <w:rsid w:val="005F2D20"/>
    <w:rsid w:val="005F39A7"/>
    <w:rsid w:val="005F39ED"/>
    <w:rsid w:val="005F3C20"/>
    <w:rsid w:val="005F3D9B"/>
    <w:rsid w:val="005F3FDD"/>
    <w:rsid w:val="005F4837"/>
    <w:rsid w:val="005F4A86"/>
    <w:rsid w:val="005F536B"/>
    <w:rsid w:val="005F6200"/>
    <w:rsid w:val="005F6C0F"/>
    <w:rsid w:val="005F7B94"/>
    <w:rsid w:val="005F7C0C"/>
    <w:rsid w:val="0060000D"/>
    <w:rsid w:val="00600AA3"/>
    <w:rsid w:val="00601137"/>
    <w:rsid w:val="00601664"/>
    <w:rsid w:val="00603F6C"/>
    <w:rsid w:val="006041C3"/>
    <w:rsid w:val="00604845"/>
    <w:rsid w:val="006050F5"/>
    <w:rsid w:val="0060520B"/>
    <w:rsid w:val="006060FE"/>
    <w:rsid w:val="006101F7"/>
    <w:rsid w:val="00610671"/>
    <w:rsid w:val="00610FCA"/>
    <w:rsid w:val="006127DF"/>
    <w:rsid w:val="006136EC"/>
    <w:rsid w:val="00613965"/>
    <w:rsid w:val="00614CB7"/>
    <w:rsid w:val="006151A8"/>
    <w:rsid w:val="00615502"/>
    <w:rsid w:val="00615E7C"/>
    <w:rsid w:val="006162B9"/>
    <w:rsid w:val="00617A6B"/>
    <w:rsid w:val="00617C8B"/>
    <w:rsid w:val="0062027D"/>
    <w:rsid w:val="00623282"/>
    <w:rsid w:val="00624599"/>
    <w:rsid w:val="00624F9A"/>
    <w:rsid w:val="006252FF"/>
    <w:rsid w:val="0062600C"/>
    <w:rsid w:val="006264A3"/>
    <w:rsid w:val="00626AFB"/>
    <w:rsid w:val="00626DCC"/>
    <w:rsid w:val="00630090"/>
    <w:rsid w:val="00630BB2"/>
    <w:rsid w:val="00631889"/>
    <w:rsid w:val="0063255E"/>
    <w:rsid w:val="00632A54"/>
    <w:rsid w:val="00632DE4"/>
    <w:rsid w:val="00632F74"/>
    <w:rsid w:val="0063398B"/>
    <w:rsid w:val="00633D4E"/>
    <w:rsid w:val="0063433B"/>
    <w:rsid w:val="00634858"/>
    <w:rsid w:val="00634C3F"/>
    <w:rsid w:val="00634C9A"/>
    <w:rsid w:val="00635B57"/>
    <w:rsid w:val="006361D2"/>
    <w:rsid w:val="006365C4"/>
    <w:rsid w:val="006371D0"/>
    <w:rsid w:val="0063760D"/>
    <w:rsid w:val="00640A4A"/>
    <w:rsid w:val="00641907"/>
    <w:rsid w:val="00641986"/>
    <w:rsid w:val="00643F9D"/>
    <w:rsid w:val="00644BCE"/>
    <w:rsid w:val="0064554B"/>
    <w:rsid w:val="00646DFE"/>
    <w:rsid w:val="00646E2D"/>
    <w:rsid w:val="0064788E"/>
    <w:rsid w:val="0065165B"/>
    <w:rsid w:val="00651B14"/>
    <w:rsid w:val="00651EE8"/>
    <w:rsid w:val="0065200A"/>
    <w:rsid w:val="00653ABD"/>
    <w:rsid w:val="00653FF7"/>
    <w:rsid w:val="006545BC"/>
    <w:rsid w:val="00654741"/>
    <w:rsid w:val="00656669"/>
    <w:rsid w:val="00656B51"/>
    <w:rsid w:val="00656CF6"/>
    <w:rsid w:val="006573E8"/>
    <w:rsid w:val="006576AD"/>
    <w:rsid w:val="00657B59"/>
    <w:rsid w:val="0066133C"/>
    <w:rsid w:val="00661F0E"/>
    <w:rsid w:val="00661FB2"/>
    <w:rsid w:val="0066210A"/>
    <w:rsid w:val="006623D8"/>
    <w:rsid w:val="006625AC"/>
    <w:rsid w:val="00663132"/>
    <w:rsid w:val="00663D6F"/>
    <w:rsid w:val="00663FDF"/>
    <w:rsid w:val="0066425B"/>
    <w:rsid w:val="006648D7"/>
    <w:rsid w:val="00664B79"/>
    <w:rsid w:val="006651A2"/>
    <w:rsid w:val="006654B6"/>
    <w:rsid w:val="00665B7F"/>
    <w:rsid w:val="00665DC0"/>
    <w:rsid w:val="00666BB8"/>
    <w:rsid w:val="0066702B"/>
    <w:rsid w:val="00667DD2"/>
    <w:rsid w:val="00667EAE"/>
    <w:rsid w:val="00670334"/>
    <w:rsid w:val="006707C8"/>
    <w:rsid w:val="00670D24"/>
    <w:rsid w:val="00671110"/>
    <w:rsid w:val="0067161C"/>
    <w:rsid w:val="006719D4"/>
    <w:rsid w:val="00673346"/>
    <w:rsid w:val="00673475"/>
    <w:rsid w:val="006753D9"/>
    <w:rsid w:val="00675B71"/>
    <w:rsid w:val="006771D2"/>
    <w:rsid w:val="00677447"/>
    <w:rsid w:val="00680F8C"/>
    <w:rsid w:val="0068101D"/>
    <w:rsid w:val="00682366"/>
    <w:rsid w:val="0068254F"/>
    <w:rsid w:val="00684285"/>
    <w:rsid w:val="00684E70"/>
    <w:rsid w:val="0068527C"/>
    <w:rsid w:val="00686055"/>
    <w:rsid w:val="006869F7"/>
    <w:rsid w:val="00686BDB"/>
    <w:rsid w:val="006878B9"/>
    <w:rsid w:val="00690EF7"/>
    <w:rsid w:val="006928CE"/>
    <w:rsid w:val="00692CBF"/>
    <w:rsid w:val="006937EE"/>
    <w:rsid w:val="00693827"/>
    <w:rsid w:val="00695299"/>
    <w:rsid w:val="00695367"/>
    <w:rsid w:val="00696CE6"/>
    <w:rsid w:val="00697B85"/>
    <w:rsid w:val="006A1DC0"/>
    <w:rsid w:val="006A1FBF"/>
    <w:rsid w:val="006A2903"/>
    <w:rsid w:val="006A3111"/>
    <w:rsid w:val="006A4E97"/>
    <w:rsid w:val="006A6317"/>
    <w:rsid w:val="006A6532"/>
    <w:rsid w:val="006A6C8D"/>
    <w:rsid w:val="006A72EE"/>
    <w:rsid w:val="006B05D2"/>
    <w:rsid w:val="006B0C60"/>
    <w:rsid w:val="006B1824"/>
    <w:rsid w:val="006B19ED"/>
    <w:rsid w:val="006B1D24"/>
    <w:rsid w:val="006B2352"/>
    <w:rsid w:val="006B2F6F"/>
    <w:rsid w:val="006B360D"/>
    <w:rsid w:val="006B37C4"/>
    <w:rsid w:val="006B388D"/>
    <w:rsid w:val="006B39B2"/>
    <w:rsid w:val="006B46AC"/>
    <w:rsid w:val="006B4C8D"/>
    <w:rsid w:val="006B55DC"/>
    <w:rsid w:val="006B59A5"/>
    <w:rsid w:val="006B62E2"/>
    <w:rsid w:val="006B6ABA"/>
    <w:rsid w:val="006B722F"/>
    <w:rsid w:val="006B7671"/>
    <w:rsid w:val="006C0C92"/>
    <w:rsid w:val="006C10B5"/>
    <w:rsid w:val="006C2737"/>
    <w:rsid w:val="006C3E0D"/>
    <w:rsid w:val="006C3EC9"/>
    <w:rsid w:val="006C45DD"/>
    <w:rsid w:val="006C48F4"/>
    <w:rsid w:val="006C4A87"/>
    <w:rsid w:val="006C4CB4"/>
    <w:rsid w:val="006C6ABC"/>
    <w:rsid w:val="006C7674"/>
    <w:rsid w:val="006C7C4A"/>
    <w:rsid w:val="006D01DA"/>
    <w:rsid w:val="006D02E6"/>
    <w:rsid w:val="006D043B"/>
    <w:rsid w:val="006D09E2"/>
    <w:rsid w:val="006D1265"/>
    <w:rsid w:val="006D128F"/>
    <w:rsid w:val="006D242A"/>
    <w:rsid w:val="006D373D"/>
    <w:rsid w:val="006D3E77"/>
    <w:rsid w:val="006D44FF"/>
    <w:rsid w:val="006D5577"/>
    <w:rsid w:val="006D5A11"/>
    <w:rsid w:val="006D7194"/>
    <w:rsid w:val="006D76CF"/>
    <w:rsid w:val="006E1E8A"/>
    <w:rsid w:val="006E30C2"/>
    <w:rsid w:val="006E3A56"/>
    <w:rsid w:val="006E3F35"/>
    <w:rsid w:val="006E4C0B"/>
    <w:rsid w:val="006E4DE7"/>
    <w:rsid w:val="006E5210"/>
    <w:rsid w:val="006E5B1A"/>
    <w:rsid w:val="006E6164"/>
    <w:rsid w:val="006E6196"/>
    <w:rsid w:val="006E748F"/>
    <w:rsid w:val="006E7516"/>
    <w:rsid w:val="006F1064"/>
    <w:rsid w:val="006F1CE8"/>
    <w:rsid w:val="006F1E72"/>
    <w:rsid w:val="006F2A55"/>
    <w:rsid w:val="006F2BFD"/>
    <w:rsid w:val="006F2E55"/>
    <w:rsid w:val="006F3F75"/>
    <w:rsid w:val="006F5242"/>
    <w:rsid w:val="006F5F8B"/>
    <w:rsid w:val="006F602B"/>
    <w:rsid w:val="006F6348"/>
    <w:rsid w:val="006F75E3"/>
    <w:rsid w:val="006F7A0C"/>
    <w:rsid w:val="00700AED"/>
    <w:rsid w:val="00701AA2"/>
    <w:rsid w:val="00701B9A"/>
    <w:rsid w:val="00702214"/>
    <w:rsid w:val="00702262"/>
    <w:rsid w:val="0070339B"/>
    <w:rsid w:val="0070341E"/>
    <w:rsid w:val="0070372E"/>
    <w:rsid w:val="00704995"/>
    <w:rsid w:val="00704BC6"/>
    <w:rsid w:val="00704C93"/>
    <w:rsid w:val="00706F4D"/>
    <w:rsid w:val="00710301"/>
    <w:rsid w:val="00710D7B"/>
    <w:rsid w:val="00710DE5"/>
    <w:rsid w:val="007115AE"/>
    <w:rsid w:val="00711E5E"/>
    <w:rsid w:val="007121B6"/>
    <w:rsid w:val="0071228A"/>
    <w:rsid w:val="0071305C"/>
    <w:rsid w:val="00713F46"/>
    <w:rsid w:val="00715516"/>
    <w:rsid w:val="00715A3A"/>
    <w:rsid w:val="00715AA8"/>
    <w:rsid w:val="00716226"/>
    <w:rsid w:val="007164BB"/>
    <w:rsid w:val="00717D85"/>
    <w:rsid w:val="00717FBC"/>
    <w:rsid w:val="007202AB"/>
    <w:rsid w:val="007206BB"/>
    <w:rsid w:val="0072303E"/>
    <w:rsid w:val="007240D8"/>
    <w:rsid w:val="00725AE4"/>
    <w:rsid w:val="00726249"/>
    <w:rsid w:val="00726412"/>
    <w:rsid w:val="00726F78"/>
    <w:rsid w:val="00726FC2"/>
    <w:rsid w:val="007272A7"/>
    <w:rsid w:val="00730477"/>
    <w:rsid w:val="007304F7"/>
    <w:rsid w:val="0073310A"/>
    <w:rsid w:val="00733D80"/>
    <w:rsid w:val="00734BC9"/>
    <w:rsid w:val="0073585B"/>
    <w:rsid w:val="007358FF"/>
    <w:rsid w:val="00736A20"/>
    <w:rsid w:val="00736B3D"/>
    <w:rsid w:val="00736DFD"/>
    <w:rsid w:val="00740469"/>
    <w:rsid w:val="00742439"/>
    <w:rsid w:val="007424E9"/>
    <w:rsid w:val="00742631"/>
    <w:rsid w:val="00742CB7"/>
    <w:rsid w:val="0074337A"/>
    <w:rsid w:val="00743D70"/>
    <w:rsid w:val="00745044"/>
    <w:rsid w:val="00745719"/>
    <w:rsid w:val="00747782"/>
    <w:rsid w:val="00747C5C"/>
    <w:rsid w:val="00747F9A"/>
    <w:rsid w:val="00750FDB"/>
    <w:rsid w:val="007514DB"/>
    <w:rsid w:val="007528F0"/>
    <w:rsid w:val="00753760"/>
    <w:rsid w:val="00753F88"/>
    <w:rsid w:val="0075474C"/>
    <w:rsid w:val="00755A02"/>
    <w:rsid w:val="007564E7"/>
    <w:rsid w:val="00756AE4"/>
    <w:rsid w:val="00756FF5"/>
    <w:rsid w:val="007573D2"/>
    <w:rsid w:val="0076072E"/>
    <w:rsid w:val="00760780"/>
    <w:rsid w:val="00760EFD"/>
    <w:rsid w:val="0076217A"/>
    <w:rsid w:val="007642BF"/>
    <w:rsid w:val="00764B41"/>
    <w:rsid w:val="00764F95"/>
    <w:rsid w:val="007656DB"/>
    <w:rsid w:val="00766C13"/>
    <w:rsid w:val="007676F1"/>
    <w:rsid w:val="00770D18"/>
    <w:rsid w:val="00771FE8"/>
    <w:rsid w:val="00772097"/>
    <w:rsid w:val="0077243E"/>
    <w:rsid w:val="00772B3A"/>
    <w:rsid w:val="00772B9A"/>
    <w:rsid w:val="00772DB4"/>
    <w:rsid w:val="0077362D"/>
    <w:rsid w:val="00774D3C"/>
    <w:rsid w:val="00775BBB"/>
    <w:rsid w:val="00775F1D"/>
    <w:rsid w:val="007764D9"/>
    <w:rsid w:val="00776B70"/>
    <w:rsid w:val="007773D7"/>
    <w:rsid w:val="007773E7"/>
    <w:rsid w:val="00777F5B"/>
    <w:rsid w:val="00781E15"/>
    <w:rsid w:val="00782769"/>
    <w:rsid w:val="00782C96"/>
    <w:rsid w:val="0078359B"/>
    <w:rsid w:val="007850E9"/>
    <w:rsid w:val="00785CB6"/>
    <w:rsid w:val="00787862"/>
    <w:rsid w:val="00787D8B"/>
    <w:rsid w:val="0079096A"/>
    <w:rsid w:val="00790A83"/>
    <w:rsid w:val="00790CED"/>
    <w:rsid w:val="007910A0"/>
    <w:rsid w:val="00791361"/>
    <w:rsid w:val="007917FD"/>
    <w:rsid w:val="00791903"/>
    <w:rsid w:val="0079190C"/>
    <w:rsid w:val="007924C8"/>
    <w:rsid w:val="00792681"/>
    <w:rsid w:val="007927A6"/>
    <w:rsid w:val="0079522D"/>
    <w:rsid w:val="00796142"/>
    <w:rsid w:val="00797A55"/>
    <w:rsid w:val="00797E5D"/>
    <w:rsid w:val="00797F1E"/>
    <w:rsid w:val="00797FAE"/>
    <w:rsid w:val="007A04A5"/>
    <w:rsid w:val="007A06C9"/>
    <w:rsid w:val="007A11F5"/>
    <w:rsid w:val="007A2343"/>
    <w:rsid w:val="007A2D0D"/>
    <w:rsid w:val="007A2F4C"/>
    <w:rsid w:val="007A3641"/>
    <w:rsid w:val="007A43B1"/>
    <w:rsid w:val="007A490D"/>
    <w:rsid w:val="007A4EC6"/>
    <w:rsid w:val="007A503E"/>
    <w:rsid w:val="007A521B"/>
    <w:rsid w:val="007A5276"/>
    <w:rsid w:val="007A5739"/>
    <w:rsid w:val="007A5C9B"/>
    <w:rsid w:val="007A6670"/>
    <w:rsid w:val="007A6A85"/>
    <w:rsid w:val="007A6F6E"/>
    <w:rsid w:val="007B07BA"/>
    <w:rsid w:val="007B0D3D"/>
    <w:rsid w:val="007B131C"/>
    <w:rsid w:val="007B231A"/>
    <w:rsid w:val="007B2376"/>
    <w:rsid w:val="007B2D02"/>
    <w:rsid w:val="007B4290"/>
    <w:rsid w:val="007B44C5"/>
    <w:rsid w:val="007B47F2"/>
    <w:rsid w:val="007B50A5"/>
    <w:rsid w:val="007B5E5D"/>
    <w:rsid w:val="007B5F5D"/>
    <w:rsid w:val="007B6793"/>
    <w:rsid w:val="007B6EFF"/>
    <w:rsid w:val="007C04F8"/>
    <w:rsid w:val="007C0E55"/>
    <w:rsid w:val="007C0FFA"/>
    <w:rsid w:val="007C10C6"/>
    <w:rsid w:val="007C1332"/>
    <w:rsid w:val="007C1D23"/>
    <w:rsid w:val="007C3934"/>
    <w:rsid w:val="007C4397"/>
    <w:rsid w:val="007C501B"/>
    <w:rsid w:val="007C6A8B"/>
    <w:rsid w:val="007C75C0"/>
    <w:rsid w:val="007D0BED"/>
    <w:rsid w:val="007D14DD"/>
    <w:rsid w:val="007D15DA"/>
    <w:rsid w:val="007D1923"/>
    <w:rsid w:val="007D21E7"/>
    <w:rsid w:val="007D3EEF"/>
    <w:rsid w:val="007D4A88"/>
    <w:rsid w:val="007D62C0"/>
    <w:rsid w:val="007D66B2"/>
    <w:rsid w:val="007D714B"/>
    <w:rsid w:val="007D7C80"/>
    <w:rsid w:val="007E0853"/>
    <w:rsid w:val="007E0C5D"/>
    <w:rsid w:val="007E22E6"/>
    <w:rsid w:val="007E2465"/>
    <w:rsid w:val="007E2AA0"/>
    <w:rsid w:val="007E32E8"/>
    <w:rsid w:val="007E4AA7"/>
    <w:rsid w:val="007E4C68"/>
    <w:rsid w:val="007E50CC"/>
    <w:rsid w:val="007E63B2"/>
    <w:rsid w:val="007E6AFF"/>
    <w:rsid w:val="007E71EA"/>
    <w:rsid w:val="007E7446"/>
    <w:rsid w:val="007E7A04"/>
    <w:rsid w:val="007E7A3C"/>
    <w:rsid w:val="007E7BA9"/>
    <w:rsid w:val="007E7D9B"/>
    <w:rsid w:val="007F03BE"/>
    <w:rsid w:val="007F08FC"/>
    <w:rsid w:val="007F15DA"/>
    <w:rsid w:val="007F17F3"/>
    <w:rsid w:val="007F19D3"/>
    <w:rsid w:val="007F1C4D"/>
    <w:rsid w:val="007F35AF"/>
    <w:rsid w:val="007F3D61"/>
    <w:rsid w:val="007F3D72"/>
    <w:rsid w:val="007F4125"/>
    <w:rsid w:val="007F482C"/>
    <w:rsid w:val="007F6FF3"/>
    <w:rsid w:val="007F7640"/>
    <w:rsid w:val="007F776B"/>
    <w:rsid w:val="007F7F5D"/>
    <w:rsid w:val="00801971"/>
    <w:rsid w:val="00801E68"/>
    <w:rsid w:val="008023C0"/>
    <w:rsid w:val="00802D74"/>
    <w:rsid w:val="008034E7"/>
    <w:rsid w:val="00803EB3"/>
    <w:rsid w:val="008053CE"/>
    <w:rsid w:val="0080547D"/>
    <w:rsid w:val="00805F20"/>
    <w:rsid w:val="008061E2"/>
    <w:rsid w:val="00806C40"/>
    <w:rsid w:val="00806D52"/>
    <w:rsid w:val="0080793D"/>
    <w:rsid w:val="00807AD6"/>
    <w:rsid w:val="00810C2D"/>
    <w:rsid w:val="008111F2"/>
    <w:rsid w:val="00811208"/>
    <w:rsid w:val="008113AB"/>
    <w:rsid w:val="0081220B"/>
    <w:rsid w:val="00813EE5"/>
    <w:rsid w:val="00815779"/>
    <w:rsid w:val="00815C97"/>
    <w:rsid w:val="00816607"/>
    <w:rsid w:val="008204D3"/>
    <w:rsid w:val="00821469"/>
    <w:rsid w:val="008222CB"/>
    <w:rsid w:val="00823000"/>
    <w:rsid w:val="00823AF4"/>
    <w:rsid w:val="00823B81"/>
    <w:rsid w:val="00824D1D"/>
    <w:rsid w:val="00824FFC"/>
    <w:rsid w:val="008259F2"/>
    <w:rsid w:val="008275E0"/>
    <w:rsid w:val="008309D5"/>
    <w:rsid w:val="00830C64"/>
    <w:rsid w:val="00831144"/>
    <w:rsid w:val="008313C6"/>
    <w:rsid w:val="008328B3"/>
    <w:rsid w:val="00833652"/>
    <w:rsid w:val="00835358"/>
    <w:rsid w:val="00835B27"/>
    <w:rsid w:val="00835C72"/>
    <w:rsid w:val="00835DC2"/>
    <w:rsid w:val="00835F61"/>
    <w:rsid w:val="00836EBA"/>
    <w:rsid w:val="00836FF1"/>
    <w:rsid w:val="00837A62"/>
    <w:rsid w:val="00840AAE"/>
    <w:rsid w:val="008422C5"/>
    <w:rsid w:val="00842C69"/>
    <w:rsid w:val="00843BD7"/>
    <w:rsid w:val="00843C10"/>
    <w:rsid w:val="008440B8"/>
    <w:rsid w:val="00844669"/>
    <w:rsid w:val="00844A77"/>
    <w:rsid w:val="00844B4C"/>
    <w:rsid w:val="00844FCE"/>
    <w:rsid w:val="008450D6"/>
    <w:rsid w:val="008508B0"/>
    <w:rsid w:val="008525AD"/>
    <w:rsid w:val="0085299C"/>
    <w:rsid w:val="00852E36"/>
    <w:rsid w:val="0085433A"/>
    <w:rsid w:val="008547E8"/>
    <w:rsid w:val="00855131"/>
    <w:rsid w:val="00855C14"/>
    <w:rsid w:val="00855F49"/>
    <w:rsid w:val="00856C2A"/>
    <w:rsid w:val="00857275"/>
    <w:rsid w:val="00857592"/>
    <w:rsid w:val="00860A52"/>
    <w:rsid w:val="008611F7"/>
    <w:rsid w:val="008612C7"/>
    <w:rsid w:val="00861D3F"/>
    <w:rsid w:val="008621D1"/>
    <w:rsid w:val="00862E2C"/>
    <w:rsid w:val="00863C8B"/>
    <w:rsid w:val="00863D95"/>
    <w:rsid w:val="00865FEB"/>
    <w:rsid w:val="008666A2"/>
    <w:rsid w:val="00866BBE"/>
    <w:rsid w:val="00867334"/>
    <w:rsid w:val="008676CF"/>
    <w:rsid w:val="008678C7"/>
    <w:rsid w:val="00867AC8"/>
    <w:rsid w:val="00867B24"/>
    <w:rsid w:val="008702E0"/>
    <w:rsid w:val="00870944"/>
    <w:rsid w:val="00870D25"/>
    <w:rsid w:val="008712AC"/>
    <w:rsid w:val="00872398"/>
    <w:rsid w:val="008728E2"/>
    <w:rsid w:val="008729EF"/>
    <w:rsid w:val="00872E61"/>
    <w:rsid w:val="00874DD1"/>
    <w:rsid w:val="008759F0"/>
    <w:rsid w:val="00875E66"/>
    <w:rsid w:val="008762ED"/>
    <w:rsid w:val="008777C2"/>
    <w:rsid w:val="00880281"/>
    <w:rsid w:val="00880ADE"/>
    <w:rsid w:val="00881B31"/>
    <w:rsid w:val="00881BD1"/>
    <w:rsid w:val="00881D64"/>
    <w:rsid w:val="00881D93"/>
    <w:rsid w:val="00884E0A"/>
    <w:rsid w:val="00884F49"/>
    <w:rsid w:val="00884F78"/>
    <w:rsid w:val="008852FF"/>
    <w:rsid w:val="0088591D"/>
    <w:rsid w:val="0088691B"/>
    <w:rsid w:val="00886C61"/>
    <w:rsid w:val="00886FB4"/>
    <w:rsid w:val="00887091"/>
    <w:rsid w:val="00887142"/>
    <w:rsid w:val="0089005C"/>
    <w:rsid w:val="008902D5"/>
    <w:rsid w:val="008912FC"/>
    <w:rsid w:val="00891416"/>
    <w:rsid w:val="00891E4E"/>
    <w:rsid w:val="008922B9"/>
    <w:rsid w:val="00892502"/>
    <w:rsid w:val="00894F45"/>
    <w:rsid w:val="0089504C"/>
    <w:rsid w:val="008957E1"/>
    <w:rsid w:val="008960C8"/>
    <w:rsid w:val="00896A21"/>
    <w:rsid w:val="00897098"/>
    <w:rsid w:val="00897C6B"/>
    <w:rsid w:val="008A02C2"/>
    <w:rsid w:val="008A09F0"/>
    <w:rsid w:val="008A0D27"/>
    <w:rsid w:val="008A1BBD"/>
    <w:rsid w:val="008A1FB7"/>
    <w:rsid w:val="008A2200"/>
    <w:rsid w:val="008A3BF5"/>
    <w:rsid w:val="008A3FC5"/>
    <w:rsid w:val="008A4005"/>
    <w:rsid w:val="008A40F1"/>
    <w:rsid w:val="008A4D33"/>
    <w:rsid w:val="008A5AE3"/>
    <w:rsid w:val="008A5CC9"/>
    <w:rsid w:val="008A7B35"/>
    <w:rsid w:val="008A7DF1"/>
    <w:rsid w:val="008B08AA"/>
    <w:rsid w:val="008B0974"/>
    <w:rsid w:val="008B0F1B"/>
    <w:rsid w:val="008B1604"/>
    <w:rsid w:val="008B1BCC"/>
    <w:rsid w:val="008B23C2"/>
    <w:rsid w:val="008B2A6C"/>
    <w:rsid w:val="008B30C0"/>
    <w:rsid w:val="008B5370"/>
    <w:rsid w:val="008B5716"/>
    <w:rsid w:val="008B5BFB"/>
    <w:rsid w:val="008B66D4"/>
    <w:rsid w:val="008B681C"/>
    <w:rsid w:val="008B68CF"/>
    <w:rsid w:val="008B6AB2"/>
    <w:rsid w:val="008B6C47"/>
    <w:rsid w:val="008C027E"/>
    <w:rsid w:val="008C10CE"/>
    <w:rsid w:val="008C1215"/>
    <w:rsid w:val="008C161D"/>
    <w:rsid w:val="008C2183"/>
    <w:rsid w:val="008C2CBB"/>
    <w:rsid w:val="008C3C24"/>
    <w:rsid w:val="008C4165"/>
    <w:rsid w:val="008C4443"/>
    <w:rsid w:val="008C44D5"/>
    <w:rsid w:val="008C535E"/>
    <w:rsid w:val="008C6AC9"/>
    <w:rsid w:val="008D0015"/>
    <w:rsid w:val="008D1678"/>
    <w:rsid w:val="008D2AA8"/>
    <w:rsid w:val="008D3A85"/>
    <w:rsid w:val="008D3BE3"/>
    <w:rsid w:val="008D415B"/>
    <w:rsid w:val="008D4C2E"/>
    <w:rsid w:val="008D587C"/>
    <w:rsid w:val="008D609A"/>
    <w:rsid w:val="008D676A"/>
    <w:rsid w:val="008D69F4"/>
    <w:rsid w:val="008D6A8A"/>
    <w:rsid w:val="008D6D4E"/>
    <w:rsid w:val="008D7B55"/>
    <w:rsid w:val="008E044D"/>
    <w:rsid w:val="008E1FA3"/>
    <w:rsid w:val="008E26D8"/>
    <w:rsid w:val="008E2EB1"/>
    <w:rsid w:val="008E421A"/>
    <w:rsid w:val="008E44B5"/>
    <w:rsid w:val="008E45DD"/>
    <w:rsid w:val="008E4AD8"/>
    <w:rsid w:val="008E51B4"/>
    <w:rsid w:val="008E558C"/>
    <w:rsid w:val="008E6263"/>
    <w:rsid w:val="008E6C3F"/>
    <w:rsid w:val="008F1428"/>
    <w:rsid w:val="008F15B7"/>
    <w:rsid w:val="008F2045"/>
    <w:rsid w:val="008F3050"/>
    <w:rsid w:val="008F5E04"/>
    <w:rsid w:val="008F60FA"/>
    <w:rsid w:val="008F6C33"/>
    <w:rsid w:val="008F76CF"/>
    <w:rsid w:val="008F7C0F"/>
    <w:rsid w:val="00900060"/>
    <w:rsid w:val="009005C6"/>
    <w:rsid w:val="00900614"/>
    <w:rsid w:val="009008A5"/>
    <w:rsid w:val="0090222F"/>
    <w:rsid w:val="00902E06"/>
    <w:rsid w:val="009047A2"/>
    <w:rsid w:val="009051BA"/>
    <w:rsid w:val="00905272"/>
    <w:rsid w:val="00905AF8"/>
    <w:rsid w:val="009065BF"/>
    <w:rsid w:val="00906D16"/>
    <w:rsid w:val="00907670"/>
    <w:rsid w:val="00907A16"/>
    <w:rsid w:val="00910335"/>
    <w:rsid w:val="00910750"/>
    <w:rsid w:val="0091085C"/>
    <w:rsid w:val="0091086F"/>
    <w:rsid w:val="009108AF"/>
    <w:rsid w:val="009112B3"/>
    <w:rsid w:val="009124C2"/>
    <w:rsid w:val="0091252E"/>
    <w:rsid w:val="00912874"/>
    <w:rsid w:val="009130F7"/>
    <w:rsid w:val="00913654"/>
    <w:rsid w:val="00913882"/>
    <w:rsid w:val="009139D1"/>
    <w:rsid w:val="009141C6"/>
    <w:rsid w:val="009145EF"/>
    <w:rsid w:val="00914633"/>
    <w:rsid w:val="00914A89"/>
    <w:rsid w:val="00916276"/>
    <w:rsid w:val="0091689A"/>
    <w:rsid w:val="00917543"/>
    <w:rsid w:val="009206EA"/>
    <w:rsid w:val="00922293"/>
    <w:rsid w:val="009224CB"/>
    <w:rsid w:val="009225B0"/>
    <w:rsid w:val="0092288D"/>
    <w:rsid w:val="0092364E"/>
    <w:rsid w:val="00925EC6"/>
    <w:rsid w:val="009269CC"/>
    <w:rsid w:val="00926C5F"/>
    <w:rsid w:val="00930002"/>
    <w:rsid w:val="009305DA"/>
    <w:rsid w:val="00930663"/>
    <w:rsid w:val="00930E71"/>
    <w:rsid w:val="00931448"/>
    <w:rsid w:val="00931C61"/>
    <w:rsid w:val="00931CCC"/>
    <w:rsid w:val="0093214E"/>
    <w:rsid w:val="00932B58"/>
    <w:rsid w:val="00933C7F"/>
    <w:rsid w:val="009341AA"/>
    <w:rsid w:val="009344DE"/>
    <w:rsid w:val="00936642"/>
    <w:rsid w:val="0093664F"/>
    <w:rsid w:val="00937113"/>
    <w:rsid w:val="00937324"/>
    <w:rsid w:val="00937659"/>
    <w:rsid w:val="0093772C"/>
    <w:rsid w:val="009377FD"/>
    <w:rsid w:val="00937E8B"/>
    <w:rsid w:val="00941564"/>
    <w:rsid w:val="00941749"/>
    <w:rsid w:val="00941C30"/>
    <w:rsid w:val="00942A13"/>
    <w:rsid w:val="00943681"/>
    <w:rsid w:val="0094382A"/>
    <w:rsid w:val="009462C0"/>
    <w:rsid w:val="009464F1"/>
    <w:rsid w:val="009465AC"/>
    <w:rsid w:val="00946B75"/>
    <w:rsid w:val="00946B92"/>
    <w:rsid w:val="009505CE"/>
    <w:rsid w:val="0095077E"/>
    <w:rsid w:val="0095106F"/>
    <w:rsid w:val="009533B0"/>
    <w:rsid w:val="00953510"/>
    <w:rsid w:val="00954E60"/>
    <w:rsid w:val="009554F7"/>
    <w:rsid w:val="00960D11"/>
    <w:rsid w:val="00961A9E"/>
    <w:rsid w:val="00962DC9"/>
    <w:rsid w:val="00962FD5"/>
    <w:rsid w:val="00963765"/>
    <w:rsid w:val="00963C6D"/>
    <w:rsid w:val="00964258"/>
    <w:rsid w:val="009643F2"/>
    <w:rsid w:val="00964647"/>
    <w:rsid w:val="009648CA"/>
    <w:rsid w:val="009652B5"/>
    <w:rsid w:val="00965E3A"/>
    <w:rsid w:val="00965FF3"/>
    <w:rsid w:val="00966A2B"/>
    <w:rsid w:val="00966A77"/>
    <w:rsid w:val="00970552"/>
    <w:rsid w:val="00971239"/>
    <w:rsid w:val="00972CA8"/>
    <w:rsid w:val="009731B7"/>
    <w:rsid w:val="00973510"/>
    <w:rsid w:val="0097471C"/>
    <w:rsid w:val="00974B6D"/>
    <w:rsid w:val="009811F1"/>
    <w:rsid w:val="00981258"/>
    <w:rsid w:val="009815F8"/>
    <w:rsid w:val="009815FE"/>
    <w:rsid w:val="00981BC7"/>
    <w:rsid w:val="00982D6D"/>
    <w:rsid w:val="009839B2"/>
    <w:rsid w:val="009841CA"/>
    <w:rsid w:val="00984242"/>
    <w:rsid w:val="00984552"/>
    <w:rsid w:val="009848E6"/>
    <w:rsid w:val="00984EB2"/>
    <w:rsid w:val="00985842"/>
    <w:rsid w:val="009858C9"/>
    <w:rsid w:val="009861DD"/>
    <w:rsid w:val="00986718"/>
    <w:rsid w:val="00986E32"/>
    <w:rsid w:val="009872E9"/>
    <w:rsid w:val="009875FD"/>
    <w:rsid w:val="0099064E"/>
    <w:rsid w:val="00990687"/>
    <w:rsid w:val="00990B87"/>
    <w:rsid w:val="00990CCC"/>
    <w:rsid w:val="0099149A"/>
    <w:rsid w:val="00991F09"/>
    <w:rsid w:val="00992CEC"/>
    <w:rsid w:val="00993DB9"/>
    <w:rsid w:val="009962A1"/>
    <w:rsid w:val="009962EF"/>
    <w:rsid w:val="009963F7"/>
    <w:rsid w:val="00996723"/>
    <w:rsid w:val="009967FF"/>
    <w:rsid w:val="009977A9"/>
    <w:rsid w:val="009A0242"/>
    <w:rsid w:val="009A079B"/>
    <w:rsid w:val="009A0C8D"/>
    <w:rsid w:val="009A1868"/>
    <w:rsid w:val="009A18A8"/>
    <w:rsid w:val="009A2C76"/>
    <w:rsid w:val="009A2D93"/>
    <w:rsid w:val="009A364F"/>
    <w:rsid w:val="009A4211"/>
    <w:rsid w:val="009A46ED"/>
    <w:rsid w:val="009A472A"/>
    <w:rsid w:val="009A4C0A"/>
    <w:rsid w:val="009A71E6"/>
    <w:rsid w:val="009A7981"/>
    <w:rsid w:val="009A7ED7"/>
    <w:rsid w:val="009B034A"/>
    <w:rsid w:val="009B0860"/>
    <w:rsid w:val="009B0E25"/>
    <w:rsid w:val="009B0F79"/>
    <w:rsid w:val="009B14C3"/>
    <w:rsid w:val="009B4F5A"/>
    <w:rsid w:val="009B538E"/>
    <w:rsid w:val="009B5428"/>
    <w:rsid w:val="009B58D6"/>
    <w:rsid w:val="009B62FA"/>
    <w:rsid w:val="009B6D45"/>
    <w:rsid w:val="009B775D"/>
    <w:rsid w:val="009C087D"/>
    <w:rsid w:val="009C143A"/>
    <w:rsid w:val="009C1AC3"/>
    <w:rsid w:val="009C2A57"/>
    <w:rsid w:val="009C2C95"/>
    <w:rsid w:val="009C3472"/>
    <w:rsid w:val="009C3A2C"/>
    <w:rsid w:val="009C3EB1"/>
    <w:rsid w:val="009C4B13"/>
    <w:rsid w:val="009C5428"/>
    <w:rsid w:val="009C5C3D"/>
    <w:rsid w:val="009C6B0C"/>
    <w:rsid w:val="009D0225"/>
    <w:rsid w:val="009D1DD4"/>
    <w:rsid w:val="009D2338"/>
    <w:rsid w:val="009D28F9"/>
    <w:rsid w:val="009D29FD"/>
    <w:rsid w:val="009D2DA4"/>
    <w:rsid w:val="009D3E22"/>
    <w:rsid w:val="009D3E6E"/>
    <w:rsid w:val="009D416D"/>
    <w:rsid w:val="009D4BF5"/>
    <w:rsid w:val="009D57E0"/>
    <w:rsid w:val="009D5BC7"/>
    <w:rsid w:val="009D718E"/>
    <w:rsid w:val="009D7701"/>
    <w:rsid w:val="009E0D93"/>
    <w:rsid w:val="009E18DC"/>
    <w:rsid w:val="009E1997"/>
    <w:rsid w:val="009E2ED2"/>
    <w:rsid w:val="009E2F95"/>
    <w:rsid w:val="009E493C"/>
    <w:rsid w:val="009E4AF4"/>
    <w:rsid w:val="009E575A"/>
    <w:rsid w:val="009E5BB1"/>
    <w:rsid w:val="009E5D1F"/>
    <w:rsid w:val="009E5D27"/>
    <w:rsid w:val="009E62A8"/>
    <w:rsid w:val="009E661C"/>
    <w:rsid w:val="009E6654"/>
    <w:rsid w:val="009E7C36"/>
    <w:rsid w:val="009F2724"/>
    <w:rsid w:val="009F39EA"/>
    <w:rsid w:val="009F3C2D"/>
    <w:rsid w:val="009F3D60"/>
    <w:rsid w:val="009F4B8F"/>
    <w:rsid w:val="009F538B"/>
    <w:rsid w:val="009F5594"/>
    <w:rsid w:val="009F5679"/>
    <w:rsid w:val="009F66CD"/>
    <w:rsid w:val="009F68BB"/>
    <w:rsid w:val="009F7719"/>
    <w:rsid w:val="009F7A31"/>
    <w:rsid w:val="00A0099F"/>
    <w:rsid w:val="00A01007"/>
    <w:rsid w:val="00A017CB"/>
    <w:rsid w:val="00A01CCA"/>
    <w:rsid w:val="00A03843"/>
    <w:rsid w:val="00A03B6E"/>
    <w:rsid w:val="00A03F3F"/>
    <w:rsid w:val="00A0692B"/>
    <w:rsid w:val="00A07260"/>
    <w:rsid w:val="00A077B6"/>
    <w:rsid w:val="00A07980"/>
    <w:rsid w:val="00A07A91"/>
    <w:rsid w:val="00A07BEE"/>
    <w:rsid w:val="00A07EB6"/>
    <w:rsid w:val="00A12823"/>
    <w:rsid w:val="00A13832"/>
    <w:rsid w:val="00A139E5"/>
    <w:rsid w:val="00A13DA9"/>
    <w:rsid w:val="00A14B72"/>
    <w:rsid w:val="00A1650A"/>
    <w:rsid w:val="00A16BF6"/>
    <w:rsid w:val="00A17198"/>
    <w:rsid w:val="00A17C81"/>
    <w:rsid w:val="00A20B30"/>
    <w:rsid w:val="00A223C1"/>
    <w:rsid w:val="00A23325"/>
    <w:rsid w:val="00A23A7F"/>
    <w:rsid w:val="00A24816"/>
    <w:rsid w:val="00A24F00"/>
    <w:rsid w:val="00A2549A"/>
    <w:rsid w:val="00A259AE"/>
    <w:rsid w:val="00A268D0"/>
    <w:rsid w:val="00A2728A"/>
    <w:rsid w:val="00A27334"/>
    <w:rsid w:val="00A27E3B"/>
    <w:rsid w:val="00A300A3"/>
    <w:rsid w:val="00A30E54"/>
    <w:rsid w:val="00A31684"/>
    <w:rsid w:val="00A31FD9"/>
    <w:rsid w:val="00A32E23"/>
    <w:rsid w:val="00A33725"/>
    <w:rsid w:val="00A33B97"/>
    <w:rsid w:val="00A33FA4"/>
    <w:rsid w:val="00A34074"/>
    <w:rsid w:val="00A34259"/>
    <w:rsid w:val="00A34757"/>
    <w:rsid w:val="00A356AF"/>
    <w:rsid w:val="00A35891"/>
    <w:rsid w:val="00A358B5"/>
    <w:rsid w:val="00A359A2"/>
    <w:rsid w:val="00A36387"/>
    <w:rsid w:val="00A3665B"/>
    <w:rsid w:val="00A37242"/>
    <w:rsid w:val="00A37877"/>
    <w:rsid w:val="00A37BDA"/>
    <w:rsid w:val="00A40222"/>
    <w:rsid w:val="00A40426"/>
    <w:rsid w:val="00A40F01"/>
    <w:rsid w:val="00A4156F"/>
    <w:rsid w:val="00A4169F"/>
    <w:rsid w:val="00A42199"/>
    <w:rsid w:val="00A42204"/>
    <w:rsid w:val="00A424CE"/>
    <w:rsid w:val="00A436C0"/>
    <w:rsid w:val="00A43A4B"/>
    <w:rsid w:val="00A46E27"/>
    <w:rsid w:val="00A4791D"/>
    <w:rsid w:val="00A50395"/>
    <w:rsid w:val="00A50ADC"/>
    <w:rsid w:val="00A51169"/>
    <w:rsid w:val="00A51867"/>
    <w:rsid w:val="00A5268C"/>
    <w:rsid w:val="00A52DF3"/>
    <w:rsid w:val="00A5352C"/>
    <w:rsid w:val="00A54119"/>
    <w:rsid w:val="00A54587"/>
    <w:rsid w:val="00A55EA6"/>
    <w:rsid w:val="00A55F17"/>
    <w:rsid w:val="00A5633F"/>
    <w:rsid w:val="00A5651E"/>
    <w:rsid w:val="00A56609"/>
    <w:rsid w:val="00A567A5"/>
    <w:rsid w:val="00A5683E"/>
    <w:rsid w:val="00A568A3"/>
    <w:rsid w:val="00A5706C"/>
    <w:rsid w:val="00A60303"/>
    <w:rsid w:val="00A603FD"/>
    <w:rsid w:val="00A60C92"/>
    <w:rsid w:val="00A6251B"/>
    <w:rsid w:val="00A62B4F"/>
    <w:rsid w:val="00A62C40"/>
    <w:rsid w:val="00A64659"/>
    <w:rsid w:val="00A657CA"/>
    <w:rsid w:val="00A66314"/>
    <w:rsid w:val="00A66535"/>
    <w:rsid w:val="00A6682B"/>
    <w:rsid w:val="00A67BBD"/>
    <w:rsid w:val="00A67F86"/>
    <w:rsid w:val="00A67FD7"/>
    <w:rsid w:val="00A701F1"/>
    <w:rsid w:val="00A70354"/>
    <w:rsid w:val="00A71388"/>
    <w:rsid w:val="00A715D0"/>
    <w:rsid w:val="00A71908"/>
    <w:rsid w:val="00A71AB8"/>
    <w:rsid w:val="00A725B1"/>
    <w:rsid w:val="00A7264C"/>
    <w:rsid w:val="00A740D8"/>
    <w:rsid w:val="00A743EC"/>
    <w:rsid w:val="00A74978"/>
    <w:rsid w:val="00A74AFB"/>
    <w:rsid w:val="00A74DDF"/>
    <w:rsid w:val="00A74E13"/>
    <w:rsid w:val="00A74F81"/>
    <w:rsid w:val="00A758EA"/>
    <w:rsid w:val="00A75F78"/>
    <w:rsid w:val="00A76AD0"/>
    <w:rsid w:val="00A77584"/>
    <w:rsid w:val="00A80A55"/>
    <w:rsid w:val="00A81397"/>
    <w:rsid w:val="00A8152F"/>
    <w:rsid w:val="00A81C01"/>
    <w:rsid w:val="00A82935"/>
    <w:rsid w:val="00A82C17"/>
    <w:rsid w:val="00A82C65"/>
    <w:rsid w:val="00A83228"/>
    <w:rsid w:val="00A840F7"/>
    <w:rsid w:val="00A85D0C"/>
    <w:rsid w:val="00A85D6D"/>
    <w:rsid w:val="00A86061"/>
    <w:rsid w:val="00A865C3"/>
    <w:rsid w:val="00A86DF7"/>
    <w:rsid w:val="00A87F43"/>
    <w:rsid w:val="00A90076"/>
    <w:rsid w:val="00A902B8"/>
    <w:rsid w:val="00A9118E"/>
    <w:rsid w:val="00A9151F"/>
    <w:rsid w:val="00A91695"/>
    <w:rsid w:val="00A91C3E"/>
    <w:rsid w:val="00A92271"/>
    <w:rsid w:val="00A94306"/>
    <w:rsid w:val="00A951E6"/>
    <w:rsid w:val="00A95FAE"/>
    <w:rsid w:val="00A9660B"/>
    <w:rsid w:val="00A97436"/>
    <w:rsid w:val="00A97B3A"/>
    <w:rsid w:val="00AA010F"/>
    <w:rsid w:val="00AA0152"/>
    <w:rsid w:val="00AA0545"/>
    <w:rsid w:val="00AA0A74"/>
    <w:rsid w:val="00AA0A77"/>
    <w:rsid w:val="00AA138F"/>
    <w:rsid w:val="00AA197F"/>
    <w:rsid w:val="00AA3106"/>
    <w:rsid w:val="00AA3183"/>
    <w:rsid w:val="00AA3460"/>
    <w:rsid w:val="00AA3619"/>
    <w:rsid w:val="00AA4BC9"/>
    <w:rsid w:val="00AA629D"/>
    <w:rsid w:val="00AA6D6C"/>
    <w:rsid w:val="00AA72FB"/>
    <w:rsid w:val="00AA774B"/>
    <w:rsid w:val="00AA77D7"/>
    <w:rsid w:val="00AB1E75"/>
    <w:rsid w:val="00AB2768"/>
    <w:rsid w:val="00AB3FD8"/>
    <w:rsid w:val="00AB439B"/>
    <w:rsid w:val="00AB4FDC"/>
    <w:rsid w:val="00AB6536"/>
    <w:rsid w:val="00AB7FF1"/>
    <w:rsid w:val="00AC0132"/>
    <w:rsid w:val="00AC0149"/>
    <w:rsid w:val="00AC030F"/>
    <w:rsid w:val="00AC0A01"/>
    <w:rsid w:val="00AC21E1"/>
    <w:rsid w:val="00AC27A9"/>
    <w:rsid w:val="00AC3841"/>
    <w:rsid w:val="00AC59A0"/>
    <w:rsid w:val="00AC5FAC"/>
    <w:rsid w:val="00AC5FCD"/>
    <w:rsid w:val="00AC7537"/>
    <w:rsid w:val="00AC7B77"/>
    <w:rsid w:val="00AD0096"/>
    <w:rsid w:val="00AD039E"/>
    <w:rsid w:val="00AD1390"/>
    <w:rsid w:val="00AD17DE"/>
    <w:rsid w:val="00AD1820"/>
    <w:rsid w:val="00AD1C80"/>
    <w:rsid w:val="00AD22F6"/>
    <w:rsid w:val="00AD269F"/>
    <w:rsid w:val="00AD38B7"/>
    <w:rsid w:val="00AD4634"/>
    <w:rsid w:val="00AD466C"/>
    <w:rsid w:val="00AD4A68"/>
    <w:rsid w:val="00AD4B9D"/>
    <w:rsid w:val="00AD4CAA"/>
    <w:rsid w:val="00AD5B5F"/>
    <w:rsid w:val="00AD6AC4"/>
    <w:rsid w:val="00AE0405"/>
    <w:rsid w:val="00AE05C0"/>
    <w:rsid w:val="00AE06CA"/>
    <w:rsid w:val="00AE1BE1"/>
    <w:rsid w:val="00AE37E0"/>
    <w:rsid w:val="00AE3D9E"/>
    <w:rsid w:val="00AE4374"/>
    <w:rsid w:val="00AE453D"/>
    <w:rsid w:val="00AE4882"/>
    <w:rsid w:val="00AE492F"/>
    <w:rsid w:val="00AE4FEE"/>
    <w:rsid w:val="00AE7024"/>
    <w:rsid w:val="00AE716A"/>
    <w:rsid w:val="00AE72EF"/>
    <w:rsid w:val="00AE7386"/>
    <w:rsid w:val="00AE7971"/>
    <w:rsid w:val="00AF0956"/>
    <w:rsid w:val="00AF0DA7"/>
    <w:rsid w:val="00AF1CF9"/>
    <w:rsid w:val="00AF23C0"/>
    <w:rsid w:val="00AF2544"/>
    <w:rsid w:val="00AF2BCA"/>
    <w:rsid w:val="00AF3135"/>
    <w:rsid w:val="00AF4487"/>
    <w:rsid w:val="00AF4651"/>
    <w:rsid w:val="00AF47CC"/>
    <w:rsid w:val="00AF4DD2"/>
    <w:rsid w:val="00AF4F05"/>
    <w:rsid w:val="00AF50DC"/>
    <w:rsid w:val="00AF5EF2"/>
    <w:rsid w:val="00AF61A5"/>
    <w:rsid w:val="00AF6BEA"/>
    <w:rsid w:val="00AF6C5E"/>
    <w:rsid w:val="00AF6CFF"/>
    <w:rsid w:val="00AF73BB"/>
    <w:rsid w:val="00B0093C"/>
    <w:rsid w:val="00B01268"/>
    <w:rsid w:val="00B01941"/>
    <w:rsid w:val="00B021DE"/>
    <w:rsid w:val="00B02297"/>
    <w:rsid w:val="00B02B84"/>
    <w:rsid w:val="00B03058"/>
    <w:rsid w:val="00B033A8"/>
    <w:rsid w:val="00B041A1"/>
    <w:rsid w:val="00B042AB"/>
    <w:rsid w:val="00B044E5"/>
    <w:rsid w:val="00B04C43"/>
    <w:rsid w:val="00B050C2"/>
    <w:rsid w:val="00B06345"/>
    <w:rsid w:val="00B07AC6"/>
    <w:rsid w:val="00B07E32"/>
    <w:rsid w:val="00B07FCB"/>
    <w:rsid w:val="00B109E5"/>
    <w:rsid w:val="00B110D8"/>
    <w:rsid w:val="00B11A9C"/>
    <w:rsid w:val="00B12CFD"/>
    <w:rsid w:val="00B12DD3"/>
    <w:rsid w:val="00B14085"/>
    <w:rsid w:val="00B1572A"/>
    <w:rsid w:val="00B17B7A"/>
    <w:rsid w:val="00B204E2"/>
    <w:rsid w:val="00B21140"/>
    <w:rsid w:val="00B23573"/>
    <w:rsid w:val="00B235C8"/>
    <w:rsid w:val="00B23AA1"/>
    <w:rsid w:val="00B247BC"/>
    <w:rsid w:val="00B249A3"/>
    <w:rsid w:val="00B251B9"/>
    <w:rsid w:val="00B25286"/>
    <w:rsid w:val="00B25C3F"/>
    <w:rsid w:val="00B2624C"/>
    <w:rsid w:val="00B262E2"/>
    <w:rsid w:val="00B26772"/>
    <w:rsid w:val="00B27576"/>
    <w:rsid w:val="00B3068F"/>
    <w:rsid w:val="00B30D6F"/>
    <w:rsid w:val="00B3133C"/>
    <w:rsid w:val="00B319C7"/>
    <w:rsid w:val="00B322A7"/>
    <w:rsid w:val="00B33211"/>
    <w:rsid w:val="00B3322B"/>
    <w:rsid w:val="00B33456"/>
    <w:rsid w:val="00B33646"/>
    <w:rsid w:val="00B3372E"/>
    <w:rsid w:val="00B33A46"/>
    <w:rsid w:val="00B33C93"/>
    <w:rsid w:val="00B35B8D"/>
    <w:rsid w:val="00B35EFF"/>
    <w:rsid w:val="00B360AC"/>
    <w:rsid w:val="00B37674"/>
    <w:rsid w:val="00B40877"/>
    <w:rsid w:val="00B40FE8"/>
    <w:rsid w:val="00B410ED"/>
    <w:rsid w:val="00B42289"/>
    <w:rsid w:val="00B42801"/>
    <w:rsid w:val="00B4292C"/>
    <w:rsid w:val="00B42C2E"/>
    <w:rsid w:val="00B4315D"/>
    <w:rsid w:val="00B4498D"/>
    <w:rsid w:val="00B45102"/>
    <w:rsid w:val="00B452C1"/>
    <w:rsid w:val="00B46146"/>
    <w:rsid w:val="00B46657"/>
    <w:rsid w:val="00B469C4"/>
    <w:rsid w:val="00B47BE7"/>
    <w:rsid w:val="00B47CEF"/>
    <w:rsid w:val="00B521E6"/>
    <w:rsid w:val="00B528C0"/>
    <w:rsid w:val="00B52D90"/>
    <w:rsid w:val="00B537FD"/>
    <w:rsid w:val="00B54878"/>
    <w:rsid w:val="00B56070"/>
    <w:rsid w:val="00B5744C"/>
    <w:rsid w:val="00B601A5"/>
    <w:rsid w:val="00B63C8B"/>
    <w:rsid w:val="00B64E43"/>
    <w:rsid w:val="00B652A2"/>
    <w:rsid w:val="00B661A1"/>
    <w:rsid w:val="00B67B53"/>
    <w:rsid w:val="00B70EED"/>
    <w:rsid w:val="00B7139B"/>
    <w:rsid w:val="00B72032"/>
    <w:rsid w:val="00B7231E"/>
    <w:rsid w:val="00B72FB0"/>
    <w:rsid w:val="00B74BB9"/>
    <w:rsid w:val="00B74C6B"/>
    <w:rsid w:val="00B74D96"/>
    <w:rsid w:val="00B76BFC"/>
    <w:rsid w:val="00B7707F"/>
    <w:rsid w:val="00B7735E"/>
    <w:rsid w:val="00B77535"/>
    <w:rsid w:val="00B77EA0"/>
    <w:rsid w:val="00B80702"/>
    <w:rsid w:val="00B82FDF"/>
    <w:rsid w:val="00B84C5F"/>
    <w:rsid w:val="00B84F07"/>
    <w:rsid w:val="00B84FE1"/>
    <w:rsid w:val="00B858DF"/>
    <w:rsid w:val="00B867CE"/>
    <w:rsid w:val="00B877ED"/>
    <w:rsid w:val="00B8784F"/>
    <w:rsid w:val="00B906A0"/>
    <w:rsid w:val="00B91633"/>
    <w:rsid w:val="00B91B33"/>
    <w:rsid w:val="00B920DB"/>
    <w:rsid w:val="00B933C6"/>
    <w:rsid w:val="00B9379C"/>
    <w:rsid w:val="00B938AF"/>
    <w:rsid w:val="00B9436E"/>
    <w:rsid w:val="00B95598"/>
    <w:rsid w:val="00B959D3"/>
    <w:rsid w:val="00B95C1D"/>
    <w:rsid w:val="00B96139"/>
    <w:rsid w:val="00B96D9E"/>
    <w:rsid w:val="00B975A3"/>
    <w:rsid w:val="00B97670"/>
    <w:rsid w:val="00BA067F"/>
    <w:rsid w:val="00BA06FA"/>
    <w:rsid w:val="00BA120B"/>
    <w:rsid w:val="00BA201B"/>
    <w:rsid w:val="00BA2196"/>
    <w:rsid w:val="00BA342C"/>
    <w:rsid w:val="00BA3B06"/>
    <w:rsid w:val="00BA3EB4"/>
    <w:rsid w:val="00BA4696"/>
    <w:rsid w:val="00BA4DE5"/>
    <w:rsid w:val="00BA59DF"/>
    <w:rsid w:val="00BA65D2"/>
    <w:rsid w:val="00BA665D"/>
    <w:rsid w:val="00BA747E"/>
    <w:rsid w:val="00BA7B2F"/>
    <w:rsid w:val="00BA7DF6"/>
    <w:rsid w:val="00BB0153"/>
    <w:rsid w:val="00BB0B25"/>
    <w:rsid w:val="00BB10B2"/>
    <w:rsid w:val="00BB1491"/>
    <w:rsid w:val="00BB1D18"/>
    <w:rsid w:val="00BB30F0"/>
    <w:rsid w:val="00BB3A6D"/>
    <w:rsid w:val="00BB3B30"/>
    <w:rsid w:val="00BB4AA0"/>
    <w:rsid w:val="00BB5401"/>
    <w:rsid w:val="00BB5EAE"/>
    <w:rsid w:val="00BB6398"/>
    <w:rsid w:val="00BB66B7"/>
    <w:rsid w:val="00BC07A7"/>
    <w:rsid w:val="00BC15CD"/>
    <w:rsid w:val="00BC1EB9"/>
    <w:rsid w:val="00BC259F"/>
    <w:rsid w:val="00BC3033"/>
    <w:rsid w:val="00BC32AE"/>
    <w:rsid w:val="00BC342E"/>
    <w:rsid w:val="00BC3D05"/>
    <w:rsid w:val="00BC4112"/>
    <w:rsid w:val="00BC493C"/>
    <w:rsid w:val="00BC4A60"/>
    <w:rsid w:val="00BC5732"/>
    <w:rsid w:val="00BC5F8C"/>
    <w:rsid w:val="00BC7C98"/>
    <w:rsid w:val="00BD03EE"/>
    <w:rsid w:val="00BD2594"/>
    <w:rsid w:val="00BD3314"/>
    <w:rsid w:val="00BD35B8"/>
    <w:rsid w:val="00BD3F4D"/>
    <w:rsid w:val="00BD433F"/>
    <w:rsid w:val="00BD5585"/>
    <w:rsid w:val="00BD5AAB"/>
    <w:rsid w:val="00BD6026"/>
    <w:rsid w:val="00BE0013"/>
    <w:rsid w:val="00BE0132"/>
    <w:rsid w:val="00BE0F6F"/>
    <w:rsid w:val="00BE13F6"/>
    <w:rsid w:val="00BE1FEA"/>
    <w:rsid w:val="00BE2123"/>
    <w:rsid w:val="00BE2275"/>
    <w:rsid w:val="00BE27C5"/>
    <w:rsid w:val="00BE288B"/>
    <w:rsid w:val="00BE2BD5"/>
    <w:rsid w:val="00BE3108"/>
    <w:rsid w:val="00BE3359"/>
    <w:rsid w:val="00BE4ED4"/>
    <w:rsid w:val="00BE513A"/>
    <w:rsid w:val="00BE5729"/>
    <w:rsid w:val="00BE5A7C"/>
    <w:rsid w:val="00BE5BC3"/>
    <w:rsid w:val="00BE6045"/>
    <w:rsid w:val="00BE6295"/>
    <w:rsid w:val="00BE6C2D"/>
    <w:rsid w:val="00BE7F1F"/>
    <w:rsid w:val="00BF07BD"/>
    <w:rsid w:val="00BF144A"/>
    <w:rsid w:val="00BF157E"/>
    <w:rsid w:val="00BF1633"/>
    <w:rsid w:val="00BF21DE"/>
    <w:rsid w:val="00BF25B5"/>
    <w:rsid w:val="00BF3CAD"/>
    <w:rsid w:val="00BF4190"/>
    <w:rsid w:val="00BF4520"/>
    <w:rsid w:val="00BF48BF"/>
    <w:rsid w:val="00BF4A58"/>
    <w:rsid w:val="00BF5401"/>
    <w:rsid w:val="00BF5A0E"/>
    <w:rsid w:val="00BF5DF9"/>
    <w:rsid w:val="00BF5F6D"/>
    <w:rsid w:val="00BF6260"/>
    <w:rsid w:val="00BF6585"/>
    <w:rsid w:val="00BF687D"/>
    <w:rsid w:val="00BF6ECB"/>
    <w:rsid w:val="00BF7FC2"/>
    <w:rsid w:val="00C000DF"/>
    <w:rsid w:val="00C00A74"/>
    <w:rsid w:val="00C011CE"/>
    <w:rsid w:val="00C01FA7"/>
    <w:rsid w:val="00C02131"/>
    <w:rsid w:val="00C02620"/>
    <w:rsid w:val="00C034BA"/>
    <w:rsid w:val="00C03D58"/>
    <w:rsid w:val="00C04334"/>
    <w:rsid w:val="00C05A39"/>
    <w:rsid w:val="00C072B0"/>
    <w:rsid w:val="00C127E9"/>
    <w:rsid w:val="00C12D6B"/>
    <w:rsid w:val="00C14B71"/>
    <w:rsid w:val="00C15260"/>
    <w:rsid w:val="00C152D5"/>
    <w:rsid w:val="00C165AE"/>
    <w:rsid w:val="00C208A1"/>
    <w:rsid w:val="00C22128"/>
    <w:rsid w:val="00C23257"/>
    <w:rsid w:val="00C232AA"/>
    <w:rsid w:val="00C233F4"/>
    <w:rsid w:val="00C23CD6"/>
    <w:rsid w:val="00C25484"/>
    <w:rsid w:val="00C25FAF"/>
    <w:rsid w:val="00C27530"/>
    <w:rsid w:val="00C31B79"/>
    <w:rsid w:val="00C32339"/>
    <w:rsid w:val="00C326E4"/>
    <w:rsid w:val="00C32E96"/>
    <w:rsid w:val="00C3318D"/>
    <w:rsid w:val="00C332C3"/>
    <w:rsid w:val="00C33BA1"/>
    <w:rsid w:val="00C33BC8"/>
    <w:rsid w:val="00C34C1D"/>
    <w:rsid w:val="00C35372"/>
    <w:rsid w:val="00C35C18"/>
    <w:rsid w:val="00C36947"/>
    <w:rsid w:val="00C374E3"/>
    <w:rsid w:val="00C42451"/>
    <w:rsid w:val="00C438B5"/>
    <w:rsid w:val="00C442D0"/>
    <w:rsid w:val="00C44786"/>
    <w:rsid w:val="00C45634"/>
    <w:rsid w:val="00C4581C"/>
    <w:rsid w:val="00C45BCA"/>
    <w:rsid w:val="00C45DBA"/>
    <w:rsid w:val="00C47478"/>
    <w:rsid w:val="00C475B6"/>
    <w:rsid w:val="00C4770F"/>
    <w:rsid w:val="00C4782B"/>
    <w:rsid w:val="00C47EC9"/>
    <w:rsid w:val="00C501A5"/>
    <w:rsid w:val="00C504A8"/>
    <w:rsid w:val="00C52D63"/>
    <w:rsid w:val="00C5335E"/>
    <w:rsid w:val="00C53365"/>
    <w:rsid w:val="00C54061"/>
    <w:rsid w:val="00C5421D"/>
    <w:rsid w:val="00C54DC9"/>
    <w:rsid w:val="00C5563F"/>
    <w:rsid w:val="00C5592A"/>
    <w:rsid w:val="00C564DD"/>
    <w:rsid w:val="00C57362"/>
    <w:rsid w:val="00C577EA"/>
    <w:rsid w:val="00C5781D"/>
    <w:rsid w:val="00C57B38"/>
    <w:rsid w:val="00C6031B"/>
    <w:rsid w:val="00C604B0"/>
    <w:rsid w:val="00C60D1E"/>
    <w:rsid w:val="00C60FD1"/>
    <w:rsid w:val="00C614A4"/>
    <w:rsid w:val="00C617E4"/>
    <w:rsid w:val="00C61848"/>
    <w:rsid w:val="00C61A81"/>
    <w:rsid w:val="00C625CF"/>
    <w:rsid w:val="00C62818"/>
    <w:rsid w:val="00C62F8D"/>
    <w:rsid w:val="00C635F6"/>
    <w:rsid w:val="00C63A1A"/>
    <w:rsid w:val="00C64ABD"/>
    <w:rsid w:val="00C65341"/>
    <w:rsid w:val="00C65C3B"/>
    <w:rsid w:val="00C6636F"/>
    <w:rsid w:val="00C6637C"/>
    <w:rsid w:val="00C67410"/>
    <w:rsid w:val="00C678D7"/>
    <w:rsid w:val="00C67C8D"/>
    <w:rsid w:val="00C710E6"/>
    <w:rsid w:val="00C74845"/>
    <w:rsid w:val="00C748D5"/>
    <w:rsid w:val="00C74B5B"/>
    <w:rsid w:val="00C74CE7"/>
    <w:rsid w:val="00C765CA"/>
    <w:rsid w:val="00C7688C"/>
    <w:rsid w:val="00C7792D"/>
    <w:rsid w:val="00C827E9"/>
    <w:rsid w:val="00C82B53"/>
    <w:rsid w:val="00C83912"/>
    <w:rsid w:val="00C83D4F"/>
    <w:rsid w:val="00C848FF"/>
    <w:rsid w:val="00C84B4E"/>
    <w:rsid w:val="00C84F43"/>
    <w:rsid w:val="00C85573"/>
    <w:rsid w:val="00C858E1"/>
    <w:rsid w:val="00C85CC8"/>
    <w:rsid w:val="00C86A94"/>
    <w:rsid w:val="00C90796"/>
    <w:rsid w:val="00C91307"/>
    <w:rsid w:val="00C921B7"/>
    <w:rsid w:val="00C92696"/>
    <w:rsid w:val="00C92F8E"/>
    <w:rsid w:val="00C93700"/>
    <w:rsid w:val="00C938EE"/>
    <w:rsid w:val="00C939C8"/>
    <w:rsid w:val="00C93CF7"/>
    <w:rsid w:val="00C9637D"/>
    <w:rsid w:val="00C973BB"/>
    <w:rsid w:val="00C97409"/>
    <w:rsid w:val="00C97443"/>
    <w:rsid w:val="00CA0033"/>
    <w:rsid w:val="00CA054E"/>
    <w:rsid w:val="00CA07C5"/>
    <w:rsid w:val="00CA0CBC"/>
    <w:rsid w:val="00CA18E6"/>
    <w:rsid w:val="00CA2193"/>
    <w:rsid w:val="00CA2F27"/>
    <w:rsid w:val="00CA3007"/>
    <w:rsid w:val="00CA35CD"/>
    <w:rsid w:val="00CA3B97"/>
    <w:rsid w:val="00CA3EDA"/>
    <w:rsid w:val="00CA56F4"/>
    <w:rsid w:val="00CA5865"/>
    <w:rsid w:val="00CA7064"/>
    <w:rsid w:val="00CB130B"/>
    <w:rsid w:val="00CB1D27"/>
    <w:rsid w:val="00CB2D5E"/>
    <w:rsid w:val="00CB3A4F"/>
    <w:rsid w:val="00CB40FA"/>
    <w:rsid w:val="00CB41D6"/>
    <w:rsid w:val="00CB49A1"/>
    <w:rsid w:val="00CB51EC"/>
    <w:rsid w:val="00CB5A4D"/>
    <w:rsid w:val="00CB7548"/>
    <w:rsid w:val="00CB7A77"/>
    <w:rsid w:val="00CC0E5A"/>
    <w:rsid w:val="00CC1FE3"/>
    <w:rsid w:val="00CC2B5F"/>
    <w:rsid w:val="00CC2CC0"/>
    <w:rsid w:val="00CC2E25"/>
    <w:rsid w:val="00CC4086"/>
    <w:rsid w:val="00CC44BD"/>
    <w:rsid w:val="00CC4605"/>
    <w:rsid w:val="00CC5035"/>
    <w:rsid w:val="00CC5599"/>
    <w:rsid w:val="00CC57F1"/>
    <w:rsid w:val="00CC6308"/>
    <w:rsid w:val="00CC657C"/>
    <w:rsid w:val="00CC712E"/>
    <w:rsid w:val="00CC735F"/>
    <w:rsid w:val="00CD134F"/>
    <w:rsid w:val="00CD34EE"/>
    <w:rsid w:val="00CD4791"/>
    <w:rsid w:val="00CD5316"/>
    <w:rsid w:val="00CD70E5"/>
    <w:rsid w:val="00CE0346"/>
    <w:rsid w:val="00CE1CFD"/>
    <w:rsid w:val="00CE38AA"/>
    <w:rsid w:val="00CE4717"/>
    <w:rsid w:val="00CE47C2"/>
    <w:rsid w:val="00CE4E93"/>
    <w:rsid w:val="00CE512F"/>
    <w:rsid w:val="00CE5B4A"/>
    <w:rsid w:val="00CE5CFD"/>
    <w:rsid w:val="00CE611F"/>
    <w:rsid w:val="00CE719C"/>
    <w:rsid w:val="00CE71EC"/>
    <w:rsid w:val="00CE7414"/>
    <w:rsid w:val="00CE7F5D"/>
    <w:rsid w:val="00CF07C9"/>
    <w:rsid w:val="00CF0811"/>
    <w:rsid w:val="00CF19AE"/>
    <w:rsid w:val="00CF2896"/>
    <w:rsid w:val="00CF4347"/>
    <w:rsid w:val="00CF4423"/>
    <w:rsid w:val="00D01413"/>
    <w:rsid w:val="00D015B5"/>
    <w:rsid w:val="00D02B56"/>
    <w:rsid w:val="00D02E97"/>
    <w:rsid w:val="00D03885"/>
    <w:rsid w:val="00D03E29"/>
    <w:rsid w:val="00D041BB"/>
    <w:rsid w:val="00D05674"/>
    <w:rsid w:val="00D05A78"/>
    <w:rsid w:val="00D06096"/>
    <w:rsid w:val="00D0637C"/>
    <w:rsid w:val="00D0644F"/>
    <w:rsid w:val="00D06750"/>
    <w:rsid w:val="00D108CF"/>
    <w:rsid w:val="00D11380"/>
    <w:rsid w:val="00D11780"/>
    <w:rsid w:val="00D11FF9"/>
    <w:rsid w:val="00D12072"/>
    <w:rsid w:val="00D1233E"/>
    <w:rsid w:val="00D1239F"/>
    <w:rsid w:val="00D136AA"/>
    <w:rsid w:val="00D144D6"/>
    <w:rsid w:val="00D15BC3"/>
    <w:rsid w:val="00D15E84"/>
    <w:rsid w:val="00D16C47"/>
    <w:rsid w:val="00D17452"/>
    <w:rsid w:val="00D1782E"/>
    <w:rsid w:val="00D2000F"/>
    <w:rsid w:val="00D20182"/>
    <w:rsid w:val="00D20893"/>
    <w:rsid w:val="00D2099D"/>
    <w:rsid w:val="00D20EE7"/>
    <w:rsid w:val="00D212DF"/>
    <w:rsid w:val="00D22047"/>
    <w:rsid w:val="00D22439"/>
    <w:rsid w:val="00D2287B"/>
    <w:rsid w:val="00D22D2D"/>
    <w:rsid w:val="00D233A6"/>
    <w:rsid w:val="00D2487D"/>
    <w:rsid w:val="00D270B3"/>
    <w:rsid w:val="00D2763F"/>
    <w:rsid w:val="00D3079C"/>
    <w:rsid w:val="00D308BD"/>
    <w:rsid w:val="00D308EC"/>
    <w:rsid w:val="00D309F8"/>
    <w:rsid w:val="00D312EF"/>
    <w:rsid w:val="00D31560"/>
    <w:rsid w:val="00D326C8"/>
    <w:rsid w:val="00D3562A"/>
    <w:rsid w:val="00D36570"/>
    <w:rsid w:val="00D36FD2"/>
    <w:rsid w:val="00D374B9"/>
    <w:rsid w:val="00D375AA"/>
    <w:rsid w:val="00D40604"/>
    <w:rsid w:val="00D40A98"/>
    <w:rsid w:val="00D41838"/>
    <w:rsid w:val="00D441C5"/>
    <w:rsid w:val="00D44CC9"/>
    <w:rsid w:val="00D45C23"/>
    <w:rsid w:val="00D4738B"/>
    <w:rsid w:val="00D50F74"/>
    <w:rsid w:val="00D526BD"/>
    <w:rsid w:val="00D527E9"/>
    <w:rsid w:val="00D52D9B"/>
    <w:rsid w:val="00D53148"/>
    <w:rsid w:val="00D531D8"/>
    <w:rsid w:val="00D53A3A"/>
    <w:rsid w:val="00D570F4"/>
    <w:rsid w:val="00D57944"/>
    <w:rsid w:val="00D6034D"/>
    <w:rsid w:val="00D60896"/>
    <w:rsid w:val="00D60D6D"/>
    <w:rsid w:val="00D61A6E"/>
    <w:rsid w:val="00D61B3A"/>
    <w:rsid w:val="00D62F8D"/>
    <w:rsid w:val="00D62F91"/>
    <w:rsid w:val="00D64083"/>
    <w:rsid w:val="00D64E96"/>
    <w:rsid w:val="00D65049"/>
    <w:rsid w:val="00D66CF2"/>
    <w:rsid w:val="00D67154"/>
    <w:rsid w:val="00D671D6"/>
    <w:rsid w:val="00D672DE"/>
    <w:rsid w:val="00D704C9"/>
    <w:rsid w:val="00D715FD"/>
    <w:rsid w:val="00D72461"/>
    <w:rsid w:val="00D72680"/>
    <w:rsid w:val="00D738A0"/>
    <w:rsid w:val="00D73B32"/>
    <w:rsid w:val="00D73C0C"/>
    <w:rsid w:val="00D741EE"/>
    <w:rsid w:val="00D744CC"/>
    <w:rsid w:val="00D747AE"/>
    <w:rsid w:val="00D74F61"/>
    <w:rsid w:val="00D74FB7"/>
    <w:rsid w:val="00D7506E"/>
    <w:rsid w:val="00D75660"/>
    <w:rsid w:val="00D75E3F"/>
    <w:rsid w:val="00D76220"/>
    <w:rsid w:val="00D7662B"/>
    <w:rsid w:val="00D76A6F"/>
    <w:rsid w:val="00D7716B"/>
    <w:rsid w:val="00D77523"/>
    <w:rsid w:val="00D77A7D"/>
    <w:rsid w:val="00D77A98"/>
    <w:rsid w:val="00D801C3"/>
    <w:rsid w:val="00D807E8"/>
    <w:rsid w:val="00D80C3E"/>
    <w:rsid w:val="00D82F39"/>
    <w:rsid w:val="00D837D6"/>
    <w:rsid w:val="00D8458C"/>
    <w:rsid w:val="00D846C7"/>
    <w:rsid w:val="00D84A2A"/>
    <w:rsid w:val="00D84DD0"/>
    <w:rsid w:val="00D86718"/>
    <w:rsid w:val="00D90451"/>
    <w:rsid w:val="00D90632"/>
    <w:rsid w:val="00D91DC8"/>
    <w:rsid w:val="00D91DFA"/>
    <w:rsid w:val="00D9302A"/>
    <w:rsid w:val="00D9365B"/>
    <w:rsid w:val="00D93E85"/>
    <w:rsid w:val="00D95622"/>
    <w:rsid w:val="00D956B9"/>
    <w:rsid w:val="00D959EF"/>
    <w:rsid w:val="00D95F37"/>
    <w:rsid w:val="00D97D09"/>
    <w:rsid w:val="00DA0C8D"/>
    <w:rsid w:val="00DA0D3E"/>
    <w:rsid w:val="00DA1185"/>
    <w:rsid w:val="00DA460A"/>
    <w:rsid w:val="00DA5C94"/>
    <w:rsid w:val="00DA66D8"/>
    <w:rsid w:val="00DA6966"/>
    <w:rsid w:val="00DB12F5"/>
    <w:rsid w:val="00DB146E"/>
    <w:rsid w:val="00DB15D3"/>
    <w:rsid w:val="00DB1627"/>
    <w:rsid w:val="00DB1A50"/>
    <w:rsid w:val="00DB2C89"/>
    <w:rsid w:val="00DB36F1"/>
    <w:rsid w:val="00DB584A"/>
    <w:rsid w:val="00DB619B"/>
    <w:rsid w:val="00DB6632"/>
    <w:rsid w:val="00DC0107"/>
    <w:rsid w:val="00DC16FB"/>
    <w:rsid w:val="00DC2963"/>
    <w:rsid w:val="00DC328A"/>
    <w:rsid w:val="00DC332B"/>
    <w:rsid w:val="00DC3373"/>
    <w:rsid w:val="00DC3467"/>
    <w:rsid w:val="00DC3530"/>
    <w:rsid w:val="00DC35EA"/>
    <w:rsid w:val="00DC3DD6"/>
    <w:rsid w:val="00DC5467"/>
    <w:rsid w:val="00DC5818"/>
    <w:rsid w:val="00DC5846"/>
    <w:rsid w:val="00DC5A9E"/>
    <w:rsid w:val="00DC6305"/>
    <w:rsid w:val="00DC6BF5"/>
    <w:rsid w:val="00DC754B"/>
    <w:rsid w:val="00DD03BC"/>
    <w:rsid w:val="00DD0454"/>
    <w:rsid w:val="00DD184C"/>
    <w:rsid w:val="00DD1CF4"/>
    <w:rsid w:val="00DD3753"/>
    <w:rsid w:val="00DD52AD"/>
    <w:rsid w:val="00DD5F7F"/>
    <w:rsid w:val="00DD6037"/>
    <w:rsid w:val="00DD634B"/>
    <w:rsid w:val="00DD64BA"/>
    <w:rsid w:val="00DD7D65"/>
    <w:rsid w:val="00DE0BE1"/>
    <w:rsid w:val="00DE1E36"/>
    <w:rsid w:val="00DE23F0"/>
    <w:rsid w:val="00DE2803"/>
    <w:rsid w:val="00DE2E79"/>
    <w:rsid w:val="00DE5B5B"/>
    <w:rsid w:val="00DE5D82"/>
    <w:rsid w:val="00DE671F"/>
    <w:rsid w:val="00DE67B8"/>
    <w:rsid w:val="00DE7CA8"/>
    <w:rsid w:val="00DF0125"/>
    <w:rsid w:val="00DF0182"/>
    <w:rsid w:val="00DF0F6A"/>
    <w:rsid w:val="00DF1469"/>
    <w:rsid w:val="00DF1A98"/>
    <w:rsid w:val="00DF22FC"/>
    <w:rsid w:val="00DF2834"/>
    <w:rsid w:val="00DF5154"/>
    <w:rsid w:val="00DF5352"/>
    <w:rsid w:val="00DF62AE"/>
    <w:rsid w:val="00DF69F1"/>
    <w:rsid w:val="00E01223"/>
    <w:rsid w:val="00E0358C"/>
    <w:rsid w:val="00E0444E"/>
    <w:rsid w:val="00E0480A"/>
    <w:rsid w:val="00E053F8"/>
    <w:rsid w:val="00E05B2A"/>
    <w:rsid w:val="00E05FF5"/>
    <w:rsid w:val="00E10B36"/>
    <w:rsid w:val="00E114C4"/>
    <w:rsid w:val="00E11C00"/>
    <w:rsid w:val="00E1203F"/>
    <w:rsid w:val="00E13116"/>
    <w:rsid w:val="00E13F94"/>
    <w:rsid w:val="00E1444A"/>
    <w:rsid w:val="00E15AA9"/>
    <w:rsid w:val="00E15F63"/>
    <w:rsid w:val="00E164FF"/>
    <w:rsid w:val="00E1658C"/>
    <w:rsid w:val="00E17E0D"/>
    <w:rsid w:val="00E205A4"/>
    <w:rsid w:val="00E2069F"/>
    <w:rsid w:val="00E2199C"/>
    <w:rsid w:val="00E21C04"/>
    <w:rsid w:val="00E21FB5"/>
    <w:rsid w:val="00E2261D"/>
    <w:rsid w:val="00E2398E"/>
    <w:rsid w:val="00E23FDD"/>
    <w:rsid w:val="00E24246"/>
    <w:rsid w:val="00E26097"/>
    <w:rsid w:val="00E267CE"/>
    <w:rsid w:val="00E26DF0"/>
    <w:rsid w:val="00E27529"/>
    <w:rsid w:val="00E27B2D"/>
    <w:rsid w:val="00E27B7D"/>
    <w:rsid w:val="00E301AE"/>
    <w:rsid w:val="00E30753"/>
    <w:rsid w:val="00E32159"/>
    <w:rsid w:val="00E325F6"/>
    <w:rsid w:val="00E32CE0"/>
    <w:rsid w:val="00E3577F"/>
    <w:rsid w:val="00E40BC3"/>
    <w:rsid w:val="00E40DF2"/>
    <w:rsid w:val="00E40DFC"/>
    <w:rsid w:val="00E41BB2"/>
    <w:rsid w:val="00E426A9"/>
    <w:rsid w:val="00E42D4B"/>
    <w:rsid w:val="00E43258"/>
    <w:rsid w:val="00E43D3E"/>
    <w:rsid w:val="00E43EEA"/>
    <w:rsid w:val="00E451EF"/>
    <w:rsid w:val="00E45DCD"/>
    <w:rsid w:val="00E4632C"/>
    <w:rsid w:val="00E4749F"/>
    <w:rsid w:val="00E47C6B"/>
    <w:rsid w:val="00E47CF8"/>
    <w:rsid w:val="00E5152B"/>
    <w:rsid w:val="00E519B7"/>
    <w:rsid w:val="00E51AF5"/>
    <w:rsid w:val="00E53884"/>
    <w:rsid w:val="00E543DA"/>
    <w:rsid w:val="00E54F5F"/>
    <w:rsid w:val="00E55A8A"/>
    <w:rsid w:val="00E56272"/>
    <w:rsid w:val="00E56321"/>
    <w:rsid w:val="00E56504"/>
    <w:rsid w:val="00E56622"/>
    <w:rsid w:val="00E572AD"/>
    <w:rsid w:val="00E579D3"/>
    <w:rsid w:val="00E57D9B"/>
    <w:rsid w:val="00E6069A"/>
    <w:rsid w:val="00E6088D"/>
    <w:rsid w:val="00E60904"/>
    <w:rsid w:val="00E61600"/>
    <w:rsid w:val="00E616A7"/>
    <w:rsid w:val="00E62012"/>
    <w:rsid w:val="00E62202"/>
    <w:rsid w:val="00E625D7"/>
    <w:rsid w:val="00E62D6F"/>
    <w:rsid w:val="00E62DFB"/>
    <w:rsid w:val="00E6372A"/>
    <w:rsid w:val="00E63FB3"/>
    <w:rsid w:val="00E6454F"/>
    <w:rsid w:val="00E64617"/>
    <w:rsid w:val="00E64C6C"/>
    <w:rsid w:val="00E6551C"/>
    <w:rsid w:val="00E66226"/>
    <w:rsid w:val="00E664DD"/>
    <w:rsid w:val="00E667B0"/>
    <w:rsid w:val="00E667C7"/>
    <w:rsid w:val="00E67017"/>
    <w:rsid w:val="00E6786F"/>
    <w:rsid w:val="00E67EAF"/>
    <w:rsid w:val="00E7044B"/>
    <w:rsid w:val="00E726EF"/>
    <w:rsid w:val="00E73458"/>
    <w:rsid w:val="00E73BEB"/>
    <w:rsid w:val="00E73D09"/>
    <w:rsid w:val="00E73F24"/>
    <w:rsid w:val="00E74324"/>
    <w:rsid w:val="00E76100"/>
    <w:rsid w:val="00E762A0"/>
    <w:rsid w:val="00E762B9"/>
    <w:rsid w:val="00E76731"/>
    <w:rsid w:val="00E76902"/>
    <w:rsid w:val="00E80F3D"/>
    <w:rsid w:val="00E8126D"/>
    <w:rsid w:val="00E813E2"/>
    <w:rsid w:val="00E81CB4"/>
    <w:rsid w:val="00E822BA"/>
    <w:rsid w:val="00E825B3"/>
    <w:rsid w:val="00E82C7C"/>
    <w:rsid w:val="00E8362B"/>
    <w:rsid w:val="00E8404E"/>
    <w:rsid w:val="00E854D3"/>
    <w:rsid w:val="00E85CB6"/>
    <w:rsid w:val="00E86236"/>
    <w:rsid w:val="00E863AB"/>
    <w:rsid w:val="00E865A6"/>
    <w:rsid w:val="00E87943"/>
    <w:rsid w:val="00E87BDF"/>
    <w:rsid w:val="00E87D70"/>
    <w:rsid w:val="00E9098F"/>
    <w:rsid w:val="00E90FFE"/>
    <w:rsid w:val="00E91D83"/>
    <w:rsid w:val="00E92B14"/>
    <w:rsid w:val="00E92F0E"/>
    <w:rsid w:val="00E94D13"/>
    <w:rsid w:val="00E94E6D"/>
    <w:rsid w:val="00E95618"/>
    <w:rsid w:val="00E96788"/>
    <w:rsid w:val="00E9689F"/>
    <w:rsid w:val="00E97543"/>
    <w:rsid w:val="00E97754"/>
    <w:rsid w:val="00EA02F3"/>
    <w:rsid w:val="00EA069B"/>
    <w:rsid w:val="00EA1D10"/>
    <w:rsid w:val="00EA1F01"/>
    <w:rsid w:val="00EA3050"/>
    <w:rsid w:val="00EA324E"/>
    <w:rsid w:val="00EA342A"/>
    <w:rsid w:val="00EA380D"/>
    <w:rsid w:val="00EA3FF1"/>
    <w:rsid w:val="00EA4E12"/>
    <w:rsid w:val="00EA5222"/>
    <w:rsid w:val="00EA5F66"/>
    <w:rsid w:val="00EA72B8"/>
    <w:rsid w:val="00EA73BC"/>
    <w:rsid w:val="00EA7FB6"/>
    <w:rsid w:val="00EB0CE8"/>
    <w:rsid w:val="00EB0D87"/>
    <w:rsid w:val="00EB1C3F"/>
    <w:rsid w:val="00EB2542"/>
    <w:rsid w:val="00EB328B"/>
    <w:rsid w:val="00EB48FA"/>
    <w:rsid w:val="00EB51DA"/>
    <w:rsid w:val="00EB595F"/>
    <w:rsid w:val="00EB5999"/>
    <w:rsid w:val="00EB693A"/>
    <w:rsid w:val="00EB7025"/>
    <w:rsid w:val="00EB73E1"/>
    <w:rsid w:val="00EB79FC"/>
    <w:rsid w:val="00EC1493"/>
    <w:rsid w:val="00EC1876"/>
    <w:rsid w:val="00EC1C26"/>
    <w:rsid w:val="00EC42BF"/>
    <w:rsid w:val="00EC42FA"/>
    <w:rsid w:val="00EC44E9"/>
    <w:rsid w:val="00EC58B6"/>
    <w:rsid w:val="00EC5F96"/>
    <w:rsid w:val="00EC6245"/>
    <w:rsid w:val="00EC6BA3"/>
    <w:rsid w:val="00EC6D65"/>
    <w:rsid w:val="00EC734B"/>
    <w:rsid w:val="00EC795B"/>
    <w:rsid w:val="00EC7B55"/>
    <w:rsid w:val="00ED0089"/>
    <w:rsid w:val="00ED04E0"/>
    <w:rsid w:val="00ED214D"/>
    <w:rsid w:val="00ED2556"/>
    <w:rsid w:val="00ED2C69"/>
    <w:rsid w:val="00ED5006"/>
    <w:rsid w:val="00ED6ADE"/>
    <w:rsid w:val="00ED6B39"/>
    <w:rsid w:val="00ED76C9"/>
    <w:rsid w:val="00ED7D45"/>
    <w:rsid w:val="00EE0037"/>
    <w:rsid w:val="00EE0F90"/>
    <w:rsid w:val="00EE1153"/>
    <w:rsid w:val="00EE1275"/>
    <w:rsid w:val="00EE1A00"/>
    <w:rsid w:val="00EE1E32"/>
    <w:rsid w:val="00EE1F3B"/>
    <w:rsid w:val="00EE1F87"/>
    <w:rsid w:val="00EE1FF1"/>
    <w:rsid w:val="00EE2B7A"/>
    <w:rsid w:val="00EE353E"/>
    <w:rsid w:val="00EE37C7"/>
    <w:rsid w:val="00EE384E"/>
    <w:rsid w:val="00EE5C2D"/>
    <w:rsid w:val="00EE5C3C"/>
    <w:rsid w:val="00EE5D38"/>
    <w:rsid w:val="00EE79B2"/>
    <w:rsid w:val="00EF1AD7"/>
    <w:rsid w:val="00EF2067"/>
    <w:rsid w:val="00EF2709"/>
    <w:rsid w:val="00EF33A7"/>
    <w:rsid w:val="00EF3FCC"/>
    <w:rsid w:val="00EF4425"/>
    <w:rsid w:val="00EF4BB3"/>
    <w:rsid w:val="00EF5D5A"/>
    <w:rsid w:val="00EF6A2B"/>
    <w:rsid w:val="00F00449"/>
    <w:rsid w:val="00F01377"/>
    <w:rsid w:val="00F01866"/>
    <w:rsid w:val="00F02263"/>
    <w:rsid w:val="00F02D31"/>
    <w:rsid w:val="00F02E9A"/>
    <w:rsid w:val="00F02EC0"/>
    <w:rsid w:val="00F02F95"/>
    <w:rsid w:val="00F04D24"/>
    <w:rsid w:val="00F059D0"/>
    <w:rsid w:val="00F07394"/>
    <w:rsid w:val="00F11053"/>
    <w:rsid w:val="00F1106A"/>
    <w:rsid w:val="00F1157F"/>
    <w:rsid w:val="00F1267C"/>
    <w:rsid w:val="00F1283C"/>
    <w:rsid w:val="00F12A32"/>
    <w:rsid w:val="00F12E9A"/>
    <w:rsid w:val="00F1308B"/>
    <w:rsid w:val="00F14E4E"/>
    <w:rsid w:val="00F14F3C"/>
    <w:rsid w:val="00F1508B"/>
    <w:rsid w:val="00F160C1"/>
    <w:rsid w:val="00F16B48"/>
    <w:rsid w:val="00F20F3C"/>
    <w:rsid w:val="00F21021"/>
    <w:rsid w:val="00F21481"/>
    <w:rsid w:val="00F2181E"/>
    <w:rsid w:val="00F21D8F"/>
    <w:rsid w:val="00F221CB"/>
    <w:rsid w:val="00F22BEB"/>
    <w:rsid w:val="00F23825"/>
    <w:rsid w:val="00F238B2"/>
    <w:rsid w:val="00F2439A"/>
    <w:rsid w:val="00F244CE"/>
    <w:rsid w:val="00F24AA9"/>
    <w:rsid w:val="00F2568D"/>
    <w:rsid w:val="00F265BE"/>
    <w:rsid w:val="00F26710"/>
    <w:rsid w:val="00F26912"/>
    <w:rsid w:val="00F26CB9"/>
    <w:rsid w:val="00F26FA5"/>
    <w:rsid w:val="00F275F4"/>
    <w:rsid w:val="00F27BBC"/>
    <w:rsid w:val="00F27D56"/>
    <w:rsid w:val="00F27DA3"/>
    <w:rsid w:val="00F305B0"/>
    <w:rsid w:val="00F30749"/>
    <w:rsid w:val="00F30BAD"/>
    <w:rsid w:val="00F310CB"/>
    <w:rsid w:val="00F311E2"/>
    <w:rsid w:val="00F32446"/>
    <w:rsid w:val="00F33BA3"/>
    <w:rsid w:val="00F3409C"/>
    <w:rsid w:val="00F354B1"/>
    <w:rsid w:val="00F35DA2"/>
    <w:rsid w:val="00F361F3"/>
    <w:rsid w:val="00F36711"/>
    <w:rsid w:val="00F36D5B"/>
    <w:rsid w:val="00F408D0"/>
    <w:rsid w:val="00F4103E"/>
    <w:rsid w:val="00F4106D"/>
    <w:rsid w:val="00F412A2"/>
    <w:rsid w:val="00F41959"/>
    <w:rsid w:val="00F4302B"/>
    <w:rsid w:val="00F432A8"/>
    <w:rsid w:val="00F44457"/>
    <w:rsid w:val="00F44719"/>
    <w:rsid w:val="00F448B8"/>
    <w:rsid w:val="00F4525F"/>
    <w:rsid w:val="00F463C2"/>
    <w:rsid w:val="00F47162"/>
    <w:rsid w:val="00F47F2B"/>
    <w:rsid w:val="00F51A01"/>
    <w:rsid w:val="00F52951"/>
    <w:rsid w:val="00F52F0A"/>
    <w:rsid w:val="00F537C3"/>
    <w:rsid w:val="00F54549"/>
    <w:rsid w:val="00F553F3"/>
    <w:rsid w:val="00F556FD"/>
    <w:rsid w:val="00F564F8"/>
    <w:rsid w:val="00F56A17"/>
    <w:rsid w:val="00F56AEE"/>
    <w:rsid w:val="00F576C4"/>
    <w:rsid w:val="00F57994"/>
    <w:rsid w:val="00F61581"/>
    <w:rsid w:val="00F61619"/>
    <w:rsid w:val="00F61966"/>
    <w:rsid w:val="00F623A6"/>
    <w:rsid w:val="00F629EC"/>
    <w:rsid w:val="00F62A26"/>
    <w:rsid w:val="00F6374C"/>
    <w:rsid w:val="00F638E9"/>
    <w:rsid w:val="00F642CA"/>
    <w:rsid w:val="00F6477F"/>
    <w:rsid w:val="00F651E9"/>
    <w:rsid w:val="00F659E1"/>
    <w:rsid w:val="00F66185"/>
    <w:rsid w:val="00F70D9F"/>
    <w:rsid w:val="00F7122E"/>
    <w:rsid w:val="00F74076"/>
    <w:rsid w:val="00F74A2F"/>
    <w:rsid w:val="00F74BD7"/>
    <w:rsid w:val="00F75A7B"/>
    <w:rsid w:val="00F75D5F"/>
    <w:rsid w:val="00F75E33"/>
    <w:rsid w:val="00F773F1"/>
    <w:rsid w:val="00F775B1"/>
    <w:rsid w:val="00F800F9"/>
    <w:rsid w:val="00F802DD"/>
    <w:rsid w:val="00F8052C"/>
    <w:rsid w:val="00F80A41"/>
    <w:rsid w:val="00F8155E"/>
    <w:rsid w:val="00F818CD"/>
    <w:rsid w:val="00F81CE7"/>
    <w:rsid w:val="00F8200C"/>
    <w:rsid w:val="00F82093"/>
    <w:rsid w:val="00F82186"/>
    <w:rsid w:val="00F82F42"/>
    <w:rsid w:val="00F8386E"/>
    <w:rsid w:val="00F83B32"/>
    <w:rsid w:val="00F842D3"/>
    <w:rsid w:val="00F84598"/>
    <w:rsid w:val="00F846C8"/>
    <w:rsid w:val="00F851AD"/>
    <w:rsid w:val="00F859EB"/>
    <w:rsid w:val="00F902AA"/>
    <w:rsid w:val="00F928CE"/>
    <w:rsid w:val="00F937F3"/>
    <w:rsid w:val="00F93B46"/>
    <w:rsid w:val="00F941D6"/>
    <w:rsid w:val="00F9450F"/>
    <w:rsid w:val="00F945D2"/>
    <w:rsid w:val="00F948B8"/>
    <w:rsid w:val="00F95976"/>
    <w:rsid w:val="00F95F29"/>
    <w:rsid w:val="00F97C16"/>
    <w:rsid w:val="00F97DB9"/>
    <w:rsid w:val="00FA0492"/>
    <w:rsid w:val="00FA2AD3"/>
    <w:rsid w:val="00FA36F9"/>
    <w:rsid w:val="00FA4223"/>
    <w:rsid w:val="00FA46FD"/>
    <w:rsid w:val="00FA49D1"/>
    <w:rsid w:val="00FA545B"/>
    <w:rsid w:val="00FA61A5"/>
    <w:rsid w:val="00FA657E"/>
    <w:rsid w:val="00FA688B"/>
    <w:rsid w:val="00FA73F0"/>
    <w:rsid w:val="00FA7BAB"/>
    <w:rsid w:val="00FB097E"/>
    <w:rsid w:val="00FB2BDF"/>
    <w:rsid w:val="00FB47D3"/>
    <w:rsid w:val="00FB50D1"/>
    <w:rsid w:val="00FB5699"/>
    <w:rsid w:val="00FB5A67"/>
    <w:rsid w:val="00FB5B24"/>
    <w:rsid w:val="00FB72BC"/>
    <w:rsid w:val="00FB7553"/>
    <w:rsid w:val="00FB7908"/>
    <w:rsid w:val="00FC0BEB"/>
    <w:rsid w:val="00FC256D"/>
    <w:rsid w:val="00FC2B47"/>
    <w:rsid w:val="00FC3537"/>
    <w:rsid w:val="00FC3637"/>
    <w:rsid w:val="00FC3917"/>
    <w:rsid w:val="00FC3DFD"/>
    <w:rsid w:val="00FC3FA9"/>
    <w:rsid w:val="00FC4917"/>
    <w:rsid w:val="00FC57A2"/>
    <w:rsid w:val="00FC580D"/>
    <w:rsid w:val="00FC5C6E"/>
    <w:rsid w:val="00FC5C87"/>
    <w:rsid w:val="00FC6772"/>
    <w:rsid w:val="00FC6D3B"/>
    <w:rsid w:val="00FD00E1"/>
    <w:rsid w:val="00FD0E25"/>
    <w:rsid w:val="00FD40B9"/>
    <w:rsid w:val="00FD59A6"/>
    <w:rsid w:val="00FD61BE"/>
    <w:rsid w:val="00FD6C37"/>
    <w:rsid w:val="00FE0625"/>
    <w:rsid w:val="00FE0EEC"/>
    <w:rsid w:val="00FE302C"/>
    <w:rsid w:val="00FE3322"/>
    <w:rsid w:val="00FE36F1"/>
    <w:rsid w:val="00FE3809"/>
    <w:rsid w:val="00FE4077"/>
    <w:rsid w:val="00FE4711"/>
    <w:rsid w:val="00FE486C"/>
    <w:rsid w:val="00FE4A75"/>
    <w:rsid w:val="00FE5068"/>
    <w:rsid w:val="00FE5896"/>
    <w:rsid w:val="00FE7E66"/>
    <w:rsid w:val="00FF006C"/>
    <w:rsid w:val="00FF0D1C"/>
    <w:rsid w:val="00FF15FD"/>
    <w:rsid w:val="00FF180B"/>
    <w:rsid w:val="00FF2605"/>
    <w:rsid w:val="00FF2E10"/>
    <w:rsid w:val="00FF325C"/>
    <w:rsid w:val="00FF3B1E"/>
    <w:rsid w:val="00FF3C17"/>
    <w:rsid w:val="00FF43FB"/>
    <w:rsid w:val="00FF47FF"/>
    <w:rsid w:val="00FF59E5"/>
    <w:rsid w:val="00FF7A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44A9FDCD-9B1A-43E8-ABD8-1FFAC945E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529"/>
    <w:pPr>
      <w:spacing w:after="0" w:line="240" w:lineRule="auto"/>
    </w:pPr>
  </w:style>
  <w:style w:type="paragraph" w:styleId="Heading1">
    <w:name w:val="heading 1"/>
    <w:basedOn w:val="Normal"/>
    <w:next w:val="Normal"/>
    <w:link w:val="Heading1Char"/>
    <w:uiPriority w:val="99"/>
    <w:qFormat/>
    <w:rsid w:val="00857275"/>
    <w:pPr>
      <w:keepNext/>
      <w:spacing w:before="240" w:after="60"/>
      <w:outlineLvl w:val="0"/>
    </w:pPr>
    <w:rPr>
      <w:rFonts w:cs="Arial"/>
      <w:b/>
      <w:bCs/>
      <w:kern w:val="32"/>
      <w:szCs w:val="32"/>
    </w:rPr>
  </w:style>
  <w:style w:type="paragraph" w:styleId="Heading2">
    <w:name w:val="heading 2"/>
    <w:basedOn w:val="Normal"/>
    <w:next w:val="Normal"/>
    <w:link w:val="Heading2Char"/>
    <w:uiPriority w:val="9"/>
    <w:unhideWhenUsed/>
    <w:qFormat/>
    <w:rsid w:val="00736DF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604B6"/>
    <w:pPr>
      <w:keepNext/>
      <w:keepLines/>
      <w:spacing w:before="200" w:line="480" w:lineRule="auto"/>
      <w:ind w:firstLine="720"/>
      <w:outlineLvl w:val="2"/>
    </w:pPr>
    <w:rPr>
      <w:rFonts w:ascii="Times New Roman" w:eastAsiaTheme="majorEastAsia" w:hAnsi="Times New Roman"/>
      <w:b/>
      <w:bCs/>
      <w:i/>
      <w:color w:val="000000" w:themeColor="text1"/>
    </w:rPr>
  </w:style>
  <w:style w:type="paragraph" w:styleId="Heading4">
    <w:name w:val="heading 4"/>
    <w:basedOn w:val="Normal"/>
    <w:next w:val="Normal"/>
    <w:link w:val="Heading4Char"/>
    <w:uiPriority w:val="9"/>
    <w:unhideWhenUsed/>
    <w:qFormat/>
    <w:rsid w:val="003B22F1"/>
    <w:pPr>
      <w:keepNext/>
      <w:keepLines/>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B4620"/>
    <w:pPr>
      <w:keepNext/>
      <w:keepLines/>
      <w:spacing w:before="200"/>
      <w:ind w:firstLine="720"/>
      <w:outlineLvl w:val="4"/>
    </w:pPr>
    <w:rPr>
      <w:rFonts w:eastAsiaTheme="majorEastAsia" w:cs="Arial"/>
      <w:b/>
      <w:i/>
      <w:color w:val="000000" w:themeColor="text1"/>
    </w:rPr>
  </w:style>
  <w:style w:type="paragraph" w:styleId="Heading6">
    <w:name w:val="heading 6"/>
    <w:basedOn w:val="Normal"/>
    <w:next w:val="Normal"/>
    <w:link w:val="Heading6Char"/>
    <w:uiPriority w:val="9"/>
    <w:semiHidden/>
    <w:unhideWhenUsed/>
    <w:qFormat/>
    <w:rsid w:val="00EA7FB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57275"/>
    <w:rPr>
      <w:rFonts w:cs="Arial"/>
      <w:b/>
      <w:bCs/>
      <w:kern w:val="32"/>
      <w:szCs w:val="32"/>
    </w:rPr>
  </w:style>
  <w:style w:type="character" w:customStyle="1" w:styleId="Heading2Char">
    <w:name w:val="Heading 2 Char"/>
    <w:basedOn w:val="DefaultParagraphFont"/>
    <w:link w:val="Heading2"/>
    <w:uiPriority w:val="9"/>
    <w:rsid w:val="00736DFD"/>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9E661C"/>
    <w:rPr>
      <w:color w:val="0000FF" w:themeColor="hyperlink"/>
      <w:u w:val="single"/>
    </w:rPr>
  </w:style>
  <w:style w:type="character" w:customStyle="1" w:styleId="Heading3Char">
    <w:name w:val="Heading 3 Char"/>
    <w:basedOn w:val="DefaultParagraphFont"/>
    <w:link w:val="Heading3"/>
    <w:uiPriority w:val="9"/>
    <w:rsid w:val="002604B6"/>
    <w:rPr>
      <w:rFonts w:ascii="Times New Roman" w:eastAsiaTheme="majorEastAsia" w:hAnsi="Times New Roman"/>
      <w:b/>
      <w:bCs/>
      <w:i/>
      <w:color w:val="000000" w:themeColor="text1"/>
    </w:rPr>
  </w:style>
  <w:style w:type="paragraph" w:styleId="Header">
    <w:name w:val="header"/>
    <w:basedOn w:val="Normal"/>
    <w:link w:val="HeaderChar"/>
    <w:uiPriority w:val="99"/>
    <w:unhideWhenUsed/>
    <w:rsid w:val="00136732"/>
    <w:pPr>
      <w:tabs>
        <w:tab w:val="center" w:pos="4680"/>
        <w:tab w:val="right" w:pos="9360"/>
      </w:tabs>
    </w:pPr>
  </w:style>
  <w:style w:type="character" w:customStyle="1" w:styleId="HeaderChar">
    <w:name w:val="Header Char"/>
    <w:basedOn w:val="DefaultParagraphFont"/>
    <w:link w:val="Header"/>
    <w:uiPriority w:val="99"/>
    <w:rsid w:val="00136732"/>
  </w:style>
  <w:style w:type="paragraph" w:styleId="Footer">
    <w:name w:val="footer"/>
    <w:basedOn w:val="Normal"/>
    <w:link w:val="FooterChar"/>
    <w:uiPriority w:val="99"/>
    <w:unhideWhenUsed/>
    <w:rsid w:val="00136732"/>
    <w:pPr>
      <w:tabs>
        <w:tab w:val="center" w:pos="4680"/>
        <w:tab w:val="right" w:pos="9360"/>
      </w:tabs>
    </w:pPr>
  </w:style>
  <w:style w:type="character" w:customStyle="1" w:styleId="FooterChar">
    <w:name w:val="Footer Char"/>
    <w:basedOn w:val="DefaultParagraphFont"/>
    <w:link w:val="Footer"/>
    <w:uiPriority w:val="99"/>
    <w:rsid w:val="00136732"/>
  </w:style>
  <w:style w:type="paragraph" w:styleId="ListParagraph">
    <w:name w:val="List Paragraph"/>
    <w:basedOn w:val="Normal"/>
    <w:uiPriority w:val="34"/>
    <w:qFormat/>
    <w:rsid w:val="007F482C"/>
    <w:pPr>
      <w:ind w:left="720"/>
      <w:contextualSpacing/>
    </w:pPr>
  </w:style>
  <w:style w:type="table" w:styleId="TableGrid">
    <w:name w:val="Table Grid"/>
    <w:basedOn w:val="TableNormal"/>
    <w:uiPriority w:val="59"/>
    <w:rsid w:val="00684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nhideWhenUsed/>
    <w:rsid w:val="00E80F3D"/>
    <w:rPr>
      <w:rFonts w:ascii="Times New Roman" w:hAnsi="Times New Roman"/>
      <w:sz w:val="20"/>
      <w:szCs w:val="20"/>
    </w:rPr>
  </w:style>
  <w:style w:type="character" w:customStyle="1" w:styleId="EndnoteTextChar">
    <w:name w:val="Endnote Text Char"/>
    <w:basedOn w:val="DefaultParagraphFont"/>
    <w:link w:val="EndnoteText"/>
    <w:rsid w:val="00E80F3D"/>
    <w:rPr>
      <w:rFonts w:ascii="Times New Roman" w:hAnsi="Times New Roman"/>
      <w:sz w:val="20"/>
      <w:szCs w:val="20"/>
    </w:rPr>
  </w:style>
  <w:style w:type="character" w:styleId="EndnoteReference">
    <w:name w:val="endnote reference"/>
    <w:basedOn w:val="DefaultParagraphFont"/>
    <w:semiHidden/>
    <w:unhideWhenUsed/>
    <w:rsid w:val="00E80F3D"/>
    <w:rPr>
      <w:vertAlign w:val="superscript"/>
    </w:rPr>
  </w:style>
  <w:style w:type="paragraph" w:styleId="NormalWeb">
    <w:name w:val="Normal (Web)"/>
    <w:basedOn w:val="Normal"/>
    <w:uiPriority w:val="99"/>
    <w:semiHidden/>
    <w:unhideWhenUsed/>
    <w:rsid w:val="00FC5C87"/>
    <w:pPr>
      <w:spacing w:before="100" w:beforeAutospacing="1" w:after="100" w:afterAutospacing="1"/>
    </w:pPr>
    <w:rPr>
      <w:rFonts w:ascii="Times New Roman" w:hAnsi="Times New Roman"/>
    </w:rPr>
  </w:style>
  <w:style w:type="character" w:customStyle="1" w:styleId="bodyi">
    <w:name w:val="bodyi"/>
    <w:basedOn w:val="DefaultParagraphFont"/>
    <w:rsid w:val="00FC5C87"/>
  </w:style>
  <w:style w:type="character" w:customStyle="1" w:styleId="bodyb">
    <w:name w:val="bodyb"/>
    <w:basedOn w:val="DefaultParagraphFont"/>
    <w:rsid w:val="00FC5C87"/>
  </w:style>
  <w:style w:type="paragraph" w:customStyle="1" w:styleId="Normal0">
    <w:name w:val="[Normal]"/>
    <w:uiPriority w:val="99"/>
    <w:rsid w:val="00874DD1"/>
    <w:pPr>
      <w:widowControl w:val="0"/>
      <w:autoSpaceDE w:val="0"/>
      <w:autoSpaceDN w:val="0"/>
      <w:adjustRightInd w:val="0"/>
      <w:spacing w:after="0" w:line="240" w:lineRule="auto"/>
    </w:pPr>
    <w:rPr>
      <w:rFonts w:cs="Arial"/>
    </w:rPr>
  </w:style>
  <w:style w:type="character" w:customStyle="1" w:styleId="Heading4Char">
    <w:name w:val="Heading 4 Char"/>
    <w:basedOn w:val="DefaultParagraphFont"/>
    <w:link w:val="Heading4"/>
    <w:uiPriority w:val="9"/>
    <w:rsid w:val="003B22F1"/>
    <w:rPr>
      <w:rFonts w:asciiTheme="majorHAnsi" w:eastAsiaTheme="majorEastAsia" w:hAnsiTheme="majorHAnsi" w:cstheme="majorBidi"/>
      <w:b/>
      <w:bCs/>
      <w:i/>
      <w:iCs/>
      <w:color w:val="000000" w:themeColor="text1"/>
    </w:rPr>
  </w:style>
  <w:style w:type="character" w:styleId="Emphasis">
    <w:name w:val="Emphasis"/>
    <w:basedOn w:val="DefaultParagraphFont"/>
    <w:uiPriority w:val="20"/>
    <w:qFormat/>
    <w:rsid w:val="007F15DA"/>
    <w:rPr>
      <w:i/>
      <w:iCs/>
    </w:rPr>
  </w:style>
  <w:style w:type="character" w:customStyle="1" w:styleId="st">
    <w:name w:val="st"/>
    <w:basedOn w:val="DefaultParagraphFont"/>
    <w:rsid w:val="00F2181E"/>
  </w:style>
  <w:style w:type="character" w:customStyle="1" w:styleId="Heading6Char">
    <w:name w:val="Heading 6 Char"/>
    <w:basedOn w:val="DefaultParagraphFont"/>
    <w:link w:val="Heading6"/>
    <w:uiPriority w:val="9"/>
    <w:semiHidden/>
    <w:rsid w:val="00EA7FB6"/>
    <w:rPr>
      <w:rFonts w:asciiTheme="majorHAnsi" w:eastAsiaTheme="majorEastAsia" w:hAnsiTheme="majorHAnsi" w:cstheme="majorBidi"/>
      <w:i/>
      <w:iCs/>
      <w:color w:val="243F60" w:themeColor="accent1" w:themeShade="7F"/>
    </w:rPr>
  </w:style>
  <w:style w:type="paragraph" w:styleId="BalloonText">
    <w:name w:val="Balloon Text"/>
    <w:basedOn w:val="Normal"/>
    <w:link w:val="BalloonTextChar"/>
    <w:uiPriority w:val="99"/>
    <w:semiHidden/>
    <w:unhideWhenUsed/>
    <w:rsid w:val="00511091"/>
    <w:rPr>
      <w:rFonts w:ascii="Tahoma" w:hAnsi="Tahoma" w:cs="Tahoma"/>
      <w:sz w:val="16"/>
      <w:szCs w:val="16"/>
    </w:rPr>
  </w:style>
  <w:style w:type="character" w:customStyle="1" w:styleId="BalloonTextChar">
    <w:name w:val="Balloon Text Char"/>
    <w:basedOn w:val="DefaultParagraphFont"/>
    <w:link w:val="BalloonText"/>
    <w:uiPriority w:val="99"/>
    <w:semiHidden/>
    <w:rsid w:val="00511091"/>
    <w:rPr>
      <w:rFonts w:ascii="Tahoma" w:hAnsi="Tahoma" w:cs="Tahoma"/>
      <w:sz w:val="16"/>
      <w:szCs w:val="16"/>
    </w:rPr>
  </w:style>
  <w:style w:type="paragraph" w:styleId="Quote">
    <w:name w:val="Quote"/>
    <w:basedOn w:val="Normal"/>
    <w:next w:val="Normal"/>
    <w:link w:val="QuoteChar"/>
    <w:uiPriority w:val="29"/>
    <w:qFormat/>
    <w:rsid w:val="00686BDB"/>
    <w:pPr>
      <w:spacing w:line="360" w:lineRule="auto"/>
      <w:ind w:left="794" w:right="851"/>
    </w:pPr>
    <w:rPr>
      <w:rFonts w:cs="Arial"/>
      <w:color w:val="000000"/>
    </w:rPr>
  </w:style>
  <w:style w:type="character" w:customStyle="1" w:styleId="QuoteChar">
    <w:name w:val="Quote Char"/>
    <w:basedOn w:val="DefaultParagraphFont"/>
    <w:link w:val="Quote"/>
    <w:uiPriority w:val="29"/>
    <w:rsid w:val="00686BDB"/>
    <w:rPr>
      <w:rFonts w:cs="Arial"/>
      <w:color w:val="000000"/>
    </w:rPr>
  </w:style>
  <w:style w:type="paragraph" w:styleId="PlainText">
    <w:name w:val="Plain Text"/>
    <w:basedOn w:val="Normal"/>
    <w:link w:val="PlainTextChar"/>
    <w:uiPriority w:val="99"/>
    <w:unhideWhenUsed/>
    <w:rsid w:val="00E451EF"/>
    <w:rPr>
      <w:rFonts w:ascii="Calibri" w:hAnsi="Calibri"/>
      <w:sz w:val="22"/>
      <w:szCs w:val="21"/>
    </w:rPr>
  </w:style>
  <w:style w:type="character" w:customStyle="1" w:styleId="PlainTextChar">
    <w:name w:val="Plain Text Char"/>
    <w:basedOn w:val="DefaultParagraphFont"/>
    <w:link w:val="PlainText"/>
    <w:uiPriority w:val="99"/>
    <w:rsid w:val="00E451EF"/>
    <w:rPr>
      <w:rFonts w:ascii="Calibri" w:hAnsi="Calibri"/>
      <w:sz w:val="22"/>
      <w:szCs w:val="21"/>
    </w:rPr>
  </w:style>
  <w:style w:type="character" w:customStyle="1" w:styleId="Heading5Char">
    <w:name w:val="Heading 5 Char"/>
    <w:basedOn w:val="DefaultParagraphFont"/>
    <w:link w:val="Heading5"/>
    <w:uiPriority w:val="9"/>
    <w:rsid w:val="004B4620"/>
    <w:rPr>
      <w:rFonts w:eastAsiaTheme="majorEastAsia" w:cs="Arial"/>
      <w:b/>
      <w:i/>
      <w:color w:val="000000" w:themeColor="text1"/>
    </w:rPr>
  </w:style>
  <w:style w:type="paragraph" w:customStyle="1" w:styleId="EndNoteBibliographyTitle">
    <w:name w:val="EndNote Bibliography Title"/>
    <w:basedOn w:val="Normal"/>
    <w:link w:val="EndNoteBibliographyTitleChar"/>
    <w:rsid w:val="00C60D1E"/>
    <w:pPr>
      <w:jc w:val="center"/>
    </w:pPr>
    <w:rPr>
      <w:rFonts w:cs="Arial"/>
      <w:noProof/>
    </w:rPr>
  </w:style>
  <w:style w:type="character" w:customStyle="1" w:styleId="EndNoteBibliographyTitleChar">
    <w:name w:val="EndNote Bibliography Title Char"/>
    <w:basedOn w:val="DefaultParagraphFont"/>
    <w:link w:val="EndNoteBibliographyTitle"/>
    <w:rsid w:val="00C60D1E"/>
    <w:rPr>
      <w:rFonts w:cs="Arial"/>
      <w:noProof/>
    </w:rPr>
  </w:style>
  <w:style w:type="paragraph" w:customStyle="1" w:styleId="EndNoteBibliography">
    <w:name w:val="EndNote Bibliography"/>
    <w:basedOn w:val="Normal"/>
    <w:link w:val="EndNoteBibliographyChar"/>
    <w:rsid w:val="00C60D1E"/>
    <w:rPr>
      <w:rFonts w:cs="Arial"/>
      <w:noProof/>
    </w:rPr>
  </w:style>
  <w:style w:type="character" w:customStyle="1" w:styleId="EndNoteBibliographyChar">
    <w:name w:val="EndNote Bibliography Char"/>
    <w:basedOn w:val="DefaultParagraphFont"/>
    <w:link w:val="EndNoteBibliography"/>
    <w:rsid w:val="00C60D1E"/>
    <w:rPr>
      <w:rFonts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2327">
      <w:bodyDiv w:val="1"/>
      <w:marLeft w:val="0"/>
      <w:marRight w:val="0"/>
      <w:marTop w:val="0"/>
      <w:marBottom w:val="0"/>
      <w:divBdr>
        <w:top w:val="none" w:sz="0" w:space="0" w:color="auto"/>
        <w:left w:val="none" w:sz="0" w:space="0" w:color="auto"/>
        <w:bottom w:val="none" w:sz="0" w:space="0" w:color="auto"/>
        <w:right w:val="none" w:sz="0" w:space="0" w:color="auto"/>
      </w:divBdr>
    </w:div>
    <w:div w:id="468935240">
      <w:bodyDiv w:val="1"/>
      <w:marLeft w:val="0"/>
      <w:marRight w:val="0"/>
      <w:marTop w:val="0"/>
      <w:marBottom w:val="0"/>
      <w:divBdr>
        <w:top w:val="none" w:sz="0" w:space="0" w:color="auto"/>
        <w:left w:val="none" w:sz="0" w:space="0" w:color="auto"/>
        <w:bottom w:val="none" w:sz="0" w:space="0" w:color="auto"/>
        <w:right w:val="none" w:sz="0" w:space="0" w:color="auto"/>
      </w:divBdr>
    </w:div>
    <w:div w:id="527256515">
      <w:bodyDiv w:val="1"/>
      <w:marLeft w:val="0"/>
      <w:marRight w:val="0"/>
      <w:marTop w:val="0"/>
      <w:marBottom w:val="0"/>
      <w:divBdr>
        <w:top w:val="none" w:sz="0" w:space="0" w:color="auto"/>
        <w:left w:val="none" w:sz="0" w:space="0" w:color="auto"/>
        <w:bottom w:val="none" w:sz="0" w:space="0" w:color="auto"/>
        <w:right w:val="none" w:sz="0" w:space="0" w:color="auto"/>
      </w:divBdr>
    </w:div>
    <w:div w:id="538709776">
      <w:bodyDiv w:val="1"/>
      <w:marLeft w:val="0"/>
      <w:marRight w:val="0"/>
      <w:marTop w:val="0"/>
      <w:marBottom w:val="0"/>
      <w:divBdr>
        <w:top w:val="none" w:sz="0" w:space="0" w:color="auto"/>
        <w:left w:val="none" w:sz="0" w:space="0" w:color="auto"/>
        <w:bottom w:val="none" w:sz="0" w:space="0" w:color="auto"/>
        <w:right w:val="none" w:sz="0" w:space="0" w:color="auto"/>
      </w:divBdr>
    </w:div>
    <w:div w:id="842166436">
      <w:bodyDiv w:val="1"/>
      <w:marLeft w:val="0"/>
      <w:marRight w:val="0"/>
      <w:marTop w:val="0"/>
      <w:marBottom w:val="0"/>
      <w:divBdr>
        <w:top w:val="none" w:sz="0" w:space="0" w:color="auto"/>
        <w:left w:val="none" w:sz="0" w:space="0" w:color="auto"/>
        <w:bottom w:val="none" w:sz="0" w:space="0" w:color="auto"/>
        <w:right w:val="none" w:sz="0" w:space="0" w:color="auto"/>
      </w:divBdr>
      <w:divsChild>
        <w:div w:id="492985925">
          <w:marLeft w:val="0"/>
          <w:marRight w:val="0"/>
          <w:marTop w:val="0"/>
          <w:marBottom w:val="0"/>
          <w:divBdr>
            <w:top w:val="none" w:sz="0" w:space="0" w:color="auto"/>
            <w:left w:val="none" w:sz="0" w:space="0" w:color="auto"/>
            <w:bottom w:val="none" w:sz="0" w:space="0" w:color="auto"/>
            <w:right w:val="none" w:sz="0" w:space="0" w:color="auto"/>
          </w:divBdr>
        </w:div>
        <w:div w:id="693727774">
          <w:marLeft w:val="0"/>
          <w:marRight w:val="0"/>
          <w:marTop w:val="0"/>
          <w:marBottom w:val="0"/>
          <w:divBdr>
            <w:top w:val="none" w:sz="0" w:space="0" w:color="auto"/>
            <w:left w:val="none" w:sz="0" w:space="0" w:color="auto"/>
            <w:bottom w:val="none" w:sz="0" w:space="0" w:color="auto"/>
            <w:right w:val="none" w:sz="0" w:space="0" w:color="auto"/>
          </w:divBdr>
        </w:div>
      </w:divsChild>
    </w:div>
    <w:div w:id="851409037">
      <w:bodyDiv w:val="1"/>
      <w:marLeft w:val="0"/>
      <w:marRight w:val="0"/>
      <w:marTop w:val="0"/>
      <w:marBottom w:val="0"/>
      <w:divBdr>
        <w:top w:val="none" w:sz="0" w:space="0" w:color="auto"/>
        <w:left w:val="none" w:sz="0" w:space="0" w:color="auto"/>
        <w:bottom w:val="none" w:sz="0" w:space="0" w:color="auto"/>
        <w:right w:val="none" w:sz="0" w:space="0" w:color="auto"/>
      </w:divBdr>
    </w:div>
    <w:div w:id="1239944843">
      <w:bodyDiv w:val="1"/>
      <w:marLeft w:val="0"/>
      <w:marRight w:val="0"/>
      <w:marTop w:val="0"/>
      <w:marBottom w:val="0"/>
      <w:divBdr>
        <w:top w:val="none" w:sz="0" w:space="0" w:color="auto"/>
        <w:left w:val="none" w:sz="0" w:space="0" w:color="auto"/>
        <w:bottom w:val="none" w:sz="0" w:space="0" w:color="auto"/>
        <w:right w:val="none" w:sz="0" w:space="0" w:color="auto"/>
      </w:divBdr>
    </w:div>
    <w:div w:id="1346010493">
      <w:bodyDiv w:val="1"/>
      <w:marLeft w:val="0"/>
      <w:marRight w:val="0"/>
      <w:marTop w:val="0"/>
      <w:marBottom w:val="0"/>
      <w:divBdr>
        <w:top w:val="none" w:sz="0" w:space="0" w:color="auto"/>
        <w:left w:val="none" w:sz="0" w:space="0" w:color="auto"/>
        <w:bottom w:val="none" w:sz="0" w:space="0" w:color="auto"/>
        <w:right w:val="none" w:sz="0" w:space="0" w:color="auto"/>
      </w:divBdr>
    </w:div>
    <w:div w:id="1390348200">
      <w:bodyDiv w:val="1"/>
      <w:marLeft w:val="0"/>
      <w:marRight w:val="0"/>
      <w:marTop w:val="0"/>
      <w:marBottom w:val="0"/>
      <w:divBdr>
        <w:top w:val="none" w:sz="0" w:space="0" w:color="auto"/>
        <w:left w:val="none" w:sz="0" w:space="0" w:color="auto"/>
        <w:bottom w:val="none" w:sz="0" w:space="0" w:color="auto"/>
        <w:right w:val="none" w:sz="0" w:space="0" w:color="auto"/>
      </w:divBdr>
    </w:div>
    <w:div w:id="1752046333">
      <w:bodyDiv w:val="1"/>
      <w:marLeft w:val="0"/>
      <w:marRight w:val="0"/>
      <w:marTop w:val="0"/>
      <w:marBottom w:val="0"/>
      <w:divBdr>
        <w:top w:val="none" w:sz="0" w:space="0" w:color="auto"/>
        <w:left w:val="none" w:sz="0" w:space="0" w:color="auto"/>
        <w:bottom w:val="none" w:sz="0" w:space="0" w:color="auto"/>
        <w:right w:val="none" w:sz="0" w:space="0" w:color="auto"/>
      </w:divBdr>
    </w:div>
    <w:div w:id="1789543874">
      <w:bodyDiv w:val="1"/>
      <w:marLeft w:val="0"/>
      <w:marRight w:val="0"/>
      <w:marTop w:val="0"/>
      <w:marBottom w:val="0"/>
      <w:divBdr>
        <w:top w:val="none" w:sz="0" w:space="0" w:color="auto"/>
        <w:left w:val="none" w:sz="0" w:space="0" w:color="auto"/>
        <w:bottom w:val="none" w:sz="0" w:space="0" w:color="auto"/>
        <w:right w:val="none" w:sz="0" w:space="0" w:color="auto"/>
      </w:divBdr>
    </w:div>
    <w:div w:id="1888642396">
      <w:bodyDiv w:val="1"/>
      <w:marLeft w:val="0"/>
      <w:marRight w:val="0"/>
      <w:marTop w:val="0"/>
      <w:marBottom w:val="0"/>
      <w:divBdr>
        <w:top w:val="none" w:sz="0" w:space="0" w:color="auto"/>
        <w:left w:val="none" w:sz="0" w:space="0" w:color="auto"/>
        <w:bottom w:val="none" w:sz="0" w:space="0" w:color="auto"/>
        <w:right w:val="none" w:sz="0" w:space="0" w:color="auto"/>
      </w:divBdr>
    </w:div>
    <w:div w:id="1910649241">
      <w:bodyDiv w:val="1"/>
      <w:marLeft w:val="0"/>
      <w:marRight w:val="0"/>
      <w:marTop w:val="0"/>
      <w:marBottom w:val="0"/>
      <w:divBdr>
        <w:top w:val="none" w:sz="0" w:space="0" w:color="auto"/>
        <w:left w:val="none" w:sz="0" w:space="0" w:color="auto"/>
        <w:bottom w:val="none" w:sz="0" w:space="0" w:color="auto"/>
        <w:right w:val="none" w:sz="0" w:space="0" w:color="auto"/>
      </w:divBdr>
    </w:div>
    <w:div w:id="1954632665">
      <w:bodyDiv w:val="1"/>
      <w:marLeft w:val="0"/>
      <w:marRight w:val="0"/>
      <w:marTop w:val="0"/>
      <w:marBottom w:val="0"/>
      <w:divBdr>
        <w:top w:val="none" w:sz="0" w:space="0" w:color="auto"/>
        <w:left w:val="none" w:sz="0" w:space="0" w:color="auto"/>
        <w:bottom w:val="none" w:sz="0" w:space="0" w:color="auto"/>
        <w:right w:val="none" w:sz="0" w:space="0" w:color="auto"/>
      </w:divBdr>
    </w:div>
    <w:div w:id="2067098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bts.go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_rels/endnotes.xml.rels><?xml version="1.0" encoding="UTF-8" standalone="yes"?>
<Relationships xmlns="http://schemas.openxmlformats.org/package/2006/relationships"><Relationship Id="rId2" Type="http://schemas.openxmlformats.org/officeDocument/2006/relationships/hyperlink" Target="http://www.bts.gov/programs/airline_information/" TargetMode="External"/><Relationship Id="rId1" Type="http://schemas.openxmlformats.org/officeDocument/2006/relationships/hyperlink" Target="http://www.bts.gov/programs/airline_inform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9</Pages>
  <Words>17458</Words>
  <Characters>99514</Characters>
  <Application>Microsoft Office Word</Application>
  <DocSecurity>4</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Fraher</dc:creator>
  <cp:lastModifiedBy>Balfour S.</cp:lastModifiedBy>
  <cp:revision>2</cp:revision>
  <cp:lastPrinted>2016-05-06T22:36:00Z</cp:lastPrinted>
  <dcterms:created xsi:type="dcterms:W3CDTF">2019-05-02T08:36:00Z</dcterms:created>
  <dcterms:modified xsi:type="dcterms:W3CDTF">2019-05-02T08:36:00Z</dcterms:modified>
</cp:coreProperties>
</file>